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654DA6" w14:textId="0EE16679" w:rsidR="00265BC6" w:rsidRPr="00AA55AA" w:rsidRDefault="00551D82" w:rsidP="00AA55AA">
      <w:pPr>
        <w:pBdr>
          <w:top w:val="nil"/>
          <w:left w:val="nil"/>
          <w:bottom w:val="nil"/>
          <w:right w:val="nil"/>
          <w:between w:val="nil"/>
        </w:pBdr>
        <w:rPr>
          <w:color w:val="000000"/>
        </w:rPr>
      </w:pPr>
      <w:r w:rsidRPr="00AA55AA">
        <w:rPr>
          <w:b/>
          <w:color w:val="000000"/>
        </w:rPr>
        <w:t>TITLE:</w:t>
      </w:r>
    </w:p>
    <w:p w14:paraId="3427636A" w14:textId="79E1F3E4" w:rsidR="00265BC6" w:rsidRPr="00AA55AA" w:rsidRDefault="04C2B7CC" w:rsidP="00AA55AA">
      <w:r w:rsidRPr="00AA55AA">
        <w:t xml:space="preserve">Development </w:t>
      </w:r>
      <w:r w:rsidR="001D0460" w:rsidRPr="00AA55AA">
        <w:t>of a Neonatal Piglet Acute Lung Injury Model Recreating the Early Environment of Preterm Infant Lungs</w:t>
      </w:r>
    </w:p>
    <w:p w14:paraId="038B07DC" w14:textId="77777777" w:rsidR="00265BC6" w:rsidRPr="00AA55AA" w:rsidRDefault="00265BC6" w:rsidP="00AA55AA">
      <w:pPr>
        <w:rPr>
          <w:b/>
          <w:bCs/>
        </w:rPr>
      </w:pPr>
    </w:p>
    <w:p w14:paraId="2CD8481E" w14:textId="67C9FF18" w:rsidR="006E4797" w:rsidRPr="00AA55AA" w:rsidRDefault="00551D82" w:rsidP="00AA55AA">
      <w:pPr>
        <w:rPr>
          <w:color w:val="808080"/>
        </w:rPr>
      </w:pPr>
      <w:r w:rsidRPr="00AA55AA">
        <w:rPr>
          <w:b/>
        </w:rPr>
        <w:t xml:space="preserve">AUTHORS AND AFFILIATIONS: </w:t>
      </w:r>
    </w:p>
    <w:p w14:paraId="264DED9B" w14:textId="6C7E81F6" w:rsidR="70AA92E8" w:rsidRPr="00AA55AA" w:rsidRDefault="00D742DE" w:rsidP="00AA55AA">
      <w:pPr>
        <w:pBdr>
          <w:top w:val="nil"/>
          <w:left w:val="nil"/>
          <w:bottom w:val="nil"/>
          <w:right w:val="nil"/>
          <w:between w:val="nil"/>
        </w:pBdr>
        <w:rPr>
          <w:color w:val="000000" w:themeColor="text1"/>
        </w:rPr>
      </w:pPr>
      <w:r w:rsidRPr="00AA55AA">
        <w:rPr>
          <w:color w:val="000000" w:themeColor="text1"/>
        </w:rPr>
        <w:t>Ewa Henckel</w:t>
      </w:r>
      <w:r w:rsidRPr="00AA55AA">
        <w:rPr>
          <w:color w:val="000000" w:themeColor="text1"/>
          <w:vertAlign w:val="superscript"/>
        </w:rPr>
        <w:t>1,2</w:t>
      </w:r>
      <w:r w:rsidR="005B25B0" w:rsidRPr="00AA55AA">
        <w:rPr>
          <w:color w:val="000000" w:themeColor="text1"/>
        </w:rPr>
        <w:t>*</w:t>
      </w:r>
      <w:r w:rsidRPr="00AA55AA">
        <w:rPr>
          <w:color w:val="000000" w:themeColor="text1"/>
        </w:rPr>
        <w:t>, Doreen Engelberts</w:t>
      </w:r>
      <w:r w:rsidRPr="00AA55AA">
        <w:rPr>
          <w:color w:val="000000" w:themeColor="text1"/>
          <w:vertAlign w:val="superscript"/>
        </w:rPr>
        <w:t>1</w:t>
      </w:r>
      <w:r w:rsidRPr="00AA55AA">
        <w:rPr>
          <w:color w:val="000000" w:themeColor="text1"/>
        </w:rPr>
        <w:t>, Marc-Olivier Deguise</w:t>
      </w:r>
      <w:r w:rsidRPr="00AA55AA">
        <w:rPr>
          <w:color w:val="000000" w:themeColor="text1"/>
          <w:vertAlign w:val="superscript"/>
        </w:rPr>
        <w:t>1,3,4,5</w:t>
      </w:r>
      <w:r w:rsidRPr="00AA55AA">
        <w:rPr>
          <w:color w:val="000000" w:themeColor="text1"/>
        </w:rPr>
        <w:t>, Shumei Z</w:t>
      </w:r>
      <w:r w:rsidR="00A22912" w:rsidRPr="00AA55AA">
        <w:rPr>
          <w:color w:val="000000" w:themeColor="text1"/>
        </w:rPr>
        <w:t>h</w:t>
      </w:r>
      <w:r w:rsidRPr="00AA55AA">
        <w:rPr>
          <w:color w:val="000000" w:themeColor="text1"/>
        </w:rPr>
        <w:t>ong</w:t>
      </w:r>
      <w:r w:rsidRPr="00AA55AA">
        <w:rPr>
          <w:color w:val="000000" w:themeColor="text1"/>
          <w:vertAlign w:val="superscript"/>
        </w:rPr>
        <w:t>1</w:t>
      </w:r>
      <w:r w:rsidRPr="00AA55AA">
        <w:rPr>
          <w:color w:val="000000" w:themeColor="text1"/>
        </w:rPr>
        <w:t>, Arul Vadivel</w:t>
      </w:r>
      <w:r w:rsidRPr="00AA55AA">
        <w:rPr>
          <w:color w:val="000000" w:themeColor="text1"/>
          <w:vertAlign w:val="superscript"/>
        </w:rPr>
        <w:t>1</w:t>
      </w:r>
      <w:r w:rsidRPr="00AA55AA">
        <w:rPr>
          <w:color w:val="000000" w:themeColor="text1"/>
        </w:rPr>
        <w:t>, Bernard Thébaud</w:t>
      </w:r>
      <w:r w:rsidRPr="00AA55AA">
        <w:rPr>
          <w:color w:val="000000" w:themeColor="text1"/>
          <w:vertAlign w:val="superscript"/>
        </w:rPr>
        <w:t>1,3</w:t>
      </w:r>
      <w:r w:rsidR="008B7911" w:rsidRPr="00AA55AA">
        <w:rPr>
          <w:color w:val="000000" w:themeColor="text1"/>
          <w:vertAlign w:val="superscript"/>
        </w:rPr>
        <w:t>,4,5</w:t>
      </w:r>
      <w:r w:rsidR="0036245E" w:rsidRPr="00AA55AA">
        <w:rPr>
          <w:color w:val="000000" w:themeColor="text1"/>
          <w:vertAlign w:val="superscript"/>
        </w:rPr>
        <w:t xml:space="preserve"> </w:t>
      </w:r>
    </w:p>
    <w:p w14:paraId="2B72A862" w14:textId="77777777" w:rsidR="001F70EE" w:rsidRPr="00AA55AA" w:rsidRDefault="001F70EE" w:rsidP="00AA55AA">
      <w:pPr>
        <w:pBdr>
          <w:top w:val="nil"/>
          <w:left w:val="nil"/>
          <w:bottom w:val="nil"/>
          <w:right w:val="nil"/>
          <w:between w:val="nil"/>
        </w:pBdr>
        <w:rPr>
          <w:color w:val="000000" w:themeColor="text1"/>
        </w:rPr>
      </w:pPr>
    </w:p>
    <w:p w14:paraId="32F84655" w14:textId="75A014EB" w:rsidR="008B7911" w:rsidRPr="00AA55AA" w:rsidRDefault="008B7911" w:rsidP="00AA55AA">
      <w:pPr>
        <w:pBdr>
          <w:top w:val="nil"/>
          <w:left w:val="nil"/>
          <w:bottom w:val="nil"/>
          <w:right w:val="nil"/>
          <w:between w:val="nil"/>
        </w:pBdr>
        <w:rPr>
          <w:color w:val="000000" w:themeColor="text1"/>
        </w:rPr>
      </w:pPr>
      <w:r w:rsidRPr="00AA55AA">
        <w:rPr>
          <w:color w:val="000000" w:themeColor="text1"/>
          <w:vertAlign w:val="superscript"/>
        </w:rPr>
        <w:t>1</w:t>
      </w:r>
      <w:r w:rsidRPr="00AA55AA">
        <w:rPr>
          <w:color w:val="000000" w:themeColor="text1"/>
        </w:rPr>
        <w:t xml:space="preserve">Sinclair Centre </w:t>
      </w:r>
      <w:r w:rsidR="00395A36" w:rsidRPr="00AA55AA">
        <w:rPr>
          <w:color w:val="000000" w:themeColor="text1"/>
        </w:rPr>
        <w:t>for</w:t>
      </w:r>
      <w:r w:rsidRPr="00AA55AA">
        <w:rPr>
          <w:color w:val="000000" w:themeColor="text1"/>
        </w:rPr>
        <w:t xml:space="preserve"> </w:t>
      </w:r>
      <w:r w:rsidR="00395A36" w:rsidRPr="00AA55AA">
        <w:rPr>
          <w:color w:val="000000" w:themeColor="text1"/>
        </w:rPr>
        <w:t>Regenerative Medicine</w:t>
      </w:r>
      <w:r w:rsidRPr="00AA55AA">
        <w:rPr>
          <w:color w:val="000000" w:themeColor="text1"/>
        </w:rPr>
        <w:t>, Ottawa Hospital Research Institute, Ottawa, Canada</w:t>
      </w:r>
    </w:p>
    <w:p w14:paraId="46500FB8" w14:textId="6153BB3F" w:rsidR="008B7911" w:rsidRPr="00AA55AA" w:rsidRDefault="008B7911" w:rsidP="00AA55AA">
      <w:pPr>
        <w:pBdr>
          <w:top w:val="nil"/>
          <w:left w:val="nil"/>
          <w:bottom w:val="nil"/>
          <w:right w:val="nil"/>
          <w:between w:val="nil"/>
        </w:pBdr>
        <w:rPr>
          <w:color w:val="000000" w:themeColor="text1"/>
        </w:rPr>
      </w:pPr>
      <w:r w:rsidRPr="00AA55AA">
        <w:rPr>
          <w:color w:val="000000" w:themeColor="text1"/>
          <w:vertAlign w:val="superscript"/>
        </w:rPr>
        <w:t>2</w:t>
      </w:r>
      <w:r w:rsidRPr="00AA55AA">
        <w:rPr>
          <w:color w:val="000000" w:themeColor="text1"/>
        </w:rPr>
        <w:t>Division of Neonatology, Karolinska University Hospital, Stockholm, Sweden</w:t>
      </w:r>
    </w:p>
    <w:p w14:paraId="73502767" w14:textId="721FEF74" w:rsidR="008B7911" w:rsidRPr="00AA55AA" w:rsidRDefault="008B7911" w:rsidP="00AA55AA">
      <w:pPr>
        <w:pBdr>
          <w:top w:val="nil"/>
          <w:left w:val="nil"/>
          <w:bottom w:val="nil"/>
          <w:right w:val="nil"/>
          <w:between w:val="nil"/>
        </w:pBdr>
        <w:rPr>
          <w:color w:val="000000" w:themeColor="text1"/>
        </w:rPr>
      </w:pPr>
      <w:r w:rsidRPr="00AA55AA">
        <w:rPr>
          <w:color w:val="000000" w:themeColor="text1"/>
          <w:vertAlign w:val="superscript"/>
        </w:rPr>
        <w:t>3</w:t>
      </w:r>
      <w:r w:rsidRPr="00AA55AA">
        <w:rPr>
          <w:color w:val="000000" w:themeColor="text1"/>
        </w:rPr>
        <w:t>Division of Neonatology, Children´s Hospital of Eastern Ontario, Ottawa, Canada</w:t>
      </w:r>
    </w:p>
    <w:p w14:paraId="57F6916B" w14:textId="3830DE74" w:rsidR="008B7911" w:rsidRPr="00AA55AA" w:rsidRDefault="008B7911" w:rsidP="00AA55AA">
      <w:pPr>
        <w:pBdr>
          <w:top w:val="nil"/>
          <w:left w:val="nil"/>
          <w:bottom w:val="nil"/>
          <w:right w:val="nil"/>
          <w:between w:val="nil"/>
        </w:pBdr>
        <w:rPr>
          <w:color w:val="000000" w:themeColor="text1"/>
        </w:rPr>
      </w:pPr>
      <w:r w:rsidRPr="00AA55AA">
        <w:rPr>
          <w:color w:val="000000" w:themeColor="text1"/>
          <w:vertAlign w:val="superscript"/>
        </w:rPr>
        <w:t>4</w:t>
      </w:r>
      <w:r w:rsidRPr="00AA55AA">
        <w:rPr>
          <w:color w:val="000000" w:themeColor="text1"/>
        </w:rPr>
        <w:t>Department of Obstetrics, Gynecology and Newborn Care, University of Ottawa, Ottawa, Canada</w:t>
      </w:r>
    </w:p>
    <w:p w14:paraId="229EAC06" w14:textId="2D370A05" w:rsidR="008B7911" w:rsidRPr="00AA55AA" w:rsidRDefault="008B7911" w:rsidP="00AA55AA">
      <w:pPr>
        <w:pBdr>
          <w:top w:val="nil"/>
          <w:left w:val="nil"/>
          <w:bottom w:val="nil"/>
          <w:right w:val="nil"/>
          <w:between w:val="nil"/>
        </w:pBdr>
        <w:rPr>
          <w:color w:val="000000" w:themeColor="text1"/>
        </w:rPr>
      </w:pPr>
      <w:r w:rsidRPr="00AA55AA">
        <w:rPr>
          <w:color w:val="000000" w:themeColor="text1"/>
          <w:vertAlign w:val="superscript"/>
        </w:rPr>
        <w:t>5</w:t>
      </w:r>
      <w:r w:rsidRPr="00AA55AA">
        <w:rPr>
          <w:color w:val="000000" w:themeColor="text1"/>
        </w:rPr>
        <w:t>Faculty of Medicine, University of Ottawa, Ottawa, Canada</w:t>
      </w:r>
    </w:p>
    <w:p w14:paraId="325D6192" w14:textId="77777777" w:rsidR="00314D37" w:rsidRPr="00AA55AA" w:rsidRDefault="00314D37" w:rsidP="00AA55AA">
      <w:pPr>
        <w:pBdr>
          <w:top w:val="nil"/>
          <w:left w:val="nil"/>
          <w:bottom w:val="nil"/>
          <w:right w:val="nil"/>
          <w:between w:val="nil"/>
        </w:pBdr>
        <w:rPr>
          <w:color w:val="000000" w:themeColor="text1"/>
        </w:rPr>
      </w:pPr>
    </w:p>
    <w:p w14:paraId="5E27B7FE" w14:textId="0F9E0A40" w:rsidR="00314D37" w:rsidRPr="00AA55AA" w:rsidRDefault="00314D37" w:rsidP="00AA55AA">
      <w:pPr>
        <w:pBdr>
          <w:top w:val="nil"/>
          <w:left w:val="nil"/>
          <w:bottom w:val="nil"/>
          <w:right w:val="nil"/>
          <w:between w:val="nil"/>
        </w:pBdr>
        <w:rPr>
          <w:color w:val="000000" w:themeColor="text1"/>
        </w:rPr>
      </w:pPr>
      <w:r w:rsidRPr="00AA55AA">
        <w:rPr>
          <w:color w:val="000000" w:themeColor="text1"/>
        </w:rPr>
        <w:t>Email addresses of the co-authors:</w:t>
      </w:r>
    </w:p>
    <w:p w14:paraId="5D5C6E68" w14:textId="02330968" w:rsidR="00A6548A" w:rsidRPr="00AA55AA" w:rsidRDefault="001F70EE" w:rsidP="00AA55AA">
      <w:pPr>
        <w:pBdr>
          <w:top w:val="nil"/>
          <w:left w:val="nil"/>
          <w:bottom w:val="nil"/>
          <w:right w:val="nil"/>
          <w:between w:val="nil"/>
        </w:pBdr>
        <w:rPr>
          <w:color w:val="000000" w:themeColor="text1"/>
        </w:rPr>
      </w:pPr>
      <w:r w:rsidRPr="00AA55AA">
        <w:rPr>
          <w:color w:val="000000" w:themeColor="text1"/>
        </w:rPr>
        <w:t>Doreen Engelberts</w:t>
      </w:r>
      <w:r w:rsidR="00A6548A" w:rsidRPr="00AA55AA">
        <w:rPr>
          <w:color w:val="000000" w:themeColor="text1"/>
          <w:vertAlign w:val="superscript"/>
        </w:rPr>
        <w:tab/>
      </w:r>
      <w:r w:rsidRPr="00AA55AA">
        <w:rPr>
          <w:color w:val="000000" w:themeColor="text1"/>
        </w:rPr>
        <w:t>(</w:t>
      </w:r>
      <w:hyperlink w:history="1">
        <w:r w:rsidR="00A6548A" w:rsidRPr="00AA55AA">
          <w:rPr>
            <w:rStyle w:val="Hyperlink"/>
          </w:rPr>
          <w:t>dengelberts@ohri.ca</w:t>
        </w:r>
      </w:hyperlink>
      <w:r w:rsidRPr="00AA55AA">
        <w:rPr>
          <w:color w:val="000000" w:themeColor="text1"/>
        </w:rPr>
        <w:t>)</w:t>
      </w:r>
    </w:p>
    <w:p w14:paraId="65BE5682" w14:textId="74FC8562" w:rsidR="00A6548A" w:rsidRPr="00AA55AA" w:rsidRDefault="001F70EE" w:rsidP="00AA55AA">
      <w:pPr>
        <w:pBdr>
          <w:top w:val="nil"/>
          <w:left w:val="nil"/>
          <w:bottom w:val="nil"/>
          <w:right w:val="nil"/>
          <w:between w:val="nil"/>
        </w:pBdr>
        <w:rPr>
          <w:color w:val="000000" w:themeColor="text1"/>
          <w:lang w:val="sv-SE"/>
        </w:rPr>
      </w:pPr>
      <w:r w:rsidRPr="00AA55AA">
        <w:rPr>
          <w:color w:val="000000" w:themeColor="text1"/>
          <w:lang w:val="sv-SE"/>
        </w:rPr>
        <w:t>Marc-Olivier Deguise</w:t>
      </w:r>
      <w:r w:rsidR="00A6548A" w:rsidRPr="00AA55AA">
        <w:rPr>
          <w:color w:val="000000" w:themeColor="text1"/>
          <w:vertAlign w:val="superscript"/>
          <w:lang w:val="sv-SE"/>
        </w:rPr>
        <w:tab/>
      </w:r>
      <w:r w:rsidRPr="00AA55AA">
        <w:rPr>
          <w:color w:val="000000" w:themeColor="text1"/>
          <w:lang w:val="sv-SE"/>
        </w:rPr>
        <w:t>(</w:t>
      </w:r>
      <w:hyperlink r:id="rId11" w:history="1">
        <w:r w:rsidR="00A6548A" w:rsidRPr="00AA55AA">
          <w:rPr>
            <w:rStyle w:val="Hyperlink"/>
            <w:lang w:val="sv-SE"/>
          </w:rPr>
          <w:t>mdegu051@uottawa.ca</w:t>
        </w:r>
      </w:hyperlink>
      <w:r w:rsidRPr="00AA55AA">
        <w:rPr>
          <w:color w:val="000000" w:themeColor="text1"/>
          <w:lang w:val="sv-SE"/>
        </w:rPr>
        <w:t>)</w:t>
      </w:r>
    </w:p>
    <w:p w14:paraId="4C528774" w14:textId="0A084190" w:rsidR="00F75F22" w:rsidRPr="00AA55AA" w:rsidRDefault="001F70EE" w:rsidP="00AA55AA">
      <w:pPr>
        <w:pBdr>
          <w:top w:val="nil"/>
          <w:left w:val="nil"/>
          <w:bottom w:val="nil"/>
          <w:right w:val="nil"/>
          <w:between w:val="nil"/>
        </w:pBdr>
        <w:rPr>
          <w:color w:val="000000" w:themeColor="text1"/>
        </w:rPr>
      </w:pPr>
      <w:r w:rsidRPr="00AA55AA">
        <w:rPr>
          <w:color w:val="000000" w:themeColor="text1"/>
        </w:rPr>
        <w:t>Shumei Zhong</w:t>
      </w:r>
      <w:r w:rsidR="00F75F22" w:rsidRPr="00AA55AA">
        <w:rPr>
          <w:color w:val="000000" w:themeColor="text1"/>
        </w:rPr>
        <w:tab/>
      </w:r>
      <w:r w:rsidR="00F75F22" w:rsidRPr="00AA55AA">
        <w:rPr>
          <w:color w:val="000000" w:themeColor="text1"/>
        </w:rPr>
        <w:tab/>
      </w:r>
      <w:r w:rsidRPr="00AA55AA">
        <w:rPr>
          <w:color w:val="000000" w:themeColor="text1"/>
        </w:rPr>
        <w:t>(</w:t>
      </w:r>
      <w:hyperlink w:history="1">
        <w:r w:rsidR="00F75F22" w:rsidRPr="00AA55AA">
          <w:rPr>
            <w:rStyle w:val="Hyperlink"/>
          </w:rPr>
          <w:t>szhong@ohri.ca</w:t>
        </w:r>
      </w:hyperlink>
      <w:r w:rsidRPr="00AA55AA">
        <w:rPr>
          <w:color w:val="000000" w:themeColor="text1"/>
        </w:rPr>
        <w:t>)</w:t>
      </w:r>
    </w:p>
    <w:p w14:paraId="5AA9FC1D" w14:textId="6B15DDDE" w:rsidR="00F75F22" w:rsidRPr="00AA55AA" w:rsidRDefault="001F70EE" w:rsidP="00AA55AA">
      <w:pPr>
        <w:pBdr>
          <w:top w:val="nil"/>
          <w:left w:val="nil"/>
          <w:bottom w:val="nil"/>
          <w:right w:val="nil"/>
          <w:between w:val="nil"/>
        </w:pBdr>
        <w:rPr>
          <w:color w:val="000000" w:themeColor="text1"/>
        </w:rPr>
      </w:pPr>
      <w:r w:rsidRPr="00AA55AA">
        <w:rPr>
          <w:color w:val="000000" w:themeColor="text1"/>
        </w:rPr>
        <w:t>Arul Vadivel</w:t>
      </w:r>
      <w:r w:rsidR="00F75F22" w:rsidRPr="00AA55AA">
        <w:rPr>
          <w:color w:val="000000" w:themeColor="text1"/>
          <w:vertAlign w:val="superscript"/>
        </w:rPr>
        <w:tab/>
      </w:r>
      <w:r w:rsidR="00F75F22" w:rsidRPr="00AA55AA">
        <w:rPr>
          <w:color w:val="000000" w:themeColor="text1"/>
          <w:vertAlign w:val="superscript"/>
        </w:rPr>
        <w:tab/>
      </w:r>
      <w:r w:rsidRPr="00AA55AA">
        <w:rPr>
          <w:color w:val="000000" w:themeColor="text1"/>
        </w:rPr>
        <w:t>(</w:t>
      </w:r>
      <w:hyperlink w:history="1">
        <w:r w:rsidR="00F75F22" w:rsidRPr="00AA55AA">
          <w:rPr>
            <w:rStyle w:val="Hyperlink"/>
          </w:rPr>
          <w:t>avadivel@ohri.ca</w:t>
        </w:r>
      </w:hyperlink>
      <w:r w:rsidRPr="00AA55AA">
        <w:rPr>
          <w:color w:val="000000" w:themeColor="text1"/>
        </w:rPr>
        <w:t>)</w:t>
      </w:r>
    </w:p>
    <w:p w14:paraId="249C717C" w14:textId="1B0BA433" w:rsidR="001F70EE" w:rsidRPr="00AA55AA" w:rsidRDefault="001F70EE" w:rsidP="00AA55AA">
      <w:pPr>
        <w:pBdr>
          <w:top w:val="nil"/>
          <w:left w:val="nil"/>
          <w:bottom w:val="nil"/>
          <w:right w:val="nil"/>
          <w:between w:val="nil"/>
        </w:pBdr>
        <w:rPr>
          <w:color w:val="000000" w:themeColor="text1"/>
        </w:rPr>
      </w:pPr>
      <w:r w:rsidRPr="00AA55AA">
        <w:rPr>
          <w:color w:val="000000" w:themeColor="text1"/>
        </w:rPr>
        <w:t>Bernard Thébaud</w:t>
      </w:r>
      <w:r w:rsidR="00F75F22" w:rsidRPr="00AA55AA">
        <w:rPr>
          <w:color w:val="000000" w:themeColor="text1"/>
          <w:vertAlign w:val="superscript"/>
        </w:rPr>
        <w:tab/>
      </w:r>
      <w:r w:rsidRPr="00AA55AA">
        <w:rPr>
          <w:color w:val="000000" w:themeColor="text1"/>
        </w:rPr>
        <w:t>(</w:t>
      </w:r>
      <w:hyperlink w:history="1">
        <w:r w:rsidR="00F75F22" w:rsidRPr="00AA55AA">
          <w:rPr>
            <w:rStyle w:val="Hyperlink"/>
          </w:rPr>
          <w:t>bthebaud@toh.ca</w:t>
        </w:r>
      </w:hyperlink>
      <w:r w:rsidRPr="00AA55AA">
        <w:rPr>
          <w:color w:val="000000" w:themeColor="text1"/>
        </w:rPr>
        <w:t>)</w:t>
      </w:r>
    </w:p>
    <w:p w14:paraId="7C8E226F" w14:textId="77777777" w:rsidR="005B25B0" w:rsidRPr="00AA55AA" w:rsidRDefault="005B25B0" w:rsidP="00AA55AA">
      <w:pPr>
        <w:pBdr>
          <w:top w:val="nil"/>
          <w:left w:val="nil"/>
          <w:bottom w:val="nil"/>
          <w:right w:val="nil"/>
          <w:between w:val="nil"/>
        </w:pBdr>
        <w:rPr>
          <w:color w:val="000000" w:themeColor="text1"/>
        </w:rPr>
      </w:pPr>
    </w:p>
    <w:p w14:paraId="70176A73" w14:textId="1F88485A" w:rsidR="00AE3B09" w:rsidRPr="00AA55AA" w:rsidRDefault="004376CB" w:rsidP="00AA55AA">
      <w:pPr>
        <w:pBdr>
          <w:top w:val="nil"/>
          <w:left w:val="nil"/>
          <w:bottom w:val="nil"/>
          <w:right w:val="nil"/>
          <w:between w:val="nil"/>
        </w:pBdr>
        <w:rPr>
          <w:color w:val="000000" w:themeColor="text1"/>
        </w:rPr>
      </w:pPr>
      <w:r w:rsidRPr="00AA55AA">
        <w:rPr>
          <w:color w:val="000000" w:themeColor="text1"/>
        </w:rPr>
        <w:t>*</w:t>
      </w:r>
      <w:r w:rsidR="003655AA" w:rsidRPr="00AA55AA">
        <w:rPr>
          <w:color w:val="000000" w:themeColor="text1"/>
        </w:rPr>
        <w:t>Email address of the corresponding author:</w:t>
      </w:r>
      <w:r w:rsidR="00AE3B09" w:rsidRPr="00AA55AA">
        <w:rPr>
          <w:color w:val="000000" w:themeColor="text1"/>
        </w:rPr>
        <w:t xml:space="preserve"> </w:t>
      </w:r>
    </w:p>
    <w:p w14:paraId="3F01E558" w14:textId="576E1A91" w:rsidR="003655AA" w:rsidRPr="00AA55AA" w:rsidRDefault="00AE3B09" w:rsidP="00AA55AA">
      <w:pPr>
        <w:pBdr>
          <w:top w:val="nil"/>
          <w:left w:val="nil"/>
          <w:bottom w:val="nil"/>
          <w:right w:val="nil"/>
          <w:between w:val="nil"/>
        </w:pBdr>
        <w:rPr>
          <w:color w:val="000000" w:themeColor="text1"/>
        </w:rPr>
      </w:pPr>
      <w:r w:rsidRPr="00AA55AA">
        <w:rPr>
          <w:color w:val="000000" w:themeColor="text1"/>
        </w:rPr>
        <w:t>Ewa Henckel</w:t>
      </w:r>
      <w:r w:rsidRPr="00AA55AA">
        <w:rPr>
          <w:color w:val="000000" w:themeColor="text1"/>
        </w:rPr>
        <w:tab/>
      </w:r>
      <w:r w:rsidRPr="00AA55AA">
        <w:rPr>
          <w:color w:val="000000" w:themeColor="text1"/>
        </w:rPr>
        <w:tab/>
        <w:t>(</w:t>
      </w:r>
      <w:hyperlink w:history="1">
        <w:r w:rsidRPr="00AA55AA">
          <w:rPr>
            <w:rStyle w:val="Hyperlink"/>
          </w:rPr>
          <w:t>ehenckel@ohri.ca</w:t>
        </w:r>
      </w:hyperlink>
      <w:r w:rsidRPr="00AA55AA">
        <w:t>), (</w:t>
      </w:r>
      <w:hyperlink w:history="1">
        <w:r w:rsidRPr="00AA55AA">
          <w:rPr>
            <w:rStyle w:val="Hyperlink"/>
          </w:rPr>
          <w:t>ewa.henckel@ki.se</w:t>
        </w:r>
      </w:hyperlink>
      <w:r w:rsidRPr="00AA55AA">
        <w:t>)</w:t>
      </w:r>
    </w:p>
    <w:p w14:paraId="7AE68CEF" w14:textId="77777777" w:rsidR="00AE3B09" w:rsidRPr="00AA55AA" w:rsidRDefault="00AE3B09" w:rsidP="00AA55AA">
      <w:pPr>
        <w:pBdr>
          <w:top w:val="nil"/>
          <w:left w:val="nil"/>
          <w:bottom w:val="nil"/>
          <w:right w:val="nil"/>
          <w:between w:val="nil"/>
        </w:pBdr>
        <w:rPr>
          <w:color w:val="000000" w:themeColor="text1"/>
        </w:rPr>
      </w:pPr>
    </w:p>
    <w:p w14:paraId="60F3B8D4" w14:textId="270A8E80" w:rsidR="006E4797" w:rsidRPr="00AA55AA" w:rsidRDefault="00551D82" w:rsidP="00AA55AA">
      <w:r w:rsidRPr="00AA55AA">
        <w:rPr>
          <w:b/>
        </w:rPr>
        <w:t>SUMMARY:</w:t>
      </w:r>
      <w:r w:rsidRPr="00AA55AA">
        <w:t xml:space="preserve"> </w:t>
      </w:r>
    </w:p>
    <w:p w14:paraId="77151293" w14:textId="5AC37717" w:rsidR="00D474DB" w:rsidRPr="00AA55AA" w:rsidRDefault="004A3B3E" w:rsidP="00AA55AA">
      <w:r w:rsidRPr="00AA55AA">
        <w:t>This protocol describes the development of a neonatal piglet model of acute lung injury that models early pathogenic events occurring in the preterm lung, including sub-adequate surfactant quantity, hyperoxia, high-pressure ventilation, and inflammation, to facilitate understanding of molecular triggers of bronchopulmonary dysplasia and enhance therapeutic translation.</w:t>
      </w:r>
    </w:p>
    <w:p w14:paraId="5D0BC998" w14:textId="77777777" w:rsidR="005A060A" w:rsidRPr="00AA55AA" w:rsidRDefault="005A060A" w:rsidP="00AA55AA"/>
    <w:p w14:paraId="2DF8E628" w14:textId="733DE9E9" w:rsidR="006E4797" w:rsidRPr="00AA55AA" w:rsidRDefault="00551D82" w:rsidP="00AA55AA">
      <w:r w:rsidRPr="00AA55AA">
        <w:rPr>
          <w:b/>
          <w:bCs/>
        </w:rPr>
        <w:t>ABSTRACT:</w:t>
      </w:r>
      <w:r w:rsidRPr="00AA55AA">
        <w:t xml:space="preserve"> </w:t>
      </w:r>
    </w:p>
    <w:p w14:paraId="2CF9CD54" w14:textId="6D97BEEE" w:rsidR="00AF2A07" w:rsidRPr="00AA55AA" w:rsidRDefault="7BFE97B0" w:rsidP="00AA55AA">
      <w:r w:rsidRPr="00AA55AA">
        <w:t>Premature birth</w:t>
      </w:r>
      <w:r w:rsidR="7F5957A4" w:rsidRPr="00AA55AA">
        <w:t xml:space="preserve"> </w:t>
      </w:r>
      <w:r w:rsidR="293FCFB9" w:rsidRPr="00AA55AA">
        <w:t xml:space="preserve">is a </w:t>
      </w:r>
      <w:r w:rsidR="00097C6F" w:rsidRPr="00AA55AA">
        <w:t xml:space="preserve">major cause </w:t>
      </w:r>
      <w:r w:rsidR="3A84AA68" w:rsidRPr="00AA55AA">
        <w:t>of</w:t>
      </w:r>
      <w:r w:rsidR="293FCFB9" w:rsidRPr="00AA55AA">
        <w:t xml:space="preserve"> pediatric morbidity</w:t>
      </w:r>
      <w:r w:rsidR="00097C6F" w:rsidRPr="00AA55AA">
        <w:t xml:space="preserve"> and mortality</w:t>
      </w:r>
      <w:r w:rsidR="293FCFB9" w:rsidRPr="00AA55AA">
        <w:t>. Bronchopulmonary dysplasia</w:t>
      </w:r>
      <w:r w:rsidR="61046FF8" w:rsidRPr="00AA55AA">
        <w:t xml:space="preserve"> (BPD)</w:t>
      </w:r>
      <w:r w:rsidR="293FCFB9" w:rsidRPr="00AA55AA">
        <w:t xml:space="preserve"> is </w:t>
      </w:r>
      <w:r w:rsidR="003F7304" w:rsidRPr="00AA55AA">
        <w:t>a</w:t>
      </w:r>
      <w:r w:rsidR="666E6C28" w:rsidRPr="00AA55AA">
        <w:t xml:space="preserve"> </w:t>
      </w:r>
      <w:r w:rsidR="704DA424" w:rsidRPr="00AA55AA">
        <w:t>severe</w:t>
      </w:r>
      <w:r w:rsidR="293FCFB9" w:rsidRPr="00AA55AA">
        <w:t xml:space="preserve"> consequence of </w:t>
      </w:r>
      <w:r w:rsidR="3A050A4B" w:rsidRPr="00AA55AA">
        <w:t xml:space="preserve">extreme </w:t>
      </w:r>
      <w:r w:rsidR="00817E37" w:rsidRPr="00AA55AA">
        <w:t>prematurity,</w:t>
      </w:r>
      <w:r w:rsidR="00097C6F" w:rsidRPr="00AA55AA">
        <w:t xml:space="preserve"> </w:t>
      </w:r>
      <w:r w:rsidR="293FCFB9" w:rsidRPr="00AA55AA">
        <w:t>lead</w:t>
      </w:r>
      <w:r w:rsidR="00817E37" w:rsidRPr="00AA55AA">
        <w:t>ing</w:t>
      </w:r>
      <w:r w:rsidR="293FCFB9" w:rsidRPr="00AA55AA">
        <w:t xml:space="preserve"> to lung growth alterations</w:t>
      </w:r>
      <w:r w:rsidR="666E6C28" w:rsidRPr="00AA55AA">
        <w:t xml:space="preserve"> </w:t>
      </w:r>
      <w:r w:rsidR="00827BF7" w:rsidRPr="00AA55AA">
        <w:t>and long</w:t>
      </w:r>
      <w:r w:rsidR="666E6C28" w:rsidRPr="00AA55AA">
        <w:t>-lasting</w:t>
      </w:r>
      <w:r w:rsidR="00B26058" w:rsidRPr="00AA55AA">
        <w:t xml:space="preserve"> developmental</w:t>
      </w:r>
      <w:r w:rsidR="666E6C28" w:rsidRPr="00AA55AA">
        <w:t xml:space="preserve"> effect</w:t>
      </w:r>
      <w:r w:rsidR="61046FF8" w:rsidRPr="00AA55AA">
        <w:t xml:space="preserve">s. </w:t>
      </w:r>
      <w:r w:rsidR="79D4AFEE" w:rsidRPr="00AA55AA">
        <w:t>The pathogenesis</w:t>
      </w:r>
      <w:r w:rsidR="471D3365" w:rsidRPr="00AA55AA">
        <w:t xml:space="preserve"> of </w:t>
      </w:r>
      <w:r w:rsidR="61046FF8" w:rsidRPr="00AA55AA">
        <w:t>BPD</w:t>
      </w:r>
      <w:r w:rsidR="7AE0E0B2" w:rsidRPr="00AA55AA">
        <w:t xml:space="preserve"> </w:t>
      </w:r>
      <w:r w:rsidR="61046FF8" w:rsidRPr="00AA55AA">
        <w:t>is multi-factorial,</w:t>
      </w:r>
      <w:r w:rsidR="460A2404" w:rsidRPr="00AA55AA">
        <w:t xml:space="preserve"> including</w:t>
      </w:r>
      <w:r w:rsidR="61046FF8" w:rsidRPr="00AA55AA">
        <w:t xml:space="preserve"> </w:t>
      </w:r>
      <w:r w:rsidR="384C3594" w:rsidRPr="00AA55AA">
        <w:t>mechanical ventilation</w:t>
      </w:r>
      <w:r w:rsidR="4822CC05" w:rsidRPr="00AA55AA">
        <w:t>,</w:t>
      </w:r>
      <w:r w:rsidR="384C3594" w:rsidRPr="00AA55AA">
        <w:t xml:space="preserve"> hyperoxia</w:t>
      </w:r>
      <w:r w:rsidR="005A060A" w:rsidRPr="00AA55AA">
        <w:t>,</w:t>
      </w:r>
      <w:r w:rsidR="09E08315" w:rsidRPr="00AA55AA">
        <w:t xml:space="preserve"> and inflammation</w:t>
      </w:r>
      <w:r w:rsidR="741449E1" w:rsidRPr="00AA55AA">
        <w:t xml:space="preserve"> as </w:t>
      </w:r>
      <w:r w:rsidR="005A060A" w:rsidRPr="00AA55AA">
        <w:t xml:space="preserve">the </w:t>
      </w:r>
      <w:r w:rsidR="741449E1" w:rsidRPr="00AA55AA">
        <w:t>main drivers</w:t>
      </w:r>
      <w:r w:rsidR="5AA210BE" w:rsidRPr="00AA55AA">
        <w:t xml:space="preserve"> </w:t>
      </w:r>
      <w:r w:rsidR="004B3732" w:rsidRPr="00AA55AA">
        <w:t xml:space="preserve">of </w:t>
      </w:r>
      <w:r w:rsidR="233F20A6" w:rsidRPr="00AA55AA">
        <w:t>its development</w:t>
      </w:r>
      <w:r w:rsidR="384C3594" w:rsidRPr="00AA55AA">
        <w:t>.</w:t>
      </w:r>
      <w:r w:rsidR="61046FF8" w:rsidRPr="00AA55AA">
        <w:t xml:space="preserve"> Currently, there </w:t>
      </w:r>
      <w:r w:rsidR="00A0E1B8" w:rsidRPr="00AA55AA">
        <w:t>is no</w:t>
      </w:r>
      <w:r w:rsidR="61046FF8" w:rsidRPr="00AA55AA">
        <w:t xml:space="preserve"> treatment for BPD</w:t>
      </w:r>
      <w:r w:rsidR="001E7342" w:rsidRPr="00AA55AA">
        <w:t xml:space="preserve">. </w:t>
      </w:r>
      <w:r w:rsidR="00D66B55" w:rsidRPr="00AA55AA">
        <w:t xml:space="preserve">In this </w:t>
      </w:r>
      <w:r w:rsidR="005A060A" w:rsidRPr="00AA55AA">
        <w:t>study</w:t>
      </w:r>
      <w:r w:rsidR="00D66B55" w:rsidRPr="00AA55AA">
        <w:t xml:space="preserve">, </w:t>
      </w:r>
      <w:r w:rsidR="001E7342" w:rsidRPr="00AA55AA">
        <w:t>a</w:t>
      </w:r>
      <w:r w:rsidR="004B3732" w:rsidRPr="00AA55AA">
        <w:t xml:space="preserve"> feasible</w:t>
      </w:r>
      <w:r w:rsidR="483DBF06" w:rsidRPr="00AA55AA">
        <w:t xml:space="preserve"> and</w:t>
      </w:r>
      <w:r w:rsidR="001E7342" w:rsidRPr="00AA55AA">
        <w:t xml:space="preserve"> </w:t>
      </w:r>
      <w:r w:rsidR="00D45A7E" w:rsidRPr="00AA55AA">
        <w:t xml:space="preserve">reproducible </w:t>
      </w:r>
      <w:r w:rsidR="001E0D60" w:rsidRPr="00AA55AA">
        <w:t xml:space="preserve">new </w:t>
      </w:r>
      <w:r w:rsidR="001E7342" w:rsidRPr="00AA55AA">
        <w:t>neonatal piglet model of acute lung injury</w:t>
      </w:r>
      <w:r w:rsidR="00AA0A64" w:rsidRPr="00AA55AA">
        <w:t xml:space="preserve"> (ALI)</w:t>
      </w:r>
      <w:r w:rsidR="001E7342" w:rsidRPr="00AA55AA">
        <w:t xml:space="preserve">, </w:t>
      </w:r>
      <w:r w:rsidR="001E4BA0" w:rsidRPr="00AA55AA">
        <w:t>mimicking</w:t>
      </w:r>
      <w:r w:rsidR="00097C6F" w:rsidRPr="00AA55AA">
        <w:t xml:space="preserve"> </w:t>
      </w:r>
      <w:r w:rsidR="001E7342" w:rsidRPr="00AA55AA">
        <w:t>the clinical stimuli faced by the human preterm lung</w:t>
      </w:r>
      <w:r w:rsidR="005A060A" w:rsidRPr="00AA55AA">
        <w:t>,</w:t>
      </w:r>
      <w:r w:rsidR="001E0D60" w:rsidRPr="00AA55AA">
        <w:t xml:space="preserve"> is presented</w:t>
      </w:r>
      <w:r w:rsidR="61046FF8" w:rsidRPr="00AA55AA">
        <w:t xml:space="preserve">. </w:t>
      </w:r>
      <w:r w:rsidR="001E7342" w:rsidRPr="00AA55AA">
        <w:rPr>
          <w:rFonts w:eastAsiaTheme="majorEastAsia"/>
        </w:rPr>
        <w:t>The</w:t>
      </w:r>
      <w:r w:rsidR="06811699" w:rsidRPr="00AA55AA">
        <w:rPr>
          <w:rFonts w:eastAsiaTheme="majorEastAsia"/>
        </w:rPr>
        <w:t xml:space="preserve"> </w:t>
      </w:r>
      <w:r w:rsidR="6B8B3BBF" w:rsidRPr="00AA55AA">
        <w:t xml:space="preserve">multi-hit </w:t>
      </w:r>
      <w:r w:rsidR="00097C6F" w:rsidRPr="00AA55AA">
        <w:rPr>
          <w:rFonts w:eastAsiaTheme="majorEastAsia"/>
        </w:rPr>
        <w:t>ALI</w:t>
      </w:r>
      <w:r w:rsidR="06811699" w:rsidRPr="00AA55AA">
        <w:rPr>
          <w:rFonts w:eastAsiaTheme="majorEastAsia"/>
        </w:rPr>
        <w:t xml:space="preserve"> neonatal piglet model </w:t>
      </w:r>
      <w:r w:rsidR="00097C6F" w:rsidRPr="00AA55AA">
        <w:rPr>
          <w:rFonts w:eastAsiaTheme="majorEastAsia"/>
        </w:rPr>
        <w:t xml:space="preserve">- combining </w:t>
      </w:r>
      <w:r w:rsidR="06811699" w:rsidRPr="00AA55AA">
        <w:rPr>
          <w:rFonts w:eastAsiaTheme="majorEastAsia"/>
        </w:rPr>
        <w:t>surfactant depletion</w:t>
      </w:r>
      <w:r w:rsidR="00097C6F" w:rsidRPr="00AA55AA">
        <w:rPr>
          <w:rFonts w:eastAsiaTheme="majorEastAsia"/>
        </w:rPr>
        <w:t xml:space="preserve">, </w:t>
      </w:r>
      <w:r w:rsidR="06811699" w:rsidRPr="00AA55AA">
        <w:rPr>
          <w:rFonts w:eastAsiaTheme="majorEastAsia"/>
        </w:rPr>
        <w:t>hyperoxia</w:t>
      </w:r>
      <w:r w:rsidR="00097C6F" w:rsidRPr="00AA55AA">
        <w:rPr>
          <w:rFonts w:eastAsiaTheme="majorEastAsia"/>
        </w:rPr>
        <w:t xml:space="preserve">, </w:t>
      </w:r>
      <w:r w:rsidR="06811699" w:rsidRPr="00AA55AA">
        <w:rPr>
          <w:rFonts w:eastAsiaTheme="majorEastAsia"/>
        </w:rPr>
        <w:t>high pressure-ventilation</w:t>
      </w:r>
      <w:r w:rsidR="0039414B" w:rsidRPr="00AA55AA">
        <w:rPr>
          <w:rFonts w:eastAsiaTheme="majorEastAsia"/>
        </w:rPr>
        <w:t>,</w:t>
      </w:r>
      <w:r w:rsidR="06811699" w:rsidRPr="00AA55AA">
        <w:rPr>
          <w:rFonts w:eastAsiaTheme="majorEastAsia"/>
        </w:rPr>
        <w:t xml:space="preserve"> and </w:t>
      </w:r>
      <w:r w:rsidR="463ACD89" w:rsidRPr="00AA55AA">
        <w:rPr>
          <w:rFonts w:eastAsiaTheme="majorEastAsia"/>
        </w:rPr>
        <w:t>intrat</w:t>
      </w:r>
      <w:r w:rsidR="4FC0FE3F" w:rsidRPr="00AA55AA">
        <w:rPr>
          <w:rFonts w:eastAsiaTheme="majorEastAsia"/>
        </w:rPr>
        <w:t>r</w:t>
      </w:r>
      <w:r w:rsidR="463ACD89" w:rsidRPr="00AA55AA">
        <w:rPr>
          <w:rFonts w:eastAsiaTheme="majorEastAsia"/>
        </w:rPr>
        <w:t>acheal</w:t>
      </w:r>
      <w:r w:rsidR="00097C6F" w:rsidRPr="00AA55AA">
        <w:rPr>
          <w:rFonts w:eastAsiaTheme="majorEastAsia"/>
        </w:rPr>
        <w:t xml:space="preserve"> </w:t>
      </w:r>
      <w:r w:rsidR="06811699" w:rsidRPr="00AA55AA">
        <w:rPr>
          <w:rFonts w:eastAsiaTheme="majorEastAsia"/>
        </w:rPr>
        <w:t>lipopolysaccharide</w:t>
      </w:r>
      <w:r w:rsidR="5CE4E6CD" w:rsidRPr="00AA55AA">
        <w:rPr>
          <w:rFonts w:eastAsiaTheme="majorEastAsia"/>
        </w:rPr>
        <w:t xml:space="preserve"> (LPS)</w:t>
      </w:r>
      <w:r w:rsidR="00097C6F" w:rsidRPr="00AA55AA">
        <w:rPr>
          <w:rFonts w:eastAsiaTheme="majorEastAsia"/>
        </w:rPr>
        <w:t xml:space="preserve"> </w:t>
      </w:r>
      <w:r w:rsidR="00410B5B" w:rsidRPr="00AA55AA">
        <w:rPr>
          <w:rFonts w:eastAsiaTheme="majorEastAsia"/>
        </w:rPr>
        <w:t>administration</w:t>
      </w:r>
      <w:r w:rsidR="06811699" w:rsidRPr="00AA55AA">
        <w:rPr>
          <w:rFonts w:eastAsiaTheme="majorEastAsia"/>
        </w:rPr>
        <w:t xml:space="preserve"> result</w:t>
      </w:r>
      <w:r w:rsidR="00097C6F" w:rsidRPr="00AA55AA">
        <w:rPr>
          <w:rFonts w:eastAsiaTheme="majorEastAsia"/>
        </w:rPr>
        <w:t>s</w:t>
      </w:r>
      <w:r w:rsidR="06811699" w:rsidRPr="00AA55AA">
        <w:rPr>
          <w:rFonts w:eastAsiaTheme="majorEastAsia"/>
        </w:rPr>
        <w:t xml:space="preserve"> in impaired oxygenation, </w:t>
      </w:r>
      <w:r w:rsidR="00097C6F" w:rsidRPr="00AA55AA">
        <w:rPr>
          <w:rFonts w:eastAsiaTheme="majorEastAsia"/>
        </w:rPr>
        <w:t xml:space="preserve">perturbed </w:t>
      </w:r>
      <w:r w:rsidR="06811699" w:rsidRPr="00AA55AA">
        <w:rPr>
          <w:rFonts w:eastAsiaTheme="majorEastAsia"/>
        </w:rPr>
        <w:t xml:space="preserve">lung function, inflammation </w:t>
      </w:r>
      <w:r w:rsidR="0022050F" w:rsidRPr="00AA55AA">
        <w:rPr>
          <w:rFonts w:eastAsiaTheme="majorEastAsia"/>
        </w:rPr>
        <w:t xml:space="preserve">with </w:t>
      </w:r>
      <w:r w:rsidR="06811699" w:rsidRPr="00AA55AA">
        <w:rPr>
          <w:rFonts w:eastAsiaTheme="majorEastAsia"/>
        </w:rPr>
        <w:t xml:space="preserve">neutrophil infiltration, and histological </w:t>
      </w:r>
      <w:r w:rsidR="0097246E" w:rsidRPr="00AA55AA">
        <w:rPr>
          <w:rFonts w:eastAsiaTheme="majorEastAsia"/>
        </w:rPr>
        <w:t xml:space="preserve">lung </w:t>
      </w:r>
      <w:r w:rsidR="06811699" w:rsidRPr="00AA55AA">
        <w:rPr>
          <w:rFonts w:eastAsiaTheme="majorEastAsia"/>
        </w:rPr>
        <w:t>injury</w:t>
      </w:r>
      <w:r w:rsidR="6B203048" w:rsidRPr="00AA55AA">
        <w:rPr>
          <w:rFonts w:eastAsiaTheme="majorEastAsia"/>
        </w:rPr>
        <w:t>.</w:t>
      </w:r>
      <w:r w:rsidR="00097C6F" w:rsidRPr="00AA55AA">
        <w:rPr>
          <w:rFonts w:eastAsiaTheme="majorEastAsia"/>
        </w:rPr>
        <w:t xml:space="preserve"> </w:t>
      </w:r>
      <w:r w:rsidR="00CA392E" w:rsidRPr="00AA55AA">
        <w:t xml:space="preserve">Its </w:t>
      </w:r>
      <w:r w:rsidR="18378FCC" w:rsidRPr="00AA55AA">
        <w:t xml:space="preserve">main </w:t>
      </w:r>
      <w:r w:rsidR="00CA392E" w:rsidRPr="00AA55AA">
        <w:t>advantage</w:t>
      </w:r>
      <w:r w:rsidR="00024A87" w:rsidRPr="00AA55AA">
        <w:t>s</w:t>
      </w:r>
      <w:r w:rsidR="35A7C494" w:rsidRPr="00AA55AA">
        <w:t xml:space="preserve"> </w:t>
      </w:r>
      <w:r w:rsidR="00024A87" w:rsidRPr="00AA55AA">
        <w:t>are</w:t>
      </w:r>
      <w:r w:rsidR="35A7C494" w:rsidRPr="00AA55AA">
        <w:t xml:space="preserve"> using the harmful </w:t>
      </w:r>
      <w:r w:rsidR="005C5386" w:rsidRPr="00AA55AA">
        <w:t xml:space="preserve">stimuli </w:t>
      </w:r>
      <w:r w:rsidR="00CA392E" w:rsidRPr="00AA55AA">
        <w:t>known to drive BPD pathogenesis</w:t>
      </w:r>
      <w:r w:rsidR="00BA09AD" w:rsidRPr="00AA55AA">
        <w:t xml:space="preserve"> and </w:t>
      </w:r>
      <w:r w:rsidR="00024A87" w:rsidRPr="00AA55AA">
        <w:t xml:space="preserve">its </w:t>
      </w:r>
      <w:r w:rsidR="00BA09AD" w:rsidRPr="00AA55AA">
        <w:t>low maintenance</w:t>
      </w:r>
      <w:r w:rsidR="00CA392E" w:rsidRPr="00AA55AA">
        <w:t xml:space="preserve">. It </w:t>
      </w:r>
      <w:r w:rsidR="00114F7A" w:rsidRPr="00AA55AA">
        <w:t xml:space="preserve">generates </w:t>
      </w:r>
      <w:r w:rsidR="004457A8" w:rsidRPr="00AA55AA">
        <w:t xml:space="preserve">high-fidelity </w:t>
      </w:r>
      <w:r w:rsidR="00A64235" w:rsidRPr="00AA55AA">
        <w:t>ALI</w:t>
      </w:r>
      <w:r w:rsidR="004457A8" w:rsidRPr="00AA55AA">
        <w:t xml:space="preserve">, meeting </w:t>
      </w:r>
      <w:r w:rsidR="00CA392E" w:rsidRPr="00AA55AA">
        <w:t xml:space="preserve">the American Thoracic Society </w:t>
      </w:r>
      <w:r w:rsidR="006F7185" w:rsidRPr="00AA55AA">
        <w:t xml:space="preserve">ALI </w:t>
      </w:r>
      <w:r w:rsidR="00726A5E" w:rsidRPr="00AA55AA">
        <w:t>criteria.</w:t>
      </w:r>
      <w:r w:rsidR="00CA392E" w:rsidRPr="00AA55AA">
        <w:t xml:space="preserve"> </w:t>
      </w:r>
      <w:r w:rsidR="003C5A0B" w:rsidRPr="00AA55AA">
        <w:t>L</w:t>
      </w:r>
      <w:r w:rsidR="11954AB4" w:rsidRPr="00AA55AA">
        <w:t>arge animal model</w:t>
      </w:r>
      <w:r w:rsidR="0BE0BD39" w:rsidRPr="00AA55AA">
        <w:t>s</w:t>
      </w:r>
      <w:r w:rsidR="003C5A0B" w:rsidRPr="00AA55AA">
        <w:t>, such as th</w:t>
      </w:r>
      <w:r w:rsidR="00F428CB" w:rsidRPr="00AA55AA">
        <w:t xml:space="preserve">is piglet </w:t>
      </w:r>
      <w:r w:rsidR="003C5A0B" w:rsidRPr="00AA55AA">
        <w:lastRenderedPageBreak/>
        <w:t>model,</w:t>
      </w:r>
      <w:r w:rsidR="11954AB4" w:rsidRPr="00AA55AA">
        <w:t xml:space="preserve"> </w:t>
      </w:r>
      <w:r w:rsidR="621A42A3" w:rsidRPr="00AA55AA">
        <w:t>are</w:t>
      </w:r>
      <w:r w:rsidR="61046FF8" w:rsidRPr="00AA55AA">
        <w:t xml:space="preserve"> critical </w:t>
      </w:r>
      <w:r w:rsidR="7959D35D" w:rsidRPr="00AA55AA">
        <w:t xml:space="preserve">to </w:t>
      </w:r>
      <w:r w:rsidR="00C348C2" w:rsidRPr="00AA55AA">
        <w:t>understanding early pathogenic factors, identifying</w:t>
      </w:r>
      <w:r w:rsidR="7E471C86" w:rsidRPr="00AA55AA">
        <w:t xml:space="preserve"> </w:t>
      </w:r>
      <w:r w:rsidR="591E46F4" w:rsidRPr="00AA55AA">
        <w:t>therapeutic</w:t>
      </w:r>
      <w:r w:rsidR="251AA6E5" w:rsidRPr="00AA55AA">
        <w:t xml:space="preserve"> </w:t>
      </w:r>
      <w:r w:rsidR="00F428CB" w:rsidRPr="00AA55AA">
        <w:t>targets</w:t>
      </w:r>
      <w:r w:rsidR="0039414B" w:rsidRPr="00AA55AA">
        <w:t>,</w:t>
      </w:r>
      <w:r w:rsidR="00F428CB" w:rsidRPr="00AA55AA">
        <w:t xml:space="preserve"> </w:t>
      </w:r>
      <w:r w:rsidR="3ABAEB1F" w:rsidRPr="00AA55AA">
        <w:t xml:space="preserve">and </w:t>
      </w:r>
      <w:r w:rsidR="003A7C70" w:rsidRPr="00AA55AA">
        <w:t>facilitating</w:t>
      </w:r>
      <w:r w:rsidR="591E46F4" w:rsidRPr="00AA55AA">
        <w:t xml:space="preserve"> </w:t>
      </w:r>
      <w:r w:rsidR="00F428CB" w:rsidRPr="00AA55AA">
        <w:t xml:space="preserve">clinical </w:t>
      </w:r>
      <w:r w:rsidR="11954AB4" w:rsidRPr="00AA55AA">
        <w:t xml:space="preserve">translation </w:t>
      </w:r>
      <w:r w:rsidR="00035CC6" w:rsidRPr="00AA55AA">
        <w:t>to</w:t>
      </w:r>
      <w:r w:rsidR="00E82406" w:rsidRPr="00AA55AA">
        <w:t xml:space="preserve"> patients</w:t>
      </w:r>
      <w:r w:rsidR="11954AB4" w:rsidRPr="00AA55AA">
        <w:t>.</w:t>
      </w:r>
    </w:p>
    <w:p w14:paraId="3374AA1A" w14:textId="77777777" w:rsidR="00511894" w:rsidRPr="00AA55AA" w:rsidRDefault="00511894" w:rsidP="00AA55AA"/>
    <w:p w14:paraId="31D9FE18" w14:textId="1741CD5D" w:rsidR="60C4B8C1" w:rsidRPr="00AA55AA" w:rsidRDefault="00511894" w:rsidP="00AA55AA">
      <w:pPr>
        <w:rPr>
          <w:b/>
          <w:bCs/>
        </w:rPr>
      </w:pPr>
      <w:r w:rsidRPr="00AA55AA">
        <w:rPr>
          <w:b/>
          <w:bCs/>
        </w:rPr>
        <w:t>INTRODUCTION:</w:t>
      </w:r>
    </w:p>
    <w:p w14:paraId="57FF06F8" w14:textId="21CD6C87" w:rsidR="60CC7A54" w:rsidRPr="00AA55AA" w:rsidRDefault="56018E48" w:rsidP="00AA55AA">
      <w:pPr>
        <w:rPr>
          <w:lang w:val="en-GB"/>
        </w:rPr>
      </w:pPr>
      <w:r w:rsidRPr="00AA55AA">
        <w:t>Extreme prematurity is a major cause of death in children before five years of age</w:t>
      </w:r>
      <w:r w:rsidR="2A2741E1" w:rsidRPr="00AA55AA">
        <w:fldChar w:fldCharType="begin">
          <w:fldData xml:space="preserve">PEVuZE5vdGU+PENpdGU+PEF1dGhvcj5QZXJpbjwvQXV0aG9yPjxZZWFyPjIwMjI8L1llYXI+PFJl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</w:fldData>
        </w:fldChar>
      </w:r>
      <w:r w:rsidR="00AB66E7" w:rsidRPr="00AA55AA">
        <w:instrText xml:space="preserve"> ADDIN EN.CITE </w:instrText>
      </w:r>
      <w:r w:rsidR="00AB66E7" w:rsidRPr="00AA55AA">
        <w:fldChar w:fldCharType="begin">
          <w:fldData xml:space="preserve">PEVuZE5vdGU+PENpdGU+PEF1dGhvcj5QZXJpbjwvQXV0aG9yPjxZZWFyPjIwMjI8L1llYXI+PFJl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</w:fldData>
        </w:fldChar>
      </w:r>
      <w:r w:rsidR="00AB66E7" w:rsidRPr="00AA55AA">
        <w:instrText xml:space="preserve"> ADDIN EN.CITE.DATA </w:instrText>
      </w:r>
      <w:r w:rsidR="00AB66E7" w:rsidRPr="00AA55AA">
        <w:fldChar w:fldCharType="end"/>
      </w:r>
      <w:r w:rsidR="2A2741E1" w:rsidRPr="00AA55AA">
        <w:fldChar w:fldCharType="separate"/>
      </w:r>
      <w:r w:rsidR="00AB66E7" w:rsidRPr="00AA55AA">
        <w:rPr>
          <w:noProof/>
          <w:vertAlign w:val="superscript"/>
        </w:rPr>
        <w:t>1</w:t>
      </w:r>
      <w:r w:rsidR="2A2741E1" w:rsidRPr="00AA55AA">
        <w:fldChar w:fldCharType="end"/>
      </w:r>
      <w:r w:rsidRPr="00AA55AA">
        <w:t>. The most common severe complication of prematurity is bronchopulmonary dysplasia (BPD), a chronic lung disease, with multi</w:t>
      </w:r>
      <w:r w:rsidR="005A060A" w:rsidRPr="00AA55AA">
        <w:t>-</w:t>
      </w:r>
      <w:r w:rsidRPr="00AA55AA">
        <w:t>factorial contributors including inflammation, oxidative stress from hyperoxia, and ventilator-induced trauma</w:t>
      </w:r>
      <w:r w:rsidR="2A2741E1" w:rsidRPr="00AA55AA">
        <w:fldChar w:fldCharType="begin">
          <w:fldData xml:space="preserve">PEVuZE5vdGU+PENpdGU+PEF1dGhvcj5UaGViYXVkPC9BdXRob3I+PFllYXI+MjAxOTwvWWVhcj48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=
</w:fldData>
        </w:fldChar>
      </w:r>
      <w:r w:rsidR="00AB66E7" w:rsidRPr="00AA55AA">
        <w:instrText xml:space="preserve"> ADDIN EN.CITE </w:instrText>
      </w:r>
      <w:r w:rsidR="00AB66E7" w:rsidRPr="00AA55AA">
        <w:fldChar w:fldCharType="begin">
          <w:fldData xml:space="preserve">PEVuZE5vdGU+PENpdGU+PEF1dGhvcj5UaGViYXVkPC9BdXRob3I+PFllYXI+MjAxOTwvWWVhcj48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=
</w:fldData>
        </w:fldChar>
      </w:r>
      <w:r w:rsidR="00AB66E7" w:rsidRPr="00AA55AA">
        <w:instrText xml:space="preserve"> ADDIN EN.CITE.DATA </w:instrText>
      </w:r>
      <w:r w:rsidR="00AB66E7" w:rsidRPr="00AA55AA">
        <w:fldChar w:fldCharType="end"/>
      </w:r>
      <w:r w:rsidR="2A2741E1" w:rsidRPr="00AA55AA">
        <w:fldChar w:fldCharType="separate"/>
      </w:r>
      <w:r w:rsidR="00AB66E7" w:rsidRPr="00AA55AA">
        <w:rPr>
          <w:noProof/>
          <w:vertAlign w:val="superscript"/>
        </w:rPr>
        <w:t>2</w:t>
      </w:r>
      <w:r w:rsidR="2A2741E1" w:rsidRPr="00AA55AA">
        <w:fldChar w:fldCharType="end"/>
      </w:r>
      <w:r w:rsidRPr="00AA55AA">
        <w:t xml:space="preserve">. This micro-environment leads to impaired lung growth, which can have </w:t>
      </w:r>
      <w:r w:rsidR="00927305" w:rsidRPr="00AA55AA">
        <w:t xml:space="preserve">a </w:t>
      </w:r>
      <w:r w:rsidRPr="00AA55AA">
        <w:t>long-lasting impact on the growth and development of preterm infants</w:t>
      </w:r>
      <w:r w:rsidR="2A2741E1" w:rsidRPr="00AA55AA">
        <w:fldChar w:fldCharType="begin">
          <w:fldData xml:space="preserve">PEVuZE5vdGU+PENpdGU+PEF1dGhvcj5EZU1hdXJvPC9BdXRob3I+PFllYXI+MjAyMjwvWWVhcj48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=
</w:fldData>
        </w:fldChar>
      </w:r>
      <w:r w:rsidR="0062540C" w:rsidRPr="00AA55AA">
        <w:instrText xml:space="preserve"> ADDIN EN.CITE </w:instrText>
      </w:r>
      <w:r w:rsidR="0062540C" w:rsidRPr="00AA55AA">
        <w:fldChar w:fldCharType="begin">
          <w:fldData xml:space="preserve">PEVuZE5vdGU+PENpdGU+PEF1dGhvcj5EZU1hdXJvPC9BdXRob3I+PFllYXI+MjAyMjwvWWVhcj48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=
</w:fldData>
        </w:fldChar>
      </w:r>
      <w:r w:rsidR="0062540C" w:rsidRPr="00AA55AA">
        <w:instrText xml:space="preserve"> ADDIN EN.CITE.DATA </w:instrText>
      </w:r>
      <w:r w:rsidR="0062540C" w:rsidRPr="00AA55AA">
        <w:fldChar w:fldCharType="end"/>
      </w:r>
      <w:r w:rsidR="2A2741E1" w:rsidRPr="00AA55AA">
        <w:fldChar w:fldCharType="separate"/>
      </w:r>
      <w:r w:rsidR="00AB66E7" w:rsidRPr="00AA55AA">
        <w:rPr>
          <w:noProof/>
          <w:vertAlign w:val="superscript"/>
        </w:rPr>
        <w:t>3</w:t>
      </w:r>
      <w:r w:rsidR="2A2741E1" w:rsidRPr="00AA55AA">
        <w:fldChar w:fldCharType="end"/>
      </w:r>
      <w:r w:rsidRPr="00AA55AA">
        <w:t xml:space="preserve">. Currently, there is no treatment for BPD. </w:t>
      </w:r>
    </w:p>
    <w:p w14:paraId="5F768711" w14:textId="42F8CDE4" w:rsidR="692BE126" w:rsidRPr="00AA55AA" w:rsidRDefault="692BE126" w:rsidP="00AA55AA"/>
    <w:p w14:paraId="63F263D4" w14:textId="73DF0E9E" w:rsidR="0091523B" w:rsidRPr="00AA55AA" w:rsidRDefault="37F9E269" w:rsidP="00AA55AA">
      <w:r w:rsidRPr="00AA55AA">
        <w:t>A</w:t>
      </w:r>
      <w:r w:rsidR="28362D3E" w:rsidRPr="00AA55AA">
        <w:rPr>
          <w:lang w:val="en-GB"/>
        </w:rPr>
        <w:t xml:space="preserve"> </w:t>
      </w:r>
      <w:r w:rsidRPr="00AA55AA">
        <w:rPr>
          <w:lang w:val="en-GB"/>
        </w:rPr>
        <w:t xml:space="preserve">recent </w:t>
      </w:r>
      <w:r w:rsidR="28362D3E" w:rsidRPr="00AA55AA">
        <w:rPr>
          <w:lang w:val="en-GB"/>
        </w:rPr>
        <w:t xml:space="preserve">systematic review </w:t>
      </w:r>
      <w:r w:rsidR="00C54CE7" w:rsidRPr="00AA55AA">
        <w:rPr>
          <w:lang w:val="en-GB"/>
        </w:rPr>
        <w:t>on the use of</w:t>
      </w:r>
      <w:r w:rsidR="5D46F9F5" w:rsidRPr="00AA55AA">
        <w:rPr>
          <w:lang w:val="en-GB"/>
        </w:rPr>
        <w:t xml:space="preserve"> </w:t>
      </w:r>
      <w:r w:rsidR="00E8244E" w:rsidRPr="00AA55AA">
        <w:rPr>
          <w:lang w:val="en-GB"/>
        </w:rPr>
        <w:t xml:space="preserve">mesenchymal stromal cells </w:t>
      </w:r>
      <w:r w:rsidR="5D46F9F5" w:rsidRPr="00AA55AA">
        <w:rPr>
          <w:lang w:val="en-GB"/>
        </w:rPr>
        <w:t xml:space="preserve">as a potential </w:t>
      </w:r>
      <w:r w:rsidR="00E8244E" w:rsidRPr="00AA55AA">
        <w:rPr>
          <w:lang w:val="en-GB"/>
        </w:rPr>
        <w:t>treatment</w:t>
      </w:r>
      <w:r w:rsidR="5D46F9F5" w:rsidRPr="00AA55AA">
        <w:rPr>
          <w:lang w:val="en-GB"/>
        </w:rPr>
        <w:t xml:space="preserve"> for BPD found </w:t>
      </w:r>
      <w:r w:rsidR="00C54CE7" w:rsidRPr="00AA55AA">
        <w:rPr>
          <w:lang w:val="en-GB"/>
        </w:rPr>
        <w:t xml:space="preserve">that preclinical </w:t>
      </w:r>
      <w:r w:rsidR="00EA6B5B" w:rsidRPr="00AA55AA">
        <w:rPr>
          <w:lang w:val="en-GB"/>
        </w:rPr>
        <w:t>data</w:t>
      </w:r>
      <w:r w:rsidR="13EEA12B" w:rsidRPr="00AA55AA">
        <w:rPr>
          <w:lang w:val="en-GB"/>
        </w:rPr>
        <w:t xml:space="preserve"> w</w:t>
      </w:r>
      <w:r w:rsidR="00927305" w:rsidRPr="00AA55AA">
        <w:rPr>
          <w:lang w:val="en-GB"/>
        </w:rPr>
        <w:t>ere</w:t>
      </w:r>
      <w:r w:rsidR="1F689FFE" w:rsidRPr="00AA55AA">
        <w:rPr>
          <w:lang w:val="en-GB"/>
        </w:rPr>
        <w:t xml:space="preserve"> </w:t>
      </w:r>
      <w:r w:rsidR="28362D3E" w:rsidRPr="00AA55AA">
        <w:rPr>
          <w:lang w:val="en-GB"/>
        </w:rPr>
        <w:t xml:space="preserve">solely </w:t>
      </w:r>
      <w:r w:rsidR="1F689FFE" w:rsidRPr="00AA55AA">
        <w:rPr>
          <w:lang w:val="en-GB"/>
        </w:rPr>
        <w:t>in rodents</w:t>
      </w:r>
      <w:r w:rsidR="006331D2" w:rsidRPr="00AA55AA">
        <w:rPr>
          <w:lang w:val="en-GB"/>
        </w:rPr>
        <w:fldChar w:fldCharType="begin">
          <w:fldData xml:space="preserve">PEVuZE5vdGU+PENpdGU+PEF1dGhvcj5BdWd1c3RpbmU8L0F1dGhvcj48WWVhcj4yMDE3PC9ZZWFy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</w:fldData>
        </w:fldChar>
      </w:r>
      <w:r w:rsidR="009C6ED3" w:rsidRPr="00AA55AA">
        <w:rPr>
          <w:lang w:val="en-GB"/>
        </w:rPr>
        <w:instrText xml:space="preserve"> ADDIN EN.CITE </w:instrText>
      </w:r>
      <w:r w:rsidR="009C6ED3" w:rsidRPr="00AA55AA">
        <w:rPr>
          <w:lang w:val="en-GB"/>
        </w:rPr>
        <w:fldChar w:fldCharType="begin">
          <w:fldData xml:space="preserve">PEVuZE5vdGU+PENpdGU+PEF1dGhvcj5BdWd1c3RpbmU8L0F1dGhvcj48WWVhcj4yMDE3PC9ZZWFy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</w:fldData>
        </w:fldChar>
      </w:r>
      <w:r w:rsidR="009C6ED3" w:rsidRPr="00AA55AA">
        <w:rPr>
          <w:lang w:val="en-GB"/>
        </w:rPr>
        <w:instrText xml:space="preserve"> ADDIN EN.CITE.DATA </w:instrText>
      </w:r>
      <w:r w:rsidR="009C6ED3" w:rsidRPr="00AA55AA">
        <w:rPr>
          <w:lang w:val="en-GB"/>
        </w:rPr>
      </w:r>
      <w:r w:rsidR="009C6ED3" w:rsidRPr="00AA55AA">
        <w:rPr>
          <w:lang w:val="en-GB"/>
        </w:rPr>
        <w:fldChar w:fldCharType="end"/>
      </w:r>
      <w:r w:rsidR="006331D2" w:rsidRPr="00AA55AA">
        <w:rPr>
          <w:lang w:val="en-GB"/>
        </w:rPr>
      </w:r>
      <w:r w:rsidR="006331D2" w:rsidRPr="00AA55AA">
        <w:rPr>
          <w:lang w:val="en-GB"/>
        </w:rPr>
        <w:fldChar w:fldCharType="separate"/>
      </w:r>
      <w:r w:rsidR="00AB66E7" w:rsidRPr="00AA55AA">
        <w:rPr>
          <w:noProof/>
          <w:vertAlign w:val="superscript"/>
          <w:lang w:val="en-GB"/>
        </w:rPr>
        <w:t>4</w:t>
      </w:r>
      <w:r w:rsidR="006331D2" w:rsidRPr="00AA55AA">
        <w:rPr>
          <w:lang w:val="en-GB"/>
        </w:rPr>
        <w:fldChar w:fldCharType="end"/>
      </w:r>
      <w:r w:rsidR="451AD7E6" w:rsidRPr="00AA55AA">
        <w:rPr>
          <w:lang w:val="en-GB"/>
        </w:rPr>
        <w:t xml:space="preserve">. </w:t>
      </w:r>
      <w:r w:rsidR="61DC812E" w:rsidRPr="00AA55AA">
        <w:rPr>
          <w:lang w:val="en-GB"/>
        </w:rPr>
        <w:t xml:space="preserve">This phenomenon is common given the wide availability, ease </w:t>
      </w:r>
      <w:r w:rsidR="30FB6718" w:rsidRPr="00AA55AA">
        <w:rPr>
          <w:lang w:val="en-GB"/>
        </w:rPr>
        <w:t>of</w:t>
      </w:r>
      <w:r w:rsidR="61DC812E" w:rsidRPr="00AA55AA">
        <w:rPr>
          <w:lang w:val="en-GB"/>
        </w:rPr>
        <w:t xml:space="preserve"> use</w:t>
      </w:r>
      <w:r w:rsidR="00927305" w:rsidRPr="00AA55AA">
        <w:rPr>
          <w:lang w:val="en-GB"/>
        </w:rPr>
        <w:t>,</w:t>
      </w:r>
      <w:r w:rsidR="61DC812E" w:rsidRPr="00AA55AA">
        <w:rPr>
          <w:lang w:val="en-GB"/>
        </w:rPr>
        <w:t xml:space="preserve"> and maintenance of rodent models. </w:t>
      </w:r>
      <w:r w:rsidR="451AD7E6" w:rsidRPr="00AA55AA">
        <w:rPr>
          <w:lang w:val="en-GB"/>
        </w:rPr>
        <w:t xml:space="preserve">However, </w:t>
      </w:r>
      <w:r w:rsidR="00927305" w:rsidRPr="00AA55AA">
        <w:rPr>
          <w:lang w:val="en-GB"/>
        </w:rPr>
        <w:t xml:space="preserve">the </w:t>
      </w:r>
      <w:r w:rsidR="2DA7415F" w:rsidRPr="00AA55AA">
        <w:rPr>
          <w:lang w:val="en-GB"/>
        </w:rPr>
        <w:t xml:space="preserve">reproduction of studies in </w:t>
      </w:r>
      <w:r w:rsidR="76EDBDB0" w:rsidRPr="00AA55AA">
        <w:rPr>
          <w:lang w:val="en-GB"/>
        </w:rPr>
        <w:t>large animal model</w:t>
      </w:r>
      <w:r w:rsidR="30FB6718" w:rsidRPr="00AA55AA">
        <w:rPr>
          <w:lang w:val="en-GB"/>
        </w:rPr>
        <w:t>s</w:t>
      </w:r>
      <w:r w:rsidR="0CEC324F" w:rsidRPr="00AA55AA">
        <w:rPr>
          <w:lang w:val="en-GB"/>
        </w:rPr>
        <w:t xml:space="preserve"> </w:t>
      </w:r>
      <w:r w:rsidR="00927305" w:rsidRPr="00AA55AA">
        <w:rPr>
          <w:lang w:val="en-GB"/>
        </w:rPr>
        <w:t>is</w:t>
      </w:r>
      <w:r w:rsidR="6E8AECCB" w:rsidRPr="00AA55AA">
        <w:rPr>
          <w:lang w:val="en-GB"/>
        </w:rPr>
        <w:t xml:space="preserve"> critical to</w:t>
      </w:r>
      <w:r w:rsidR="0CEC324F" w:rsidRPr="00AA55AA">
        <w:rPr>
          <w:lang w:val="en-GB"/>
        </w:rPr>
        <w:t xml:space="preserve"> </w:t>
      </w:r>
      <w:r w:rsidR="71801796" w:rsidRPr="00AA55AA">
        <w:rPr>
          <w:lang w:val="en-GB"/>
        </w:rPr>
        <w:t xml:space="preserve">ensure success in </w:t>
      </w:r>
      <w:r w:rsidR="786B1C9B" w:rsidRPr="00AA55AA">
        <w:rPr>
          <w:lang w:val="en-GB"/>
        </w:rPr>
        <w:t>translational efforts for new and upcoming therapies for preterm infants</w:t>
      </w:r>
      <w:r w:rsidR="76EDBDB0" w:rsidRPr="00AA55AA">
        <w:rPr>
          <w:lang w:val="en-GB"/>
        </w:rPr>
        <w:t xml:space="preserve">. </w:t>
      </w:r>
      <w:r w:rsidR="68AF3D88" w:rsidRPr="00AA55AA">
        <w:rPr>
          <w:lang w:val="en-GB"/>
        </w:rPr>
        <w:t>Many clinical trials fail because of inadequate preclinical studies</w:t>
      </w:r>
      <w:r w:rsidR="00B52530" w:rsidRPr="00AA55AA">
        <w:rPr>
          <w:lang w:val="en-GB"/>
        </w:rPr>
        <w:fldChar w:fldCharType="begin"/>
      </w:r>
      <w:r w:rsidR="00431325" w:rsidRPr="00AA55AA">
        <w:rPr>
          <w:lang w:val="en-GB"/>
        </w:rPr>
        <w:instrText xml:space="preserve"> ADDIN EN.CITE &lt;EndNote&gt;&lt;Cite&gt;&lt;Author&gt;Contopoulos-Ioannidis&lt;/Author&gt;&lt;Year&gt;2003&lt;/Year&gt;&lt;RecNum&gt;153&lt;/RecNum&gt;&lt;IDText&gt;12731504&lt;/IDText&gt;&lt;DisplayText&gt;&lt;style face="superscript"&gt;5&lt;/style&gt;&lt;/DisplayText&gt;&lt;record&gt;&lt;rec-number&gt;153&lt;/rec-number&gt;&lt;foreign-keys&gt;&lt;key app="EN" db-id="a5v9spap4frex1e0999xzfted2zttzpddtxw" timestamp="1728909563"&gt;153&lt;/key&gt;&lt;/foreign-keys&gt;&lt;ref-type name="Journal Article"&gt;17&lt;/ref-type&gt;&lt;contributors&gt;&lt;authors&gt;&lt;author&gt;Contopoulos-Ioannidis, D. G.&lt;/author&gt;&lt;author&gt;Ntzani, E.&lt;/author&gt;&lt;author&gt;Ioannidis, J. P.&lt;/author&gt;&lt;/authors&gt;&lt;/contributors&gt;&lt;auth-address&gt;Clinical Trials and Evidence-Based Medicine Unit, Department of Hygiene and Epidemiology, University of Ioannina School of Medicine, Greece.&lt;/auth-address&gt;&lt;titles&gt;&lt;title&gt;Translation of highly promising basic science research into clinical applications&lt;/title&gt;&lt;secondary-title&gt;Am J Med&lt;/secondary-title&gt;&lt;/titles&gt;&lt;periodical&gt;&lt;full-title&gt;Am J Med&lt;/full-title&gt;&lt;/periodical&gt;&lt;pages&gt;477-84&lt;/pages&gt;&lt;volume&gt;114&lt;/volume&gt;&lt;number&gt;6&lt;/number&gt;&lt;keywords&gt;&lt;keyword&gt;Animals&lt;/keyword&gt;&lt;keyword&gt;*Biomedical Research&lt;/keyword&gt;&lt;keyword&gt;Humans&lt;/keyword&gt;&lt;keyword&gt;Industry&lt;/keyword&gt;&lt;keyword&gt;Medical Laboratory Science&lt;/keyword&gt;&lt;keyword&gt;*Randomized Controlled Trials as Topic&lt;/keyword&gt;&lt;keyword&gt;Research Support as Topic&lt;/keyword&gt;&lt;keyword&gt;Time Factors&lt;/keyword&gt;&lt;/keywords&gt;&lt;dates&gt;&lt;year&gt;2003&lt;/year&gt;&lt;pub-dates&gt;&lt;date&gt;Apr 15&lt;/date&gt;&lt;/pub-dates&gt;&lt;/dates&gt;&lt;isbn&gt;0002-9343 (Print)&amp;#xD;0002-9343 (Linking)&lt;/isbn&gt;&lt;accession-num&gt;12731504&lt;/accession-num&gt;&lt;urls&gt;&lt;related-urls&gt;&lt;url&gt;https://www.ncbi.nlm.nih.gov/pubmed/12731504&lt;/url&gt;&lt;/related-urls&gt;&lt;/urls&gt;&lt;electronic-resource-num&gt;10.1016/s0002-9343(03)00013-5&lt;/electronic-resource-num&gt;&lt;remote-database-name&gt;Medline&lt;/remote-database-name&gt;&lt;remote-database-provider&gt;NLM&lt;/remote-database-provider&gt;&lt;/record&gt;&lt;/Cite&gt;&lt;/EndNote&gt;</w:instrText>
      </w:r>
      <w:r w:rsidR="00B52530" w:rsidRPr="00AA55AA">
        <w:rPr>
          <w:lang w:val="en-GB"/>
        </w:rPr>
        <w:fldChar w:fldCharType="separate"/>
      </w:r>
      <w:r w:rsidR="00AB66E7" w:rsidRPr="00AA55AA">
        <w:rPr>
          <w:noProof/>
          <w:vertAlign w:val="superscript"/>
          <w:lang w:val="en-GB"/>
        </w:rPr>
        <w:t>5</w:t>
      </w:r>
      <w:r w:rsidR="00B52530" w:rsidRPr="00AA55AA">
        <w:rPr>
          <w:lang w:val="en-GB"/>
        </w:rPr>
        <w:fldChar w:fldCharType="end"/>
      </w:r>
      <w:r w:rsidR="68AF3D88" w:rsidRPr="00AA55AA">
        <w:rPr>
          <w:lang w:val="en-GB"/>
        </w:rPr>
        <w:t xml:space="preserve">, </w:t>
      </w:r>
      <w:r w:rsidR="5020D8D3" w:rsidRPr="00AA55AA">
        <w:rPr>
          <w:lang w:val="en-GB"/>
        </w:rPr>
        <w:t>slowing</w:t>
      </w:r>
      <w:r w:rsidR="68AF3D88" w:rsidRPr="00AA55AA">
        <w:rPr>
          <w:lang w:val="en-GB"/>
        </w:rPr>
        <w:t xml:space="preserve"> </w:t>
      </w:r>
      <w:r w:rsidR="5E7C4F5D" w:rsidRPr="00AA55AA">
        <w:rPr>
          <w:lang w:val="en-GB"/>
        </w:rPr>
        <w:t>the development</w:t>
      </w:r>
      <w:r w:rsidR="01E76C28" w:rsidRPr="00AA55AA">
        <w:rPr>
          <w:lang w:val="en-GB"/>
        </w:rPr>
        <w:t xml:space="preserve"> </w:t>
      </w:r>
      <w:r w:rsidR="1026F387" w:rsidRPr="00AA55AA">
        <w:rPr>
          <w:lang w:val="en-GB"/>
        </w:rPr>
        <w:t>of</w:t>
      </w:r>
      <w:r w:rsidR="01E76C28" w:rsidRPr="00AA55AA">
        <w:rPr>
          <w:lang w:val="en-GB"/>
        </w:rPr>
        <w:t xml:space="preserve"> treatment </w:t>
      </w:r>
      <w:r w:rsidR="6D9F4351" w:rsidRPr="00AA55AA">
        <w:rPr>
          <w:lang w:val="en-GB"/>
        </w:rPr>
        <w:t>for</w:t>
      </w:r>
      <w:r w:rsidR="68AF3D88" w:rsidRPr="00AA55AA">
        <w:rPr>
          <w:lang w:val="en-GB"/>
        </w:rPr>
        <w:t xml:space="preserve"> patients. </w:t>
      </w:r>
      <w:r w:rsidR="2D55F7F8" w:rsidRPr="00AA55AA">
        <w:rPr>
          <w:lang w:val="en-GB"/>
        </w:rPr>
        <w:t xml:space="preserve">While using </w:t>
      </w:r>
      <w:r w:rsidR="00927305" w:rsidRPr="00AA55AA">
        <w:rPr>
          <w:lang w:val="en-GB"/>
        </w:rPr>
        <w:t xml:space="preserve">a </w:t>
      </w:r>
      <w:r w:rsidR="2A5F07C2" w:rsidRPr="00AA55AA">
        <w:rPr>
          <w:lang w:val="en-GB"/>
        </w:rPr>
        <w:t>non-human primate</w:t>
      </w:r>
      <w:r w:rsidR="2D55F7F8" w:rsidRPr="00AA55AA">
        <w:rPr>
          <w:lang w:val="en-GB"/>
        </w:rPr>
        <w:t xml:space="preserve"> </w:t>
      </w:r>
      <w:r w:rsidR="6356936D" w:rsidRPr="00AA55AA">
        <w:rPr>
          <w:lang w:val="en-GB"/>
        </w:rPr>
        <w:t xml:space="preserve">model </w:t>
      </w:r>
      <w:r w:rsidR="2D55F7F8" w:rsidRPr="00AA55AA">
        <w:rPr>
          <w:lang w:val="en-GB"/>
        </w:rPr>
        <w:t xml:space="preserve">is a preferred preclinical model to lay the groundwork for human </w:t>
      </w:r>
      <w:r w:rsidR="378D2623" w:rsidRPr="00AA55AA">
        <w:rPr>
          <w:lang w:val="en-GB"/>
        </w:rPr>
        <w:t>clinical trials</w:t>
      </w:r>
      <w:r w:rsidR="2D55F7F8" w:rsidRPr="00AA55AA">
        <w:rPr>
          <w:lang w:val="en-GB"/>
        </w:rPr>
        <w:t>, it is laborious</w:t>
      </w:r>
      <w:r w:rsidR="07A734FE" w:rsidRPr="00AA55AA">
        <w:rPr>
          <w:lang w:val="en-GB"/>
        </w:rPr>
        <w:t>,</w:t>
      </w:r>
      <w:r w:rsidR="2D55F7F8" w:rsidRPr="00AA55AA">
        <w:rPr>
          <w:lang w:val="en-GB"/>
        </w:rPr>
        <w:t xml:space="preserve"> costly</w:t>
      </w:r>
      <w:r w:rsidR="00927305" w:rsidRPr="00AA55AA">
        <w:rPr>
          <w:lang w:val="en-GB"/>
        </w:rPr>
        <w:t>,</w:t>
      </w:r>
      <w:r w:rsidR="07A734FE" w:rsidRPr="00AA55AA">
        <w:rPr>
          <w:lang w:val="en-GB"/>
        </w:rPr>
        <w:t xml:space="preserve"> and not easily accessible</w:t>
      </w:r>
      <w:r w:rsidR="2D55F7F8" w:rsidRPr="00AA55AA">
        <w:rPr>
          <w:lang w:val="en-GB"/>
        </w:rPr>
        <w:t xml:space="preserve">. The </w:t>
      </w:r>
      <w:r w:rsidR="7204DD90" w:rsidRPr="00AA55AA">
        <w:rPr>
          <w:lang w:val="en-GB"/>
        </w:rPr>
        <w:t xml:space="preserve">neonatal </w:t>
      </w:r>
      <w:r w:rsidR="2D55F7F8" w:rsidRPr="00AA55AA">
        <w:rPr>
          <w:lang w:val="en-GB"/>
        </w:rPr>
        <w:t>piglet model is advantageous</w:t>
      </w:r>
      <w:r w:rsidR="2BD23BFE" w:rsidRPr="00AA55AA">
        <w:rPr>
          <w:lang w:val="en-GB"/>
        </w:rPr>
        <w:t>,</w:t>
      </w:r>
      <w:r w:rsidR="2D55F7F8" w:rsidRPr="00AA55AA">
        <w:rPr>
          <w:lang w:val="en-GB"/>
        </w:rPr>
        <w:t xml:space="preserve"> with</w:t>
      </w:r>
      <w:r w:rsidR="03792F41" w:rsidRPr="00AA55AA">
        <w:rPr>
          <w:lang w:val="en-GB"/>
        </w:rPr>
        <w:t xml:space="preserve"> </w:t>
      </w:r>
      <w:r w:rsidR="2BD23BFE" w:rsidRPr="00AA55AA">
        <w:rPr>
          <w:lang w:val="en-GB"/>
        </w:rPr>
        <w:t xml:space="preserve">the </w:t>
      </w:r>
      <w:r w:rsidR="7204DD90" w:rsidRPr="00AA55AA">
        <w:rPr>
          <w:lang w:val="en-GB"/>
        </w:rPr>
        <w:t>use of</w:t>
      </w:r>
      <w:r w:rsidR="6004E2ED" w:rsidRPr="00AA55AA">
        <w:rPr>
          <w:lang w:val="en-GB"/>
        </w:rPr>
        <w:t xml:space="preserve"> </w:t>
      </w:r>
      <w:r w:rsidR="00294895" w:rsidRPr="00AA55AA">
        <w:rPr>
          <w:lang w:val="en-GB"/>
        </w:rPr>
        <w:t>medications and equipment similar to</w:t>
      </w:r>
      <w:r w:rsidR="2D55F7F8" w:rsidRPr="00AA55AA">
        <w:rPr>
          <w:lang w:val="en-GB"/>
        </w:rPr>
        <w:t xml:space="preserve"> neonatal care, </w:t>
      </w:r>
      <w:r w:rsidR="159DAAF0" w:rsidRPr="00AA55AA">
        <w:rPr>
          <w:lang w:val="en-GB"/>
        </w:rPr>
        <w:t>mimicking the clinical</w:t>
      </w:r>
      <w:r w:rsidR="6E809FE1" w:rsidRPr="00AA55AA">
        <w:rPr>
          <w:lang w:val="en-GB"/>
        </w:rPr>
        <w:t xml:space="preserve"> </w:t>
      </w:r>
      <w:r w:rsidR="379B5CA2" w:rsidRPr="00AA55AA">
        <w:rPr>
          <w:lang w:val="en-GB"/>
        </w:rPr>
        <w:t>neonatal intensive care environment</w:t>
      </w:r>
      <w:r w:rsidR="00927305" w:rsidRPr="00AA55AA">
        <w:rPr>
          <w:lang w:val="en-GB"/>
        </w:rPr>
        <w:t>,</w:t>
      </w:r>
      <w:r w:rsidR="159DAAF0" w:rsidRPr="00AA55AA">
        <w:rPr>
          <w:lang w:val="en-GB"/>
        </w:rPr>
        <w:t xml:space="preserve"> </w:t>
      </w:r>
      <w:r w:rsidR="379B5CA2" w:rsidRPr="00AA55AA">
        <w:rPr>
          <w:lang w:val="en-GB"/>
        </w:rPr>
        <w:t>leading to enhanced</w:t>
      </w:r>
      <w:r w:rsidR="159DAAF0" w:rsidRPr="00AA55AA">
        <w:rPr>
          <w:lang w:val="en-GB"/>
        </w:rPr>
        <w:t xml:space="preserve"> </w:t>
      </w:r>
      <w:r w:rsidR="2D55F7F8" w:rsidRPr="00AA55AA">
        <w:rPr>
          <w:lang w:val="en-GB"/>
        </w:rPr>
        <w:t>feasibility</w:t>
      </w:r>
      <w:r w:rsidR="159DAAF0" w:rsidRPr="00AA55AA">
        <w:rPr>
          <w:lang w:val="en-GB"/>
        </w:rPr>
        <w:t xml:space="preserve"> for clinical translation</w:t>
      </w:r>
      <w:r w:rsidR="2D55F7F8" w:rsidRPr="00AA55AA">
        <w:rPr>
          <w:lang w:val="en-GB"/>
        </w:rPr>
        <w:t>.</w:t>
      </w:r>
      <w:r w:rsidR="159DAAF0" w:rsidRPr="00AA55AA">
        <w:rPr>
          <w:lang w:val="en-GB"/>
        </w:rPr>
        <w:t xml:space="preserve"> </w:t>
      </w:r>
      <w:r w:rsidR="39398FDC" w:rsidRPr="00AA55AA">
        <w:t>Fur</w:t>
      </w:r>
      <w:r w:rsidR="60BDE3FF" w:rsidRPr="00AA55AA">
        <w:t>t</w:t>
      </w:r>
      <w:r w:rsidR="39398FDC" w:rsidRPr="00AA55AA">
        <w:t>hermore,</w:t>
      </w:r>
      <w:r w:rsidR="159DAAF0" w:rsidRPr="00AA55AA">
        <w:t xml:space="preserve"> the</w:t>
      </w:r>
      <w:r w:rsidR="0F7423A6" w:rsidRPr="00AA55AA">
        <w:t xml:space="preserve"> porcine</w:t>
      </w:r>
      <w:r w:rsidR="39398FDC" w:rsidRPr="00AA55AA">
        <w:t xml:space="preserve"> </w:t>
      </w:r>
      <w:r w:rsidR="60F58D1A" w:rsidRPr="00AA55AA">
        <w:t>lung</w:t>
      </w:r>
      <w:r w:rsidR="0F7423A6" w:rsidRPr="00AA55AA">
        <w:t>s’</w:t>
      </w:r>
      <w:r w:rsidR="60F58D1A" w:rsidRPr="00AA55AA">
        <w:t xml:space="preserve"> </w:t>
      </w:r>
      <w:r w:rsidR="19F1AFAF" w:rsidRPr="00AA55AA">
        <w:t>immune system</w:t>
      </w:r>
      <w:r w:rsidR="3E966B06" w:rsidRPr="00AA55AA">
        <w:t xml:space="preserve"> </w:t>
      </w:r>
      <w:r w:rsidR="60F58D1A" w:rsidRPr="00AA55AA">
        <w:t xml:space="preserve">closely </w:t>
      </w:r>
      <w:r w:rsidR="5E707746" w:rsidRPr="00AA55AA">
        <w:t>resembles that of humans</w:t>
      </w:r>
      <w:r w:rsidR="00373DA2" w:rsidRPr="00AA55AA">
        <w:fldChar w:fldCharType="begin">
          <w:fldData xml:space="preserve">PEVuZE5vdGU+PENpdGU+PEF1dGhvcj5IYXdvcnRoPC9BdXRob3I+PFllYXI+MTk4MTwvWWVhcj48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==
</w:fldData>
        </w:fldChar>
      </w:r>
      <w:r w:rsidR="00431325" w:rsidRPr="00AA55AA">
        <w:instrText xml:space="preserve"> ADDIN EN.CITE </w:instrText>
      </w:r>
      <w:r w:rsidR="00431325" w:rsidRPr="00AA55AA">
        <w:fldChar w:fldCharType="begin">
          <w:fldData xml:space="preserve">PEVuZE5vdGU+PENpdGU+PEF1dGhvcj5IYXdvcnRoPC9BdXRob3I+PFllYXI+MTk4MTwvWWVhcj48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==
</w:fldData>
        </w:fldChar>
      </w:r>
      <w:r w:rsidR="00431325" w:rsidRPr="00AA55AA">
        <w:instrText xml:space="preserve"> ADDIN EN.CITE.DATA </w:instrText>
      </w:r>
      <w:r w:rsidR="00431325" w:rsidRPr="00AA55AA">
        <w:fldChar w:fldCharType="end"/>
      </w:r>
      <w:r w:rsidR="00373DA2" w:rsidRPr="00AA55AA">
        <w:fldChar w:fldCharType="separate"/>
      </w:r>
      <w:r w:rsidR="00431325" w:rsidRPr="00AA55AA">
        <w:rPr>
          <w:noProof/>
          <w:vertAlign w:val="superscript"/>
        </w:rPr>
        <w:t>6</w:t>
      </w:r>
      <w:r w:rsidR="00294895" w:rsidRPr="00AA55AA">
        <w:rPr>
          <w:noProof/>
          <w:vertAlign w:val="superscript"/>
        </w:rPr>
        <w:t>–</w:t>
      </w:r>
      <w:r w:rsidR="00431325" w:rsidRPr="00AA55AA">
        <w:rPr>
          <w:noProof/>
          <w:vertAlign w:val="superscript"/>
        </w:rPr>
        <w:t>9</w:t>
      </w:r>
      <w:r w:rsidR="00373DA2" w:rsidRPr="00AA55AA">
        <w:fldChar w:fldCharType="end"/>
      </w:r>
      <w:r w:rsidR="3A0683E2" w:rsidRPr="00AA55AA">
        <w:rPr>
          <w:lang w:val="en-GB"/>
        </w:rPr>
        <w:t xml:space="preserve">, </w:t>
      </w:r>
      <w:r w:rsidR="6E5BA346" w:rsidRPr="00AA55AA">
        <w:rPr>
          <w:lang w:val="en-GB"/>
        </w:rPr>
        <w:t>shar</w:t>
      </w:r>
      <w:r w:rsidR="02842F18" w:rsidRPr="00AA55AA">
        <w:rPr>
          <w:lang w:val="en-GB"/>
        </w:rPr>
        <w:t>ing</w:t>
      </w:r>
      <w:r w:rsidR="6E5BA346" w:rsidRPr="00AA55AA">
        <w:rPr>
          <w:lang w:val="en-GB"/>
        </w:rPr>
        <w:t xml:space="preserve"> </w:t>
      </w:r>
      <w:r w:rsidR="3A0683E2" w:rsidRPr="00AA55AA">
        <w:rPr>
          <w:lang w:val="en-GB"/>
        </w:rPr>
        <w:t>more than 80% of the genetic variance of toll</w:t>
      </w:r>
      <w:r w:rsidR="00294895" w:rsidRPr="00AA55AA">
        <w:rPr>
          <w:lang w:val="en-GB"/>
        </w:rPr>
        <w:t>-</w:t>
      </w:r>
      <w:r w:rsidR="3A0683E2" w:rsidRPr="00AA55AA">
        <w:rPr>
          <w:lang w:val="en-GB"/>
        </w:rPr>
        <w:t>like receptor 4</w:t>
      </w:r>
      <w:r w:rsidR="009476AD" w:rsidRPr="00AA55AA">
        <w:rPr>
          <w:lang w:val="en-GB"/>
        </w:rPr>
        <w:fldChar w:fldCharType="begin"/>
      </w:r>
      <w:r w:rsidR="00AB66E7" w:rsidRPr="00AA55AA">
        <w:rPr>
          <w:lang w:val="en-GB"/>
        </w:rPr>
        <w:instrText xml:space="preserve"> ADDIN EN.CITE &lt;EndNote&gt;&lt;Cite&gt;&lt;Author&gt;Thomas&lt;/Author&gt;&lt;Year&gt;2006&lt;/Year&gt;&lt;RecNum&gt;154&lt;/RecNum&gt;&lt;DisplayText&gt;&lt;style face="superscript"&gt;10&lt;/style&gt;&lt;/DisplayText&gt;&lt;record&gt;&lt;rec-number&gt;154&lt;/rec-number&gt;&lt;foreign-keys&gt;&lt;key app="EN" db-id="a5v9spap4frex1e0999xzfted2zttzpddtxw" timestamp="1728910618"&gt;154&lt;/key&gt;&lt;/foreign-keys&gt;&lt;ref-type name="Journal Article"&gt;17&lt;/ref-type&gt;&lt;contributors&gt;&lt;authors&gt;&lt;author&gt;Thomas, A. V.&lt;/author&gt;&lt;author&gt;Broers, A. D.&lt;/author&gt;&lt;author&gt;Vandegaart, H. F.&lt;/author&gt;&lt;author&gt;Desmecht, D. J.&lt;/author&gt;&lt;/authors&gt;&lt;/contributors&gt;&lt;auth-address&gt;Department of Pathology, Faculty of Veterinary Medicine, University of Liege, Sart Tilman B43, B-4000 Liege, Belgium.&lt;/auth-address&gt;&lt;titles&gt;&lt;title&gt;Genomic structure, promoter analysis and expression of the porcine (Sus scrofa) TLR4 gene&lt;/title&gt;&lt;secondary-title&gt;Mol Immunol&lt;/secondary-title&gt;&lt;/titles&gt;&lt;periodical&gt;&lt;full-title&gt;Mol Immunol&lt;/full-title&gt;&lt;/periodical&gt;&lt;pages&gt;653-9&lt;/pages&gt;&lt;volume&gt;43&lt;/volume&gt;&lt;number&gt;6&lt;/number&gt;&lt;keywords&gt;&lt;keyword&gt;Animals&lt;/keyword&gt;&lt;keyword&gt;Base Sequence&lt;/keyword&gt;&lt;keyword&gt;Consensus Sequence&lt;/keyword&gt;&lt;keyword&gt;*Gene Components&lt;/keyword&gt;&lt;keyword&gt;Gene Expression Regulation&lt;/keyword&gt;&lt;keyword&gt;Immunity, Innate/genetics&lt;/keyword&gt;&lt;keyword&gt;Introns&lt;/keyword&gt;&lt;keyword&gt;*Promoter Regions, Genetic&lt;/keyword&gt;&lt;keyword&gt;Regulatory Sequences, Ribonucleic Acid&lt;/keyword&gt;&lt;keyword&gt;Sequence Alignment&lt;/keyword&gt;&lt;keyword&gt;Sus scrofa/*immunology&lt;/keyword&gt;&lt;keyword&gt;Tissue Distribution&lt;/keyword&gt;&lt;keyword&gt;Toll-Like Receptor 4/*genetics&lt;/keyword&gt;&lt;keyword&gt;Veterinary Medicine&lt;/keyword&gt;&lt;/keywords&gt;&lt;dates&gt;&lt;year&gt;2006&lt;/year&gt;&lt;pub-dates&gt;&lt;date&gt;Feb&lt;/date&gt;&lt;/pub-dates&gt;&lt;/dates&gt;&lt;isbn&gt;0161-5890 (Print)&amp;#xD;0161-5890 (Linking)&lt;/isbn&gt;&lt;accession-num&gt;15869793&lt;/accession-num&gt;&lt;urls&gt;&lt;related-urls&gt;&lt;url&gt;https://www.ncbi.nlm.nih.gov/pubmed/15869793&lt;/url&gt;&lt;/related-urls&gt;&lt;/urls&gt;&lt;electronic-resource-num&gt;10.1016/j.molimm.2005.04.001&lt;/electronic-resource-num&gt;&lt;remote-database-name&gt;Medline&lt;/remote-database-name&gt;&lt;remote-database-provider&gt;NLM&lt;/remote-database-provider&gt;&lt;/record&gt;&lt;/Cite&gt;&lt;/EndNote&gt;</w:instrText>
      </w:r>
      <w:r w:rsidR="009476AD" w:rsidRPr="00AA55AA">
        <w:rPr>
          <w:lang w:val="en-GB"/>
        </w:rPr>
        <w:fldChar w:fldCharType="separate"/>
      </w:r>
      <w:r w:rsidR="00AB66E7" w:rsidRPr="00AA55AA">
        <w:rPr>
          <w:noProof/>
          <w:vertAlign w:val="superscript"/>
          <w:lang w:val="en-GB"/>
        </w:rPr>
        <w:t>10</w:t>
      </w:r>
      <w:r w:rsidR="009476AD" w:rsidRPr="00AA55AA">
        <w:rPr>
          <w:lang w:val="en-GB"/>
        </w:rPr>
        <w:fldChar w:fldCharType="end"/>
      </w:r>
      <w:r w:rsidR="3A0683E2" w:rsidRPr="00AA55AA">
        <w:rPr>
          <w:lang w:val="en-GB"/>
        </w:rPr>
        <w:t>, with macrophages reacting to lipopolysaccharides</w:t>
      </w:r>
      <w:r w:rsidR="7204DD90" w:rsidRPr="00AA55AA">
        <w:rPr>
          <w:lang w:val="en-GB"/>
        </w:rPr>
        <w:t xml:space="preserve"> (LPS)</w:t>
      </w:r>
      <w:r w:rsidR="00674159" w:rsidRPr="00AA55AA">
        <w:rPr>
          <w:lang w:val="en-GB"/>
        </w:rPr>
        <w:fldChar w:fldCharType="begin">
          <w:fldData xml:space="preserve">PEVuZE5vdGU+PENpdGU+PEF1dGhvcj5Jc2xhbTwvQXV0aG9yPjxZZWFyPjIwMTI8L1llYXI+PFJl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</w:fldData>
        </w:fldChar>
      </w:r>
      <w:r w:rsidR="00AB66E7" w:rsidRPr="00AA55AA">
        <w:rPr>
          <w:lang w:val="en-GB"/>
        </w:rPr>
        <w:instrText xml:space="preserve"> ADDIN EN.CITE </w:instrText>
      </w:r>
      <w:r w:rsidR="00AB66E7" w:rsidRPr="00AA55AA">
        <w:rPr>
          <w:lang w:val="en-GB"/>
        </w:rPr>
        <w:fldChar w:fldCharType="begin">
          <w:fldData xml:space="preserve">PEVuZE5vdGU+PENpdGU+PEF1dGhvcj5Jc2xhbTwvQXV0aG9yPjxZZWFyPjIwMTI8L1llYXI+PFJl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</w:fldData>
        </w:fldChar>
      </w:r>
      <w:r w:rsidR="00AB66E7" w:rsidRPr="00AA55AA">
        <w:rPr>
          <w:lang w:val="en-GB"/>
        </w:rPr>
        <w:instrText xml:space="preserve"> ADDIN EN.CITE.DATA </w:instrText>
      </w:r>
      <w:r w:rsidR="00AB66E7" w:rsidRPr="00AA55AA">
        <w:rPr>
          <w:lang w:val="en-GB"/>
        </w:rPr>
      </w:r>
      <w:r w:rsidR="00AB66E7" w:rsidRPr="00AA55AA">
        <w:rPr>
          <w:lang w:val="en-GB"/>
        </w:rPr>
        <w:fldChar w:fldCharType="end"/>
      </w:r>
      <w:r w:rsidR="00674159" w:rsidRPr="00AA55AA">
        <w:rPr>
          <w:lang w:val="en-GB"/>
        </w:rPr>
      </w:r>
      <w:r w:rsidR="00674159" w:rsidRPr="00AA55AA">
        <w:rPr>
          <w:lang w:val="en-GB"/>
        </w:rPr>
        <w:fldChar w:fldCharType="separate"/>
      </w:r>
      <w:r w:rsidR="00AB66E7" w:rsidRPr="00AA55AA">
        <w:rPr>
          <w:noProof/>
          <w:vertAlign w:val="superscript"/>
          <w:lang w:val="en-GB"/>
        </w:rPr>
        <w:t>11,12</w:t>
      </w:r>
      <w:r w:rsidR="00674159" w:rsidRPr="00AA55AA">
        <w:rPr>
          <w:lang w:val="en-GB"/>
        </w:rPr>
        <w:fldChar w:fldCharType="end"/>
      </w:r>
      <w:r w:rsidR="3A0683E2" w:rsidRPr="00AA55AA">
        <w:rPr>
          <w:lang w:val="en-GB"/>
        </w:rPr>
        <w:t xml:space="preserve"> and produc</w:t>
      </w:r>
      <w:r w:rsidR="0B9F9712" w:rsidRPr="00AA55AA">
        <w:rPr>
          <w:lang w:val="en-GB"/>
        </w:rPr>
        <w:t>tion of</w:t>
      </w:r>
      <w:r w:rsidR="3A0683E2" w:rsidRPr="00AA55AA">
        <w:rPr>
          <w:lang w:val="en-GB"/>
        </w:rPr>
        <w:t xml:space="preserve"> nitric oxide</w:t>
      </w:r>
      <w:r w:rsidR="00B846AA" w:rsidRPr="00AA55AA">
        <w:rPr>
          <w:lang w:val="en-GB"/>
        </w:rPr>
        <w:fldChar w:fldCharType="begin">
          <w:fldData xml:space="preserve">PEVuZE5vdGU+PENpdGU+PEF1dGhvcj5DaGVuPC9BdXRob3I+PFllYXI+MjAwMzwvWWVhcj48UmVj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</w:fldData>
        </w:fldChar>
      </w:r>
      <w:r w:rsidR="00AB66E7" w:rsidRPr="00AA55AA">
        <w:rPr>
          <w:lang w:val="en-GB"/>
        </w:rPr>
        <w:instrText xml:space="preserve"> ADDIN EN.CITE </w:instrText>
      </w:r>
      <w:r w:rsidR="00AB66E7" w:rsidRPr="00AA55AA">
        <w:rPr>
          <w:lang w:val="en-GB"/>
        </w:rPr>
        <w:fldChar w:fldCharType="begin">
          <w:fldData xml:space="preserve">PEVuZE5vdGU+PENpdGU+PEF1dGhvcj5DaGVuPC9BdXRob3I+PFllYXI+MjAwMzwvWWVhcj48UmVj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</w:fldData>
        </w:fldChar>
      </w:r>
      <w:r w:rsidR="00AB66E7" w:rsidRPr="00AA55AA">
        <w:rPr>
          <w:lang w:val="en-GB"/>
        </w:rPr>
        <w:instrText xml:space="preserve"> ADDIN EN.CITE.DATA </w:instrText>
      </w:r>
      <w:r w:rsidR="00AB66E7" w:rsidRPr="00AA55AA">
        <w:rPr>
          <w:lang w:val="en-GB"/>
        </w:rPr>
      </w:r>
      <w:r w:rsidR="00AB66E7" w:rsidRPr="00AA55AA">
        <w:rPr>
          <w:lang w:val="en-GB"/>
        </w:rPr>
        <w:fldChar w:fldCharType="end"/>
      </w:r>
      <w:r w:rsidR="00B846AA" w:rsidRPr="00AA55AA">
        <w:rPr>
          <w:lang w:val="en-GB"/>
        </w:rPr>
      </w:r>
      <w:r w:rsidR="00B846AA" w:rsidRPr="00AA55AA">
        <w:rPr>
          <w:lang w:val="en-GB"/>
        </w:rPr>
        <w:fldChar w:fldCharType="separate"/>
      </w:r>
      <w:r w:rsidR="00AB66E7" w:rsidRPr="00AA55AA">
        <w:rPr>
          <w:noProof/>
          <w:vertAlign w:val="superscript"/>
          <w:lang w:val="en-GB"/>
        </w:rPr>
        <w:t>13</w:t>
      </w:r>
      <w:r w:rsidR="00B846AA" w:rsidRPr="00AA55AA">
        <w:rPr>
          <w:lang w:val="en-GB"/>
        </w:rPr>
        <w:fldChar w:fldCharType="end"/>
      </w:r>
      <w:r w:rsidR="3A0683E2" w:rsidRPr="00AA55AA">
        <w:rPr>
          <w:lang w:val="en-GB"/>
        </w:rPr>
        <w:t xml:space="preserve"> - </w:t>
      </w:r>
      <w:r w:rsidR="532BA9B4" w:rsidRPr="00AA55AA">
        <w:rPr>
          <w:lang w:val="en-GB"/>
        </w:rPr>
        <w:t xml:space="preserve">potential contributors of </w:t>
      </w:r>
      <w:r w:rsidR="3A0683E2" w:rsidRPr="00AA55AA">
        <w:rPr>
          <w:lang w:val="en-GB"/>
        </w:rPr>
        <w:t>inflammation in the human lung</w:t>
      </w:r>
      <w:r w:rsidR="00897CAE" w:rsidRPr="00AA55AA">
        <w:rPr>
          <w:lang w:val="en-GB"/>
        </w:rPr>
        <w:fldChar w:fldCharType="begin"/>
      </w:r>
      <w:r w:rsidR="00AB66E7" w:rsidRPr="00AA55AA">
        <w:rPr>
          <w:lang w:val="en-GB"/>
        </w:rPr>
        <w:instrText xml:space="preserve"> ADDIN EN.CITE &lt;EndNote&gt;&lt;Cite&gt;&lt;Author&gt;Spengler&lt;/Author&gt;&lt;Year&gt;2019&lt;/Year&gt;&lt;RecNum&gt;177&lt;/RecNum&gt;&lt;DisplayText&gt;&lt;style face="superscript"&gt;14&lt;/style&gt;&lt;/DisplayText&gt;&lt;record&gt;&lt;rec-number&gt;177&lt;/rec-number&gt;&lt;foreign-keys&gt;&lt;key app="EN" db-id="a5v9spap4frex1e0999xzfted2zttzpddtxw" timestamp="1728931396"&gt;177&lt;/key&gt;&lt;/foreign-keys&gt;&lt;ref-type name="Journal Article"&gt;17&lt;/ref-type&gt;&lt;contributors&gt;&lt;authors&gt;&lt;author&gt;Spengler, D.&lt;/author&gt;&lt;author&gt;Rintz, N.&lt;/author&gt;&lt;author&gt;Krause, M. F.&lt;/author&gt;&lt;/authors&gt;&lt;/contributors&gt;&lt;auth-address&gt;Department of Pediatrics, Universitatsklinikum Schleswig-Holstein, Kiel, Germany.&lt;/auth-address&gt;&lt;titles&gt;&lt;title&gt;An Unsettled Promise: The Newborn Piglet Model of Neonatal Acute Respiratory Distress Syndrome (NARDS). Physiologic Data and Systematic Review&lt;/title&gt;&lt;secondary-title&gt;Front Physiol&lt;/secondary-title&gt;&lt;/titles&gt;&lt;periodical&gt;&lt;full-title&gt;Front Physiol&lt;/full-title&gt;&lt;/periodical&gt;&lt;pages&gt;1345&lt;/pages&gt;&lt;volume&gt;10&lt;/volume&gt;&lt;edition&gt;20191030&lt;/edition&gt;&lt;keywords&gt;&lt;keyword&gt;acute lung injury&lt;/keyword&gt;&lt;keyword&gt;immunosuppression&lt;/keyword&gt;&lt;keyword&gt;innate immunity&lt;/keyword&gt;&lt;keyword&gt;lavage model&lt;/keyword&gt;&lt;keyword&gt;mechanical ventilation&lt;/keyword&gt;&lt;keyword&gt;meconium aspiration model&lt;/keyword&gt;&lt;keyword&gt;pro-inflammatory pathways&lt;/keyword&gt;&lt;keyword&gt;surfactant&lt;/keyword&gt;&lt;/keywords&gt;&lt;dates&gt;&lt;year&gt;2019&lt;/year&gt;&lt;/dates&gt;&lt;isbn&gt;1664-042X (Print)&amp;#xD;1664-042X (Electronic)&amp;#xD;1664-042X (Linking)&lt;/isbn&gt;&lt;accession-num&gt;31736777&lt;/accession-num&gt;&lt;urls&gt;&lt;related-urls&gt;&lt;url&gt;https://www.ncbi.nlm.nih.gov/pubmed/31736777&lt;/url&gt;&lt;/related-urls&gt;&lt;/urls&gt;&lt;custom2&gt;PMC6831728&lt;/custom2&gt;&lt;electronic-resource-num&gt;10.3389/fphys.2019.01345&lt;/electronic-resource-num&gt;&lt;remote-database-name&gt;PubMed-not-MEDLINE&lt;/remote-database-name&gt;&lt;remote-database-provider&gt;NLM&lt;/remote-database-provider&gt;&lt;/record&gt;&lt;/Cite&gt;&lt;/EndNote&gt;</w:instrText>
      </w:r>
      <w:r w:rsidR="00897CAE" w:rsidRPr="00AA55AA">
        <w:rPr>
          <w:lang w:val="en-GB"/>
        </w:rPr>
        <w:fldChar w:fldCharType="separate"/>
      </w:r>
      <w:r w:rsidR="00AB66E7" w:rsidRPr="00AA55AA">
        <w:rPr>
          <w:noProof/>
          <w:vertAlign w:val="superscript"/>
          <w:lang w:val="en-GB"/>
        </w:rPr>
        <w:t>14</w:t>
      </w:r>
      <w:r w:rsidR="00897CAE" w:rsidRPr="00AA55AA">
        <w:rPr>
          <w:lang w:val="en-GB"/>
        </w:rPr>
        <w:fldChar w:fldCharType="end"/>
      </w:r>
      <w:r w:rsidR="3A0683E2" w:rsidRPr="00AA55AA">
        <w:rPr>
          <w:lang w:val="en-GB"/>
        </w:rPr>
        <w:t>.</w:t>
      </w:r>
      <w:r w:rsidR="6E254A71" w:rsidRPr="00AA55AA">
        <w:rPr>
          <w:lang w:val="en-GB"/>
        </w:rPr>
        <w:t xml:space="preserve"> </w:t>
      </w:r>
      <w:r w:rsidR="19C67D19" w:rsidRPr="00AA55AA">
        <w:rPr>
          <w:lang w:val="en-GB"/>
        </w:rPr>
        <w:t xml:space="preserve">Moreover, </w:t>
      </w:r>
      <w:r w:rsidR="19C67D19" w:rsidRPr="00AA55AA">
        <w:t>p</w:t>
      </w:r>
      <w:r w:rsidR="611327DC" w:rsidRPr="00AA55AA">
        <w:t>orcine</w:t>
      </w:r>
      <w:r w:rsidR="351272B6" w:rsidRPr="00AA55AA">
        <w:t>-</w:t>
      </w:r>
      <w:r w:rsidR="611327DC" w:rsidRPr="00AA55AA">
        <w:t>derived lung surfactant</w:t>
      </w:r>
      <w:r w:rsidR="6E5BA346" w:rsidRPr="00AA55AA">
        <w:t xml:space="preserve"> is a clinically established treatment used for acute lung disease in preterm</w:t>
      </w:r>
      <w:r w:rsidR="00294895" w:rsidRPr="00AA55AA">
        <w:t>-</w:t>
      </w:r>
      <w:r w:rsidR="6E5BA346" w:rsidRPr="00AA55AA">
        <w:t>born infants</w:t>
      </w:r>
      <w:r w:rsidR="00D35493" w:rsidRPr="00AA55AA">
        <w:fldChar w:fldCharType="begin">
          <w:fldData xml:space="preserve">PEVuZE5vdGU+PENpdGU+PEF1dGhvcj5UcmlkZW50ZTwvQXV0aG9yPjxZZWFyPjIwMTk8L1llYXI+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</w:fldData>
        </w:fldChar>
      </w:r>
      <w:r w:rsidR="00AB66E7" w:rsidRPr="00AA55AA">
        <w:instrText xml:space="preserve"> ADDIN EN.CITE </w:instrText>
      </w:r>
      <w:r w:rsidR="00AB66E7" w:rsidRPr="00AA55AA">
        <w:fldChar w:fldCharType="begin">
          <w:fldData xml:space="preserve">PEVuZE5vdGU+PENpdGU+PEF1dGhvcj5UcmlkZW50ZTwvQXV0aG9yPjxZZWFyPjIwMTk8L1llYXI+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</w:fldData>
        </w:fldChar>
      </w:r>
      <w:r w:rsidR="00AB66E7" w:rsidRPr="00AA55AA">
        <w:instrText xml:space="preserve"> ADDIN EN.CITE.DATA </w:instrText>
      </w:r>
      <w:r w:rsidR="00AB66E7" w:rsidRPr="00AA55AA">
        <w:fldChar w:fldCharType="end"/>
      </w:r>
      <w:r w:rsidR="00D35493" w:rsidRPr="00AA55AA">
        <w:fldChar w:fldCharType="separate"/>
      </w:r>
      <w:r w:rsidR="00AB66E7" w:rsidRPr="00AA55AA">
        <w:rPr>
          <w:noProof/>
          <w:vertAlign w:val="superscript"/>
        </w:rPr>
        <w:t>15</w:t>
      </w:r>
      <w:r w:rsidR="00D35493" w:rsidRPr="00AA55AA">
        <w:fldChar w:fldCharType="end"/>
      </w:r>
      <w:r w:rsidR="6E5BA346" w:rsidRPr="00AA55AA">
        <w:t>.</w:t>
      </w:r>
      <w:r w:rsidR="681360C5" w:rsidRPr="00AA55AA">
        <w:t xml:space="preserve"> </w:t>
      </w:r>
    </w:p>
    <w:p w14:paraId="37966994" w14:textId="77777777" w:rsidR="0091523B" w:rsidRPr="00AA55AA" w:rsidRDefault="0091523B" w:rsidP="00AA55AA"/>
    <w:p w14:paraId="76ED5394" w14:textId="14CBA62C" w:rsidR="60C4B8C1" w:rsidRPr="00AA55AA" w:rsidRDefault="4514C271" w:rsidP="00AA55AA">
      <w:pPr>
        <w:rPr>
          <w:lang w:val="en-GB"/>
        </w:rPr>
      </w:pPr>
      <w:r w:rsidRPr="00AA55AA">
        <w:rPr>
          <w:lang w:val="en-GB"/>
        </w:rPr>
        <w:t>This protocol presents the generation of</w:t>
      </w:r>
      <w:r w:rsidR="49A4E885" w:rsidRPr="00AA55AA">
        <w:rPr>
          <w:lang w:val="en-GB"/>
        </w:rPr>
        <w:t xml:space="preserve"> a n</w:t>
      </w:r>
      <w:r w:rsidR="2E274DF4" w:rsidRPr="00AA55AA">
        <w:rPr>
          <w:lang w:val="en-GB"/>
        </w:rPr>
        <w:t>ovel</w:t>
      </w:r>
      <w:r w:rsidR="49A4E885" w:rsidRPr="00AA55AA">
        <w:rPr>
          <w:lang w:val="en-GB"/>
        </w:rPr>
        <w:t xml:space="preserve"> one-day large animal multi-hit acute lung injury (ALI) model in newborn piglets</w:t>
      </w:r>
      <w:r w:rsidR="6C5DD68C" w:rsidRPr="00AA55AA">
        <w:rPr>
          <w:lang w:val="en-GB"/>
        </w:rPr>
        <w:t xml:space="preserve"> with</w:t>
      </w:r>
      <w:r w:rsidR="49A4E885" w:rsidRPr="00AA55AA">
        <w:rPr>
          <w:lang w:val="en-GB"/>
        </w:rPr>
        <w:t xml:space="preserve"> </w:t>
      </w:r>
      <w:r w:rsidR="6C5DD68C" w:rsidRPr="00AA55AA">
        <w:rPr>
          <w:lang w:val="en-GB"/>
        </w:rPr>
        <w:t xml:space="preserve">consistent, </w:t>
      </w:r>
      <w:r w:rsidR="36C2F586" w:rsidRPr="00AA55AA">
        <w:rPr>
          <w:lang w:val="en-GB"/>
        </w:rPr>
        <w:t>standardized</w:t>
      </w:r>
      <w:r w:rsidR="00DE374F" w:rsidRPr="00AA55AA">
        <w:rPr>
          <w:lang w:val="en-GB"/>
        </w:rPr>
        <w:t>,</w:t>
      </w:r>
      <w:r w:rsidR="36C2F586" w:rsidRPr="00AA55AA">
        <w:rPr>
          <w:lang w:val="en-GB"/>
        </w:rPr>
        <w:t xml:space="preserve"> </w:t>
      </w:r>
      <w:r w:rsidR="6C5DD68C" w:rsidRPr="00AA55AA">
        <w:rPr>
          <w:lang w:val="en-GB"/>
        </w:rPr>
        <w:t>and translatable outcomes</w:t>
      </w:r>
      <w:r w:rsidR="6C5DD68C" w:rsidRPr="00AA55AA">
        <w:t xml:space="preserve"> </w:t>
      </w:r>
      <w:r w:rsidR="00C87DA1" w:rsidRPr="00AA55AA">
        <w:t xml:space="preserve">in line with </w:t>
      </w:r>
      <w:r w:rsidR="1A9FD770" w:rsidRPr="00AA55AA">
        <w:t xml:space="preserve">the American Thoracic Society </w:t>
      </w:r>
      <w:r w:rsidR="00C87DA1" w:rsidRPr="00AA55AA">
        <w:t xml:space="preserve">ALI </w:t>
      </w:r>
      <w:r w:rsidR="1A9FD770" w:rsidRPr="00AA55AA">
        <w:t>criteria</w:t>
      </w:r>
      <w:r w:rsidR="00C67270" w:rsidRPr="00AA55AA">
        <w:fldChar w:fldCharType="begin">
          <w:fldData xml:space="preserve">PEVuZE5vdGU+PENpdGU+PEF1dGhvcj5LdWxrYXJuaTwvQXV0aG9yPjxZZWFyPjIwMjI8L1llYXI+
PFJlY051bT40MjQ5PC9SZWNOdW0+PElEVGV4dD4zNTEwMzU1NzwvSURUZXh0PjxEaXNwbGF5VGV4
dD48c3R5bGUgZmFjZT0ic3VwZXJzY3JpcHQiPjE2LTE4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xDaXRlPjxBdXRob3I+TWF0dXRlLUJlbGxvPC9BdXRob3I+PFllYXI+MjAwODwvWWVh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</w:fldData>
        </w:fldChar>
      </w:r>
      <w:r w:rsidR="0062540C" w:rsidRPr="00AA55AA">
        <w:instrText xml:space="preserve"> ADDIN EN.CITE </w:instrText>
      </w:r>
      <w:r w:rsidR="0062540C" w:rsidRPr="00AA55AA">
        <w:fldChar w:fldCharType="begin">
          <w:fldData xml:space="preserve">PEVuZE5vdGU+PENpdGU+PEF1dGhvcj5LdWxrYXJuaTwvQXV0aG9yPjxZZWFyPjIwMjI8L1llYXI+
PFJlY051bT40MjQ5PC9SZWNOdW0+PElEVGV4dD4zNTEwMzU1NzwvSURUZXh0PjxEaXNwbGF5VGV4
dD48c3R5bGUgZmFjZT0ic3VwZXJzY3JpcHQiPjE2LTE4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xDaXRlPjxBdXRob3I+TWF0dXRlLUJlbGxvPC9BdXRob3I+PFllYXI+MjAwODwvWWVh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</w:fldData>
        </w:fldChar>
      </w:r>
      <w:r w:rsidR="0062540C" w:rsidRPr="00AA55AA">
        <w:instrText xml:space="preserve"> ADDIN EN.CITE.DATA </w:instrText>
      </w:r>
      <w:r w:rsidR="0062540C" w:rsidRPr="00AA55AA">
        <w:fldChar w:fldCharType="end"/>
      </w:r>
      <w:r w:rsidR="00C67270" w:rsidRPr="00AA55AA">
        <w:fldChar w:fldCharType="separate"/>
      </w:r>
      <w:r w:rsidR="00AB66E7" w:rsidRPr="00AA55AA">
        <w:rPr>
          <w:noProof/>
          <w:vertAlign w:val="superscript"/>
        </w:rPr>
        <w:t>16</w:t>
      </w:r>
      <w:r w:rsidR="00DE374F" w:rsidRPr="00AA55AA">
        <w:rPr>
          <w:noProof/>
          <w:vertAlign w:val="superscript"/>
        </w:rPr>
        <w:t>–</w:t>
      </w:r>
      <w:r w:rsidR="00AB66E7" w:rsidRPr="00AA55AA">
        <w:rPr>
          <w:noProof/>
          <w:vertAlign w:val="superscript"/>
        </w:rPr>
        <w:t>18</w:t>
      </w:r>
      <w:r w:rsidR="00C67270" w:rsidRPr="00AA55AA">
        <w:fldChar w:fldCharType="end"/>
      </w:r>
      <w:r w:rsidR="49A4E885" w:rsidRPr="00AA55AA">
        <w:t>.</w:t>
      </w:r>
      <w:r w:rsidR="49A4E885" w:rsidRPr="00AA55AA">
        <w:rPr>
          <w:rFonts w:eastAsiaTheme="majorEastAsia"/>
        </w:rPr>
        <w:t xml:space="preserve"> </w:t>
      </w:r>
      <w:r w:rsidR="61174288" w:rsidRPr="00AA55AA">
        <w:rPr>
          <w:rFonts w:eastAsiaTheme="majorEastAsia"/>
        </w:rPr>
        <w:t xml:space="preserve">Repeated saline lung lavages for surfactant depletion with high </w:t>
      </w:r>
      <w:r w:rsidR="197FD47B" w:rsidRPr="00AA55AA">
        <w:rPr>
          <w:rFonts w:eastAsiaTheme="majorEastAsia"/>
        </w:rPr>
        <w:t>pressure-</w:t>
      </w:r>
      <w:r w:rsidR="61174288" w:rsidRPr="00AA55AA">
        <w:rPr>
          <w:rFonts w:eastAsiaTheme="majorEastAsia"/>
        </w:rPr>
        <w:t xml:space="preserve">ventilation and subsequent </w:t>
      </w:r>
      <w:r w:rsidR="7204DD90" w:rsidRPr="00AA55AA">
        <w:rPr>
          <w:rFonts w:eastAsiaTheme="majorEastAsia"/>
        </w:rPr>
        <w:t xml:space="preserve">LPS </w:t>
      </w:r>
      <w:r w:rsidR="61174288" w:rsidRPr="00AA55AA">
        <w:rPr>
          <w:rFonts w:eastAsiaTheme="majorEastAsia"/>
        </w:rPr>
        <w:t xml:space="preserve">or other toxic exposure </w:t>
      </w:r>
      <w:r w:rsidR="4DCFD5F9" w:rsidRPr="00AA55AA">
        <w:rPr>
          <w:rFonts w:eastAsiaTheme="majorEastAsia"/>
        </w:rPr>
        <w:t>ha</w:t>
      </w:r>
      <w:r w:rsidR="00DE374F" w:rsidRPr="00AA55AA">
        <w:rPr>
          <w:rFonts w:eastAsiaTheme="majorEastAsia"/>
        </w:rPr>
        <w:t>ve</w:t>
      </w:r>
      <w:r w:rsidR="4DCFD5F9" w:rsidRPr="00AA55AA">
        <w:rPr>
          <w:rFonts w:eastAsiaTheme="majorEastAsia"/>
        </w:rPr>
        <w:t xml:space="preserve"> </w:t>
      </w:r>
      <w:r w:rsidR="61174288" w:rsidRPr="00AA55AA">
        <w:rPr>
          <w:rFonts w:eastAsiaTheme="majorEastAsia"/>
        </w:rPr>
        <w:t xml:space="preserve">been </w:t>
      </w:r>
      <w:r w:rsidR="4DCFD5F9" w:rsidRPr="00AA55AA">
        <w:rPr>
          <w:rFonts w:eastAsiaTheme="majorEastAsia"/>
        </w:rPr>
        <w:t xml:space="preserve">used </w:t>
      </w:r>
      <w:r w:rsidR="61174288" w:rsidRPr="00AA55AA">
        <w:rPr>
          <w:rFonts w:eastAsiaTheme="majorEastAsia"/>
        </w:rPr>
        <w:t>in</w:t>
      </w:r>
      <w:r w:rsidR="7296C4D8" w:rsidRPr="00AA55AA">
        <w:rPr>
          <w:rFonts w:eastAsiaTheme="majorEastAsia"/>
        </w:rPr>
        <w:t xml:space="preserve"> adult</w:t>
      </w:r>
      <w:r w:rsidR="61174288" w:rsidRPr="00AA55AA">
        <w:rPr>
          <w:rFonts w:eastAsiaTheme="majorEastAsia"/>
        </w:rPr>
        <w:t xml:space="preserve"> pigs</w:t>
      </w:r>
      <w:r w:rsidR="4DCFD5F9" w:rsidRPr="00AA55AA">
        <w:rPr>
          <w:rFonts w:eastAsiaTheme="majorEastAsia"/>
        </w:rPr>
        <w:t xml:space="preserve"> to</w:t>
      </w:r>
      <w:r w:rsidR="61174288" w:rsidRPr="00AA55AA">
        <w:rPr>
          <w:rFonts w:eastAsiaTheme="majorEastAsia"/>
        </w:rPr>
        <w:t xml:space="preserve"> </w:t>
      </w:r>
      <w:r w:rsidR="4DCFD5F9" w:rsidRPr="00AA55AA">
        <w:rPr>
          <w:rFonts w:eastAsiaTheme="majorEastAsia"/>
        </w:rPr>
        <w:t>induce lung injury</w:t>
      </w:r>
      <w:r w:rsidR="00B26DC9" w:rsidRPr="00AA55AA">
        <w:rPr>
          <w:rFonts w:eastAsiaTheme="majorEastAsia"/>
        </w:rPr>
        <w:fldChar w:fldCharType="begin">
          <w:fldData xml:space="preserve">PEVuZE5vdGU+PENpdGU+PEF1dGhvcj5NYXR1dGUtQmVsbG88L0F1dGhvcj48WWVhcj4yMDA4PC9Z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</w:fldData>
        </w:fldChar>
      </w:r>
      <w:r w:rsidR="00AB66E7" w:rsidRPr="00AA55AA">
        <w:rPr>
          <w:rFonts w:eastAsiaTheme="majorEastAsia"/>
        </w:rPr>
        <w:instrText xml:space="preserve"> ADDIN EN.CITE </w:instrText>
      </w:r>
      <w:r w:rsidR="00AB66E7" w:rsidRPr="00AA55AA">
        <w:rPr>
          <w:rFonts w:eastAsiaTheme="majorEastAsia"/>
        </w:rPr>
        <w:fldChar w:fldCharType="begin">
          <w:fldData xml:space="preserve">PEVuZE5vdGU+PENpdGU+PEF1dGhvcj5NYXR1dGUtQmVsbG88L0F1dGhvcj48WWVhcj4yMDA4PC9Z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</w:fldData>
        </w:fldChar>
      </w:r>
      <w:r w:rsidR="00AB66E7" w:rsidRPr="00AA55AA">
        <w:rPr>
          <w:rFonts w:eastAsiaTheme="majorEastAsia"/>
        </w:rPr>
        <w:instrText xml:space="preserve"> ADDIN EN.CITE.DATA </w:instrText>
      </w:r>
      <w:r w:rsidR="00AB66E7" w:rsidRPr="00AA55AA">
        <w:rPr>
          <w:rFonts w:eastAsiaTheme="majorEastAsia"/>
        </w:rPr>
      </w:r>
      <w:r w:rsidR="00AB66E7" w:rsidRPr="00AA55AA">
        <w:rPr>
          <w:rFonts w:eastAsiaTheme="majorEastAsia"/>
        </w:rPr>
        <w:fldChar w:fldCharType="end"/>
      </w:r>
      <w:r w:rsidR="00B26DC9" w:rsidRPr="00AA55AA">
        <w:rPr>
          <w:rFonts w:eastAsiaTheme="majorEastAsia"/>
        </w:rPr>
      </w:r>
      <w:r w:rsidR="00B26DC9" w:rsidRPr="00AA55AA">
        <w:rPr>
          <w:rFonts w:eastAsiaTheme="majorEastAsia"/>
        </w:rPr>
        <w:fldChar w:fldCharType="separate"/>
      </w:r>
      <w:r w:rsidR="00AB66E7" w:rsidRPr="00AA55AA">
        <w:rPr>
          <w:rFonts w:eastAsiaTheme="majorEastAsia"/>
          <w:noProof/>
          <w:vertAlign w:val="superscript"/>
        </w:rPr>
        <w:t>18</w:t>
      </w:r>
      <w:r w:rsidR="00B26DC9" w:rsidRPr="00AA55AA">
        <w:rPr>
          <w:rFonts w:eastAsiaTheme="majorEastAsia"/>
        </w:rPr>
        <w:fldChar w:fldCharType="end"/>
      </w:r>
      <w:r w:rsidR="61174288" w:rsidRPr="00AA55AA">
        <w:rPr>
          <w:rFonts w:eastAsiaTheme="majorEastAsia"/>
        </w:rPr>
        <w:t>.</w:t>
      </w:r>
      <w:r w:rsidR="7296C4D8" w:rsidRPr="00AA55AA">
        <w:rPr>
          <w:rFonts w:eastAsiaTheme="majorEastAsia"/>
        </w:rPr>
        <w:t xml:space="preserve"> However, similar model</w:t>
      </w:r>
      <w:r w:rsidR="33625BB6" w:rsidRPr="00AA55AA">
        <w:rPr>
          <w:rFonts w:eastAsiaTheme="majorEastAsia"/>
        </w:rPr>
        <w:t>s</w:t>
      </w:r>
      <w:r w:rsidR="7296C4D8" w:rsidRPr="00AA55AA">
        <w:rPr>
          <w:rFonts w:eastAsiaTheme="majorEastAsia"/>
        </w:rPr>
        <w:t xml:space="preserve"> available in </w:t>
      </w:r>
      <w:r w:rsidR="6F20B596" w:rsidRPr="00AA55AA">
        <w:rPr>
          <w:rFonts w:eastAsiaTheme="majorEastAsia"/>
        </w:rPr>
        <w:t xml:space="preserve">neonatal </w:t>
      </w:r>
      <w:r w:rsidR="7296C4D8" w:rsidRPr="00AA55AA">
        <w:rPr>
          <w:rFonts w:eastAsiaTheme="majorEastAsia"/>
        </w:rPr>
        <w:t>piglets</w:t>
      </w:r>
      <w:r w:rsidR="1363E876" w:rsidRPr="00AA55AA">
        <w:rPr>
          <w:rFonts w:eastAsiaTheme="majorEastAsia"/>
        </w:rPr>
        <w:t xml:space="preserve"> are scarce</w:t>
      </w:r>
      <w:r w:rsidR="00972099" w:rsidRPr="00AA55AA">
        <w:rPr>
          <w:rFonts w:eastAsiaTheme="majorEastAsia"/>
        </w:rPr>
        <w:fldChar w:fldCharType="begin">
          <w:fldData xml:space="preserve">PEVuZE5vdGU+PENpdGU+PEF1dGhvcj5QcmV1c3M8L0F1dGhvcj48WWVhcj4yMDEyPC9ZZWFyPjxS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</w:fldData>
        </w:fldChar>
      </w:r>
      <w:r w:rsidR="0062540C" w:rsidRPr="00AA55AA">
        <w:rPr>
          <w:rFonts w:eastAsiaTheme="majorEastAsia"/>
        </w:rPr>
        <w:instrText xml:space="preserve"> ADDIN EN.CITE </w:instrText>
      </w:r>
      <w:r w:rsidR="0062540C" w:rsidRPr="00AA55AA">
        <w:rPr>
          <w:rFonts w:eastAsiaTheme="majorEastAsia"/>
        </w:rPr>
        <w:fldChar w:fldCharType="begin">
          <w:fldData xml:space="preserve">PEVuZE5vdGU+PENpdGU+PEF1dGhvcj5QcmV1c3M8L0F1dGhvcj48WWVhcj4yMDEyPC9ZZWFyPjxS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</w:fldData>
        </w:fldChar>
      </w:r>
      <w:r w:rsidR="0062540C" w:rsidRPr="00AA55AA">
        <w:rPr>
          <w:rFonts w:eastAsiaTheme="majorEastAsia"/>
        </w:rPr>
        <w:instrText xml:space="preserve"> ADDIN EN.CITE.DATA </w:instrText>
      </w:r>
      <w:r w:rsidR="0062540C" w:rsidRPr="00AA55AA">
        <w:rPr>
          <w:rFonts w:eastAsiaTheme="majorEastAsia"/>
        </w:rPr>
      </w:r>
      <w:r w:rsidR="0062540C" w:rsidRPr="00AA55AA">
        <w:rPr>
          <w:rFonts w:eastAsiaTheme="majorEastAsia"/>
        </w:rPr>
        <w:fldChar w:fldCharType="end"/>
      </w:r>
      <w:r w:rsidR="00972099" w:rsidRPr="00AA55AA">
        <w:rPr>
          <w:rFonts w:eastAsiaTheme="majorEastAsia"/>
        </w:rPr>
      </w:r>
      <w:r w:rsidR="00972099" w:rsidRPr="00AA55AA">
        <w:rPr>
          <w:rFonts w:eastAsiaTheme="majorEastAsia"/>
        </w:rPr>
        <w:fldChar w:fldCharType="separate"/>
      </w:r>
      <w:r w:rsidR="00AB66E7" w:rsidRPr="00AA55AA">
        <w:rPr>
          <w:rFonts w:eastAsiaTheme="majorEastAsia"/>
          <w:noProof/>
          <w:vertAlign w:val="superscript"/>
        </w:rPr>
        <w:t>19,20</w:t>
      </w:r>
      <w:r w:rsidR="00972099" w:rsidRPr="00AA55AA">
        <w:rPr>
          <w:rFonts w:eastAsiaTheme="majorEastAsia"/>
        </w:rPr>
        <w:fldChar w:fldCharType="end"/>
      </w:r>
      <w:r w:rsidR="600A9FBA" w:rsidRPr="00AA55AA">
        <w:rPr>
          <w:rFonts w:eastAsiaTheme="majorEastAsia"/>
        </w:rPr>
        <w:t xml:space="preserve">. </w:t>
      </w:r>
      <w:r w:rsidR="10EDDEFD" w:rsidRPr="00AA55AA">
        <w:rPr>
          <w:rFonts w:eastAsiaTheme="majorEastAsia"/>
        </w:rPr>
        <w:t>Th</w:t>
      </w:r>
      <w:r w:rsidR="00DE374F" w:rsidRPr="00AA55AA">
        <w:rPr>
          <w:rFonts w:eastAsiaTheme="majorEastAsia"/>
        </w:rPr>
        <w:t>is</w:t>
      </w:r>
      <w:r w:rsidR="10EDDEFD" w:rsidRPr="00AA55AA">
        <w:rPr>
          <w:rFonts w:eastAsiaTheme="majorEastAsia"/>
        </w:rPr>
        <w:t xml:space="preserve"> protocol describes how to induce l</w:t>
      </w:r>
      <w:r w:rsidR="04D9A53C" w:rsidRPr="00AA55AA">
        <w:rPr>
          <w:rFonts w:eastAsiaTheme="majorEastAsia"/>
        </w:rPr>
        <w:t xml:space="preserve">ung injury </w:t>
      </w:r>
      <w:r w:rsidR="10EDDEFD" w:rsidRPr="00AA55AA">
        <w:rPr>
          <w:rFonts w:eastAsiaTheme="majorEastAsia"/>
        </w:rPr>
        <w:t>with</w:t>
      </w:r>
      <w:r w:rsidR="04D9A53C" w:rsidRPr="00AA55AA">
        <w:rPr>
          <w:rFonts w:eastAsiaTheme="majorEastAsia"/>
        </w:rPr>
        <w:t xml:space="preserve"> </w:t>
      </w:r>
      <w:r w:rsidR="13D46ABB" w:rsidRPr="00AA55AA">
        <w:rPr>
          <w:rFonts w:eastAsiaTheme="majorEastAsia"/>
        </w:rPr>
        <w:t xml:space="preserve">an adapted protocol of </w:t>
      </w:r>
      <w:r w:rsidR="04D9A53C" w:rsidRPr="00AA55AA">
        <w:rPr>
          <w:rFonts w:eastAsiaTheme="majorEastAsia"/>
        </w:rPr>
        <w:t>s</w:t>
      </w:r>
      <w:r w:rsidR="600A9FBA" w:rsidRPr="00AA55AA">
        <w:rPr>
          <w:rFonts w:eastAsiaTheme="majorEastAsia"/>
        </w:rPr>
        <w:t>urfactant depletion lung lavages</w:t>
      </w:r>
      <w:r w:rsidR="005A536E" w:rsidRPr="00AA55AA">
        <w:rPr>
          <w:rFonts w:eastAsiaTheme="majorEastAsia"/>
        </w:rPr>
        <w:fldChar w:fldCharType="begin">
          <w:fldData xml:space="preserve">PEVuZE5vdGU+PENpdGU+PEF1dGhvcj52b24gQmlzbWFyY2s8L0F1dGhvcj48WWVhcj4yMDA4PC9Z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</w:fldData>
        </w:fldChar>
      </w:r>
      <w:r w:rsidR="00AB66E7" w:rsidRPr="00AA55AA">
        <w:rPr>
          <w:rFonts w:eastAsiaTheme="majorEastAsia"/>
        </w:rPr>
        <w:instrText xml:space="preserve"> ADDIN EN.CITE </w:instrText>
      </w:r>
      <w:r w:rsidR="00AB66E7" w:rsidRPr="00AA55AA">
        <w:rPr>
          <w:rFonts w:eastAsiaTheme="majorEastAsia"/>
        </w:rPr>
        <w:fldChar w:fldCharType="begin">
          <w:fldData xml:space="preserve">PEVuZE5vdGU+PENpdGU+PEF1dGhvcj52b24gQmlzbWFyY2s8L0F1dGhvcj48WWVhcj4yMDA4PC9Z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</w:fldData>
        </w:fldChar>
      </w:r>
      <w:r w:rsidR="00AB66E7" w:rsidRPr="00AA55AA">
        <w:rPr>
          <w:rFonts w:eastAsiaTheme="majorEastAsia"/>
        </w:rPr>
        <w:instrText xml:space="preserve"> ADDIN EN.CITE.DATA </w:instrText>
      </w:r>
      <w:r w:rsidR="00AB66E7" w:rsidRPr="00AA55AA">
        <w:rPr>
          <w:rFonts w:eastAsiaTheme="majorEastAsia"/>
        </w:rPr>
      </w:r>
      <w:r w:rsidR="00AB66E7" w:rsidRPr="00AA55AA">
        <w:rPr>
          <w:rFonts w:eastAsiaTheme="majorEastAsia"/>
        </w:rPr>
        <w:fldChar w:fldCharType="end"/>
      </w:r>
      <w:r w:rsidR="005A536E" w:rsidRPr="00AA55AA">
        <w:rPr>
          <w:rFonts w:eastAsiaTheme="majorEastAsia"/>
        </w:rPr>
      </w:r>
      <w:r w:rsidR="005A536E" w:rsidRPr="00AA55AA">
        <w:rPr>
          <w:rFonts w:eastAsiaTheme="majorEastAsia"/>
        </w:rPr>
        <w:fldChar w:fldCharType="separate"/>
      </w:r>
      <w:r w:rsidR="00AB66E7" w:rsidRPr="00AA55AA">
        <w:rPr>
          <w:rFonts w:eastAsiaTheme="majorEastAsia"/>
          <w:noProof/>
          <w:vertAlign w:val="superscript"/>
        </w:rPr>
        <w:t>21</w:t>
      </w:r>
      <w:r w:rsidR="00DE374F" w:rsidRPr="00AA55AA">
        <w:rPr>
          <w:rFonts w:eastAsiaTheme="majorEastAsia"/>
          <w:noProof/>
          <w:vertAlign w:val="superscript"/>
        </w:rPr>
        <w:t>–</w:t>
      </w:r>
      <w:r w:rsidR="00AB66E7" w:rsidRPr="00AA55AA">
        <w:rPr>
          <w:rFonts w:eastAsiaTheme="majorEastAsia"/>
          <w:noProof/>
          <w:vertAlign w:val="superscript"/>
        </w:rPr>
        <w:t>23</w:t>
      </w:r>
      <w:r w:rsidR="005A536E" w:rsidRPr="00AA55AA">
        <w:rPr>
          <w:rFonts w:eastAsiaTheme="majorEastAsia"/>
        </w:rPr>
        <w:fldChar w:fldCharType="end"/>
      </w:r>
      <w:r w:rsidR="08265522" w:rsidRPr="00AA55AA">
        <w:rPr>
          <w:rFonts w:eastAsiaTheme="majorEastAsia"/>
        </w:rPr>
        <w:t xml:space="preserve"> </w:t>
      </w:r>
      <w:r w:rsidR="649C8EB8" w:rsidRPr="00AA55AA">
        <w:rPr>
          <w:rFonts w:eastAsiaTheme="majorEastAsia"/>
        </w:rPr>
        <w:t>under</w:t>
      </w:r>
      <w:r w:rsidR="04D9A53C" w:rsidRPr="00AA55AA">
        <w:rPr>
          <w:rFonts w:eastAsiaTheme="majorEastAsia"/>
        </w:rPr>
        <w:t xml:space="preserve"> hyperoxic and hig</w:t>
      </w:r>
      <w:r w:rsidR="36C2F586" w:rsidRPr="00AA55AA">
        <w:rPr>
          <w:rFonts w:eastAsiaTheme="majorEastAsia"/>
        </w:rPr>
        <w:t>h-</w:t>
      </w:r>
      <w:r w:rsidR="60C153D0" w:rsidRPr="00AA55AA">
        <w:rPr>
          <w:rFonts w:eastAsiaTheme="majorEastAsia"/>
        </w:rPr>
        <w:t xml:space="preserve">pressure </w:t>
      </w:r>
      <w:r w:rsidR="04D9A53C" w:rsidRPr="00AA55AA">
        <w:rPr>
          <w:rFonts w:eastAsiaTheme="majorEastAsia"/>
        </w:rPr>
        <w:t>ventilation</w:t>
      </w:r>
      <w:r w:rsidR="60A7D1DC" w:rsidRPr="00AA55AA">
        <w:rPr>
          <w:rFonts w:eastAsiaTheme="majorEastAsia"/>
        </w:rPr>
        <w:t>,</w:t>
      </w:r>
      <w:r w:rsidR="4ABE36A1" w:rsidRPr="00AA55AA">
        <w:rPr>
          <w:rFonts w:eastAsiaTheme="majorEastAsia"/>
        </w:rPr>
        <w:t xml:space="preserve"> </w:t>
      </w:r>
      <w:r w:rsidR="10EDDEFD" w:rsidRPr="00AA55AA">
        <w:rPr>
          <w:rFonts w:eastAsiaTheme="majorEastAsia"/>
        </w:rPr>
        <w:t>followed by</w:t>
      </w:r>
      <w:r w:rsidR="04D9A53C" w:rsidRPr="00AA55AA">
        <w:rPr>
          <w:rFonts w:eastAsiaTheme="majorEastAsia"/>
        </w:rPr>
        <w:t xml:space="preserve"> </w:t>
      </w:r>
      <w:r w:rsidR="10EDDEFD" w:rsidRPr="00AA55AA">
        <w:rPr>
          <w:rFonts w:eastAsiaTheme="majorEastAsia"/>
        </w:rPr>
        <w:t xml:space="preserve">an </w:t>
      </w:r>
      <w:r w:rsidR="04D9A53C" w:rsidRPr="00AA55AA">
        <w:rPr>
          <w:rFonts w:eastAsiaTheme="majorEastAsia"/>
        </w:rPr>
        <w:t xml:space="preserve">inflammatory </w:t>
      </w:r>
      <w:r w:rsidR="66D95026" w:rsidRPr="00AA55AA">
        <w:rPr>
          <w:lang w:val="en-GB"/>
        </w:rPr>
        <w:t>trigger</w:t>
      </w:r>
      <w:r w:rsidR="04D9A53C" w:rsidRPr="00AA55AA">
        <w:rPr>
          <w:rFonts w:eastAsiaTheme="majorEastAsia"/>
        </w:rPr>
        <w:t xml:space="preserve"> </w:t>
      </w:r>
      <w:r w:rsidR="2E274DF4" w:rsidRPr="00AA55AA">
        <w:rPr>
          <w:rFonts w:eastAsiaTheme="majorEastAsia"/>
        </w:rPr>
        <w:t xml:space="preserve">using </w:t>
      </w:r>
      <w:r w:rsidR="04D9A53C" w:rsidRPr="00AA55AA">
        <w:rPr>
          <w:rFonts w:eastAsiaTheme="majorEastAsia"/>
        </w:rPr>
        <w:t xml:space="preserve">LPS </w:t>
      </w:r>
      <w:r w:rsidR="2E274DF4" w:rsidRPr="00AA55AA">
        <w:rPr>
          <w:rFonts w:eastAsiaTheme="majorEastAsia"/>
        </w:rPr>
        <w:t>inst</w:t>
      </w:r>
      <w:r w:rsidR="43A078CB" w:rsidRPr="00AA55AA">
        <w:rPr>
          <w:rFonts w:eastAsiaTheme="majorEastAsia"/>
        </w:rPr>
        <w:t>i</w:t>
      </w:r>
      <w:r w:rsidR="2E274DF4" w:rsidRPr="00AA55AA">
        <w:rPr>
          <w:rFonts w:eastAsiaTheme="majorEastAsia"/>
        </w:rPr>
        <w:t xml:space="preserve">lled </w:t>
      </w:r>
      <w:r w:rsidR="10A5B122" w:rsidRPr="00AA55AA">
        <w:rPr>
          <w:lang w:val="en-GB"/>
        </w:rPr>
        <w:t>directly</w:t>
      </w:r>
      <w:r w:rsidR="10EDDEFD" w:rsidRPr="00AA55AA">
        <w:rPr>
          <w:rFonts w:eastAsiaTheme="majorEastAsia"/>
        </w:rPr>
        <w:t xml:space="preserve"> into the lung</w:t>
      </w:r>
      <w:r w:rsidR="13D46ABB" w:rsidRPr="00AA55AA">
        <w:rPr>
          <w:rFonts w:eastAsiaTheme="majorEastAsia"/>
        </w:rPr>
        <w:t>.</w:t>
      </w:r>
      <w:r w:rsidR="2BA252AA" w:rsidRPr="00AA55AA">
        <w:rPr>
          <w:rFonts w:eastAsiaTheme="majorEastAsia"/>
        </w:rPr>
        <w:t xml:space="preserve"> This model is primed </w:t>
      </w:r>
      <w:r w:rsidR="6ABB67AE" w:rsidRPr="00AA55AA">
        <w:rPr>
          <w:rFonts w:eastAsiaTheme="majorEastAsia"/>
        </w:rPr>
        <w:t>for</w:t>
      </w:r>
      <w:r w:rsidR="2E891D18" w:rsidRPr="00AA55AA">
        <w:rPr>
          <w:rFonts w:eastAsiaTheme="majorEastAsia"/>
        </w:rPr>
        <w:t xml:space="preserve"> the</w:t>
      </w:r>
      <w:r w:rsidR="1C3F932B" w:rsidRPr="00AA55AA">
        <w:rPr>
          <w:rFonts w:eastAsiaTheme="majorEastAsia"/>
        </w:rPr>
        <w:t xml:space="preserve"> </w:t>
      </w:r>
      <w:r w:rsidR="759C7080" w:rsidRPr="00AA55AA">
        <w:rPr>
          <w:rFonts w:eastAsiaTheme="majorEastAsia"/>
        </w:rPr>
        <w:t>administration of</w:t>
      </w:r>
      <w:r w:rsidR="1C3F932B" w:rsidRPr="00AA55AA">
        <w:rPr>
          <w:rFonts w:eastAsiaTheme="majorEastAsia"/>
        </w:rPr>
        <w:t xml:space="preserve"> </w:t>
      </w:r>
      <w:r w:rsidR="6C5DD68C" w:rsidRPr="00AA55AA">
        <w:rPr>
          <w:rFonts w:eastAsiaTheme="majorEastAsia"/>
        </w:rPr>
        <w:t>a</w:t>
      </w:r>
      <w:r w:rsidR="1C3F932B" w:rsidRPr="00AA55AA">
        <w:rPr>
          <w:rFonts w:eastAsiaTheme="majorEastAsia"/>
        </w:rPr>
        <w:t xml:space="preserve"> treatment</w:t>
      </w:r>
      <w:r w:rsidR="13D46ABB" w:rsidRPr="00AA55AA">
        <w:rPr>
          <w:rFonts w:eastAsiaTheme="majorEastAsia"/>
        </w:rPr>
        <w:t xml:space="preserve"> of choice</w:t>
      </w:r>
      <w:r w:rsidR="1C3F932B" w:rsidRPr="00AA55AA">
        <w:rPr>
          <w:rFonts w:eastAsiaTheme="majorEastAsia"/>
        </w:rPr>
        <w:t xml:space="preserve"> </w:t>
      </w:r>
      <w:r w:rsidR="2E891D18" w:rsidRPr="00AA55AA">
        <w:rPr>
          <w:rFonts w:eastAsiaTheme="majorEastAsia"/>
        </w:rPr>
        <w:t xml:space="preserve">either </w:t>
      </w:r>
      <w:r w:rsidR="1C3F932B" w:rsidRPr="00AA55AA">
        <w:rPr>
          <w:rFonts w:eastAsiaTheme="majorEastAsia"/>
        </w:rPr>
        <w:t xml:space="preserve">locally </w:t>
      </w:r>
      <w:r w:rsidR="2E891D18" w:rsidRPr="00AA55AA">
        <w:rPr>
          <w:rFonts w:eastAsiaTheme="majorEastAsia"/>
        </w:rPr>
        <w:t>(</w:t>
      </w:r>
      <w:r w:rsidR="1C3F932B" w:rsidRPr="00AA55AA">
        <w:rPr>
          <w:rFonts w:eastAsiaTheme="majorEastAsia"/>
        </w:rPr>
        <w:t xml:space="preserve">intratracheal </w:t>
      </w:r>
      <w:r w:rsidR="0578308C" w:rsidRPr="00AA55AA">
        <w:rPr>
          <w:rFonts w:eastAsiaTheme="majorEastAsia"/>
        </w:rPr>
        <w:t xml:space="preserve">- </w:t>
      </w:r>
      <w:r w:rsidR="1C3F932B" w:rsidRPr="00AA55AA">
        <w:rPr>
          <w:rFonts w:eastAsiaTheme="majorEastAsia"/>
        </w:rPr>
        <w:t>IT</w:t>
      </w:r>
      <w:r w:rsidR="2E891D18" w:rsidRPr="00AA55AA">
        <w:rPr>
          <w:rFonts w:eastAsiaTheme="majorEastAsia"/>
        </w:rPr>
        <w:t>) or systemically</w:t>
      </w:r>
      <w:r w:rsidR="0578308C" w:rsidRPr="00AA55AA">
        <w:rPr>
          <w:rFonts w:eastAsiaTheme="majorEastAsia"/>
        </w:rPr>
        <w:t xml:space="preserve"> </w:t>
      </w:r>
      <w:r w:rsidR="00915A1A" w:rsidRPr="00AA55AA">
        <w:rPr>
          <w:rFonts w:eastAsiaTheme="majorEastAsia"/>
        </w:rPr>
        <w:t>(</w:t>
      </w:r>
      <w:r w:rsidR="00A665BE" w:rsidRPr="00AA55AA">
        <w:rPr>
          <w:rFonts w:eastAsiaTheme="majorEastAsia"/>
        </w:rPr>
        <w:t>intravenous</w:t>
      </w:r>
      <w:r w:rsidR="00915A1A" w:rsidRPr="00AA55AA">
        <w:rPr>
          <w:rFonts w:eastAsiaTheme="majorEastAsia"/>
        </w:rPr>
        <w:t xml:space="preserve"> – IV) </w:t>
      </w:r>
      <w:r w:rsidR="6C5DD68C" w:rsidRPr="00AA55AA">
        <w:rPr>
          <w:rFonts w:eastAsiaTheme="majorEastAsia"/>
        </w:rPr>
        <w:t>after the induced lung injury</w:t>
      </w:r>
      <w:r w:rsidR="00DE374F" w:rsidRPr="00AA55AA">
        <w:rPr>
          <w:rFonts w:eastAsiaTheme="majorEastAsia"/>
        </w:rPr>
        <w:t>,</w:t>
      </w:r>
      <w:r w:rsidR="76E67D4F" w:rsidRPr="00AA55AA">
        <w:rPr>
          <w:rFonts w:eastAsiaTheme="majorEastAsia"/>
        </w:rPr>
        <w:t xml:space="preserve"> with monitoring of its effect </w:t>
      </w:r>
      <w:r w:rsidR="383C6972" w:rsidRPr="00AA55AA">
        <w:rPr>
          <w:rFonts w:eastAsiaTheme="majorEastAsia"/>
        </w:rPr>
        <w:t>over</w:t>
      </w:r>
      <w:r w:rsidR="76E67D4F" w:rsidRPr="00AA55AA">
        <w:rPr>
          <w:rFonts w:eastAsiaTheme="majorEastAsia"/>
        </w:rPr>
        <w:t xml:space="preserve"> 5 </w:t>
      </w:r>
      <w:r w:rsidR="0E25CF43" w:rsidRPr="00AA55AA">
        <w:rPr>
          <w:rFonts w:eastAsiaTheme="majorEastAsia"/>
        </w:rPr>
        <w:t>h</w:t>
      </w:r>
      <w:r w:rsidR="1C3F932B" w:rsidRPr="00AA55AA">
        <w:rPr>
          <w:rFonts w:eastAsiaTheme="majorEastAsia"/>
        </w:rPr>
        <w:t xml:space="preserve">. </w:t>
      </w:r>
      <w:r w:rsidRPr="00AA55AA">
        <w:rPr>
          <w:rFonts w:eastAsiaTheme="majorEastAsia"/>
        </w:rPr>
        <w:t xml:space="preserve">The overall framework closely </w:t>
      </w:r>
      <w:r w:rsidR="00A64235" w:rsidRPr="00AA55AA">
        <w:rPr>
          <w:rFonts w:eastAsiaTheme="majorEastAsia"/>
        </w:rPr>
        <w:t>mimics</w:t>
      </w:r>
      <w:r w:rsidRPr="00AA55AA">
        <w:rPr>
          <w:rFonts w:eastAsiaTheme="majorEastAsia"/>
        </w:rPr>
        <w:t xml:space="preserve"> the </w:t>
      </w:r>
      <w:r w:rsidR="0042696D" w:rsidRPr="00AA55AA">
        <w:rPr>
          <w:rFonts w:eastAsiaTheme="majorEastAsia"/>
        </w:rPr>
        <w:t xml:space="preserve">condition of </w:t>
      </w:r>
      <w:r w:rsidRPr="00AA55AA">
        <w:rPr>
          <w:rFonts w:eastAsiaTheme="majorEastAsia"/>
        </w:rPr>
        <w:t xml:space="preserve">premature infant lungs. The surfactant depletion recreates respiratory distress syndrome, marked by </w:t>
      </w:r>
      <w:r w:rsidR="0042696D" w:rsidRPr="00AA55AA">
        <w:rPr>
          <w:rFonts w:eastAsiaTheme="majorEastAsia"/>
        </w:rPr>
        <w:t xml:space="preserve">a </w:t>
      </w:r>
      <w:r w:rsidRPr="00AA55AA">
        <w:rPr>
          <w:rFonts w:eastAsiaTheme="majorEastAsia"/>
        </w:rPr>
        <w:t>lack of surfactant at birth. This ailment can be associated with barotrauma, atelectotrauma</w:t>
      </w:r>
      <w:r w:rsidR="0042696D" w:rsidRPr="00AA55AA">
        <w:rPr>
          <w:rFonts w:eastAsiaTheme="majorEastAsia"/>
        </w:rPr>
        <w:t>,</w:t>
      </w:r>
      <w:r w:rsidRPr="00AA55AA">
        <w:rPr>
          <w:rFonts w:eastAsiaTheme="majorEastAsia"/>
        </w:rPr>
        <w:t xml:space="preserve"> and oxygenation issues requiring high levels of oxygen, and mechanical ventilation</w:t>
      </w:r>
      <w:r w:rsidR="00A33CBC" w:rsidRPr="00AA55AA">
        <w:rPr>
          <w:rFonts w:eastAsiaTheme="majorEastAsia"/>
        </w:rPr>
        <w:t>.</w:t>
      </w:r>
      <w:r w:rsidRPr="00AA55AA">
        <w:rPr>
          <w:rFonts w:eastAsiaTheme="majorEastAsia"/>
        </w:rPr>
        <w:t xml:space="preserve"> Lastly, most preterm</w:t>
      </w:r>
      <w:r w:rsidR="00A64235" w:rsidRPr="00AA55AA">
        <w:rPr>
          <w:rFonts w:eastAsiaTheme="majorEastAsia"/>
        </w:rPr>
        <w:t xml:space="preserve"> infant</w:t>
      </w:r>
      <w:r w:rsidRPr="00AA55AA">
        <w:rPr>
          <w:rFonts w:eastAsiaTheme="majorEastAsia"/>
        </w:rPr>
        <w:t xml:space="preserve">s are born in an inflammatory </w:t>
      </w:r>
      <w:r w:rsidR="00A64235" w:rsidRPr="00AA55AA">
        <w:rPr>
          <w:rFonts w:eastAsiaTheme="majorEastAsia"/>
        </w:rPr>
        <w:t xml:space="preserve">environment </w:t>
      </w:r>
      <w:r w:rsidRPr="00AA55AA">
        <w:rPr>
          <w:rFonts w:eastAsiaTheme="majorEastAsia"/>
        </w:rPr>
        <w:t>due to chorioamnionitis</w:t>
      </w:r>
      <w:r w:rsidR="00A33CBC" w:rsidRPr="00AA55AA">
        <w:rPr>
          <w:rFonts w:eastAsiaTheme="majorEastAsia"/>
        </w:rPr>
        <w:t xml:space="preserve"> or</w:t>
      </w:r>
      <w:r w:rsidRPr="00AA55AA">
        <w:rPr>
          <w:rFonts w:eastAsiaTheme="majorEastAsia"/>
        </w:rPr>
        <w:t xml:space="preserve"> infection</w:t>
      </w:r>
      <w:r w:rsidR="00CE1037" w:rsidRPr="00AA55AA">
        <w:rPr>
          <w:rFonts w:eastAsiaTheme="majorEastAsia"/>
        </w:rPr>
        <w:t xml:space="preserve">, features </w:t>
      </w:r>
      <w:r w:rsidR="0042696D" w:rsidRPr="00AA55AA">
        <w:rPr>
          <w:rFonts w:eastAsiaTheme="majorEastAsia"/>
        </w:rPr>
        <w:t xml:space="preserve">that were </w:t>
      </w:r>
      <w:r w:rsidR="00CE1037" w:rsidRPr="00AA55AA">
        <w:rPr>
          <w:rFonts w:eastAsiaTheme="majorEastAsia"/>
        </w:rPr>
        <w:t>attempt</w:t>
      </w:r>
      <w:r w:rsidR="00B0717F" w:rsidRPr="00AA55AA">
        <w:rPr>
          <w:rFonts w:eastAsiaTheme="majorEastAsia"/>
        </w:rPr>
        <w:t>ed</w:t>
      </w:r>
      <w:r w:rsidR="00CE1037" w:rsidRPr="00AA55AA">
        <w:rPr>
          <w:rFonts w:eastAsiaTheme="majorEastAsia"/>
        </w:rPr>
        <w:t xml:space="preserve"> to</w:t>
      </w:r>
      <w:r w:rsidR="00B0717F" w:rsidRPr="00AA55AA">
        <w:rPr>
          <w:rFonts w:eastAsiaTheme="majorEastAsia"/>
        </w:rPr>
        <w:t xml:space="preserve"> be</w:t>
      </w:r>
      <w:r w:rsidR="00CE1037" w:rsidRPr="00AA55AA">
        <w:rPr>
          <w:rFonts w:eastAsiaTheme="majorEastAsia"/>
        </w:rPr>
        <w:t xml:space="preserve"> replicate</w:t>
      </w:r>
      <w:r w:rsidR="00B0717F" w:rsidRPr="00AA55AA">
        <w:rPr>
          <w:rFonts w:eastAsiaTheme="majorEastAsia"/>
        </w:rPr>
        <w:t>d</w:t>
      </w:r>
      <w:r w:rsidR="00CE1037" w:rsidRPr="00AA55AA">
        <w:rPr>
          <w:rFonts w:eastAsiaTheme="majorEastAsia"/>
        </w:rPr>
        <w:t xml:space="preserve"> by LPS administration</w:t>
      </w:r>
      <w:r w:rsidR="00B0717F" w:rsidRPr="00AA55AA">
        <w:rPr>
          <w:rFonts w:eastAsiaTheme="majorEastAsia"/>
        </w:rPr>
        <w:t xml:space="preserve"> in this piglet model</w:t>
      </w:r>
      <w:r w:rsidR="00A33CBC" w:rsidRPr="00AA55AA">
        <w:rPr>
          <w:rFonts w:eastAsiaTheme="majorEastAsia"/>
        </w:rPr>
        <w:t>.</w:t>
      </w:r>
      <w:r w:rsidRPr="00AA55AA">
        <w:rPr>
          <w:rFonts w:eastAsiaTheme="majorEastAsia"/>
        </w:rPr>
        <w:t xml:space="preserve"> </w:t>
      </w:r>
      <w:r w:rsidR="649C8EB8" w:rsidRPr="00AA55AA">
        <w:rPr>
          <w:rFonts w:eastAsiaTheme="majorEastAsia"/>
        </w:rPr>
        <w:t xml:space="preserve">This </w:t>
      </w:r>
      <w:r w:rsidR="649C8EB8" w:rsidRPr="00AA55AA">
        <w:rPr>
          <w:lang w:val="en-GB"/>
        </w:rPr>
        <w:t>multi-hit model of ALI</w:t>
      </w:r>
      <w:r w:rsidR="649C8EB8" w:rsidRPr="00AA55AA">
        <w:rPr>
          <w:rFonts w:eastAsiaTheme="majorEastAsia"/>
        </w:rPr>
        <w:t xml:space="preserve"> </w:t>
      </w:r>
      <w:r w:rsidR="10EDDEFD" w:rsidRPr="00AA55AA">
        <w:rPr>
          <w:rFonts w:eastAsiaTheme="majorEastAsia"/>
        </w:rPr>
        <w:t xml:space="preserve">creates </w:t>
      </w:r>
      <w:r w:rsidR="529CF469" w:rsidRPr="00AA55AA">
        <w:rPr>
          <w:rFonts w:eastAsiaTheme="majorEastAsia"/>
        </w:rPr>
        <w:t>similar clinical</w:t>
      </w:r>
      <w:r w:rsidR="36D0C6A4" w:rsidRPr="00AA55AA">
        <w:t xml:space="preserve"> </w:t>
      </w:r>
      <w:r w:rsidR="2EA07A21" w:rsidRPr="00AA55AA">
        <w:t>stimuli</w:t>
      </w:r>
      <w:r w:rsidR="36D0C6A4" w:rsidRPr="00AA55AA">
        <w:t xml:space="preserve"> faced by the human preterm lung </w:t>
      </w:r>
      <w:r w:rsidR="6ABB67AE" w:rsidRPr="00AA55AA">
        <w:t>that</w:t>
      </w:r>
      <w:r w:rsidR="649C8EB8" w:rsidRPr="00AA55AA">
        <w:t xml:space="preserve"> w</w:t>
      </w:r>
      <w:r w:rsidR="2FD2E9F7" w:rsidRPr="00AA55AA">
        <w:rPr>
          <w:lang w:val="en-GB"/>
        </w:rPr>
        <w:t>ill offer invaluable insight</w:t>
      </w:r>
      <w:r w:rsidR="06835793" w:rsidRPr="00AA55AA">
        <w:rPr>
          <w:lang w:val="en-GB"/>
        </w:rPr>
        <w:t>s</w:t>
      </w:r>
      <w:r w:rsidR="2FD2E9F7" w:rsidRPr="00AA55AA">
        <w:rPr>
          <w:lang w:val="en-GB"/>
        </w:rPr>
        <w:t xml:space="preserve"> into early BPD </w:t>
      </w:r>
      <w:r w:rsidR="2FD2E9F7" w:rsidRPr="00AA55AA">
        <w:rPr>
          <w:lang w:val="en-GB"/>
        </w:rPr>
        <w:lastRenderedPageBreak/>
        <w:t xml:space="preserve">pathogenic processes and </w:t>
      </w:r>
      <w:r w:rsidR="73908220" w:rsidRPr="00AA55AA">
        <w:rPr>
          <w:lang w:val="en-GB"/>
        </w:rPr>
        <w:t xml:space="preserve">potential therapy </w:t>
      </w:r>
      <w:r w:rsidR="2FD2E9F7" w:rsidRPr="00AA55AA">
        <w:rPr>
          <w:lang w:val="en-GB"/>
        </w:rPr>
        <w:t>delivery optimization for effective clinical translation</w:t>
      </w:r>
      <w:r w:rsidR="00B21186" w:rsidRPr="00AA55AA">
        <w:rPr>
          <w:lang w:val="en-GB"/>
        </w:rPr>
        <w:fldChar w:fldCharType="begin">
          <w:fldData xml:space="preserve">PEVuZE5vdGU+PENpdGU+PEF1dGhvcj5UaGViYXVkPC9BdXRob3I+PFllYXI+MjAyMTwvWWVhcj48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==
</w:fldData>
        </w:fldChar>
      </w:r>
      <w:r w:rsidR="0062540C" w:rsidRPr="00AA55AA">
        <w:rPr>
          <w:lang w:val="en-GB"/>
        </w:rPr>
        <w:instrText xml:space="preserve"> ADDIN EN.CITE </w:instrText>
      </w:r>
      <w:r w:rsidR="0062540C" w:rsidRPr="00AA55AA">
        <w:rPr>
          <w:lang w:val="en-GB"/>
        </w:rPr>
        <w:fldChar w:fldCharType="begin">
          <w:fldData xml:space="preserve">PEVuZE5vdGU+PENpdGU+PEF1dGhvcj5UaGViYXVkPC9BdXRob3I+PFllYXI+MjAyMTwvWWVhcj48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==
</w:fldData>
        </w:fldChar>
      </w:r>
      <w:r w:rsidR="0062540C" w:rsidRPr="00AA55AA">
        <w:rPr>
          <w:lang w:val="en-GB"/>
        </w:rPr>
        <w:instrText xml:space="preserve"> ADDIN EN.CITE.DATA </w:instrText>
      </w:r>
      <w:r w:rsidR="0062540C" w:rsidRPr="00AA55AA">
        <w:rPr>
          <w:lang w:val="en-GB"/>
        </w:rPr>
      </w:r>
      <w:r w:rsidR="0062540C" w:rsidRPr="00AA55AA">
        <w:rPr>
          <w:lang w:val="en-GB"/>
        </w:rPr>
        <w:fldChar w:fldCharType="end"/>
      </w:r>
      <w:r w:rsidR="00B21186" w:rsidRPr="00AA55AA">
        <w:rPr>
          <w:lang w:val="en-GB"/>
        </w:rPr>
      </w:r>
      <w:r w:rsidR="00B21186" w:rsidRPr="00AA55AA">
        <w:rPr>
          <w:lang w:val="en-GB"/>
        </w:rPr>
        <w:fldChar w:fldCharType="separate"/>
      </w:r>
      <w:r w:rsidR="00B21186" w:rsidRPr="00AA55AA">
        <w:rPr>
          <w:noProof/>
          <w:vertAlign w:val="superscript"/>
          <w:lang w:val="en-GB"/>
        </w:rPr>
        <w:t>24</w:t>
      </w:r>
      <w:r w:rsidR="00B21186" w:rsidRPr="00AA55AA">
        <w:rPr>
          <w:lang w:val="en-GB"/>
        </w:rPr>
        <w:fldChar w:fldCharType="end"/>
      </w:r>
      <w:r w:rsidR="218D9D29" w:rsidRPr="00AA55AA">
        <w:rPr>
          <w:lang w:val="en-GB"/>
        </w:rPr>
        <w:t>.</w:t>
      </w:r>
      <w:r w:rsidR="2FD2E9F7" w:rsidRPr="00AA55AA">
        <w:rPr>
          <w:lang w:val="en-GB"/>
        </w:rPr>
        <w:t xml:space="preserve"> </w:t>
      </w:r>
    </w:p>
    <w:p w14:paraId="2635D2BB" w14:textId="77777777" w:rsidR="00AB66E7" w:rsidRPr="00AA55AA" w:rsidRDefault="00AB66E7" w:rsidP="00AA55AA">
      <w:pPr>
        <w:rPr>
          <w:b/>
        </w:rPr>
      </w:pPr>
    </w:p>
    <w:p w14:paraId="105E4176" w14:textId="7B92510F" w:rsidR="009870F6" w:rsidRPr="00AA55AA" w:rsidRDefault="00511894" w:rsidP="00AA55AA">
      <w:r w:rsidRPr="00AA55AA">
        <w:rPr>
          <w:b/>
          <w:bCs/>
          <w:lang w:val="en-CA"/>
        </w:rPr>
        <w:t>PROTOCOL:</w:t>
      </w:r>
    </w:p>
    <w:p w14:paraId="477925BE" w14:textId="2B4DB5A7" w:rsidR="00A2373A" w:rsidRPr="00AA55AA" w:rsidRDefault="008011B2" w:rsidP="00AA55AA">
      <w:pPr>
        <w:rPr>
          <w:rFonts w:eastAsia="Arial"/>
        </w:rPr>
      </w:pPr>
      <w:r w:rsidRPr="00AA55AA">
        <w:rPr>
          <w:rFonts w:eastAsia="Arial"/>
        </w:rPr>
        <w:t>All e</w:t>
      </w:r>
      <w:r w:rsidR="00A24BF5" w:rsidRPr="00AA55AA">
        <w:rPr>
          <w:rFonts w:eastAsia="Arial"/>
        </w:rPr>
        <w:t xml:space="preserve">xperiments </w:t>
      </w:r>
      <w:r w:rsidRPr="00AA55AA">
        <w:rPr>
          <w:rFonts w:eastAsia="Arial"/>
        </w:rPr>
        <w:t xml:space="preserve">are </w:t>
      </w:r>
      <w:r w:rsidR="00A24BF5" w:rsidRPr="00AA55AA">
        <w:rPr>
          <w:rFonts w:eastAsia="Arial"/>
        </w:rPr>
        <w:t xml:space="preserve">performed </w:t>
      </w:r>
      <w:r w:rsidRPr="00AA55AA">
        <w:rPr>
          <w:rFonts w:eastAsia="Arial"/>
        </w:rPr>
        <w:t xml:space="preserve">by certified personnel </w:t>
      </w:r>
      <w:r w:rsidR="00A24BF5" w:rsidRPr="00AA55AA">
        <w:rPr>
          <w:rFonts w:eastAsia="Arial"/>
        </w:rPr>
        <w:t xml:space="preserve">in agreement with </w:t>
      </w:r>
      <w:r w:rsidRPr="00AA55AA">
        <w:rPr>
          <w:rFonts w:eastAsia="Arial"/>
        </w:rPr>
        <w:t xml:space="preserve">national </w:t>
      </w:r>
      <w:r w:rsidR="007657C2" w:rsidRPr="00AA55AA">
        <w:rPr>
          <w:rFonts w:eastAsia="Arial"/>
        </w:rPr>
        <w:t>and institutional regulations (https://ccac.ca/en/guidelines-and-policies/)</w:t>
      </w:r>
      <w:r w:rsidR="00BF3009" w:rsidRPr="00AA55AA">
        <w:rPr>
          <w:rFonts w:eastAsia="Arial"/>
        </w:rPr>
        <w:t xml:space="preserve"> after </w:t>
      </w:r>
      <w:r w:rsidR="00CD235D" w:rsidRPr="00AA55AA">
        <w:rPr>
          <w:rFonts w:eastAsia="Arial"/>
        </w:rPr>
        <w:t>approval</w:t>
      </w:r>
      <w:r w:rsidR="00BF3009" w:rsidRPr="00AA55AA">
        <w:rPr>
          <w:rFonts w:eastAsia="Arial"/>
        </w:rPr>
        <w:t xml:space="preserve"> by the regional Animal Care Committee and the Animal </w:t>
      </w:r>
      <w:r w:rsidR="00985E69" w:rsidRPr="00AA55AA">
        <w:rPr>
          <w:rFonts w:eastAsia="Arial"/>
        </w:rPr>
        <w:t>C</w:t>
      </w:r>
      <w:r w:rsidR="00BF3009" w:rsidRPr="00AA55AA">
        <w:rPr>
          <w:rFonts w:eastAsia="Arial"/>
        </w:rPr>
        <w:t xml:space="preserve">are and </w:t>
      </w:r>
      <w:r w:rsidR="00985E69" w:rsidRPr="00AA55AA">
        <w:rPr>
          <w:rFonts w:eastAsia="Arial"/>
        </w:rPr>
        <w:t>Veterinary S</w:t>
      </w:r>
      <w:r w:rsidR="00BF3009" w:rsidRPr="00AA55AA">
        <w:rPr>
          <w:rFonts w:eastAsia="Arial"/>
        </w:rPr>
        <w:t>ervice (protocol OHRIe-37</w:t>
      </w:r>
      <w:r w:rsidR="00BE2EBA" w:rsidRPr="00AA55AA">
        <w:rPr>
          <w:rFonts w:eastAsia="Arial"/>
        </w:rPr>
        <w:t>3</w:t>
      </w:r>
      <w:r w:rsidR="00BF3009" w:rsidRPr="00AA55AA">
        <w:rPr>
          <w:rFonts w:eastAsia="Arial"/>
        </w:rPr>
        <w:t>1)</w:t>
      </w:r>
      <w:r w:rsidR="007657C2" w:rsidRPr="00AA55AA">
        <w:rPr>
          <w:rFonts w:eastAsia="Arial"/>
        </w:rPr>
        <w:t>.</w:t>
      </w:r>
      <w:r w:rsidR="006948E9" w:rsidRPr="00AA55AA">
        <w:rPr>
          <w:rFonts w:eastAsia="Arial"/>
        </w:rPr>
        <w:t xml:space="preserve"> </w:t>
      </w:r>
      <w:r w:rsidR="4B207864" w:rsidRPr="00AA55AA">
        <w:rPr>
          <w:rFonts w:eastAsia="Arial"/>
        </w:rPr>
        <w:t>N</w:t>
      </w:r>
      <w:r w:rsidR="2EC20DB8" w:rsidRPr="00AA55AA">
        <w:rPr>
          <w:rFonts w:eastAsia="Arial"/>
        </w:rPr>
        <w:t>ewborn piglet</w:t>
      </w:r>
      <w:r w:rsidR="00D03F34" w:rsidRPr="00AA55AA">
        <w:rPr>
          <w:rFonts w:eastAsia="Arial"/>
        </w:rPr>
        <w:t>s of both sex</w:t>
      </w:r>
      <w:r w:rsidR="0049360F" w:rsidRPr="00AA55AA">
        <w:rPr>
          <w:rFonts w:eastAsia="Arial"/>
        </w:rPr>
        <w:t>es</w:t>
      </w:r>
      <w:r w:rsidR="2EC20DB8" w:rsidRPr="00AA55AA">
        <w:rPr>
          <w:rFonts w:eastAsia="Arial"/>
        </w:rPr>
        <w:t>, 0</w:t>
      </w:r>
      <w:r w:rsidR="00985E69" w:rsidRPr="00AA55AA">
        <w:rPr>
          <w:rFonts w:eastAsia="Arial"/>
        </w:rPr>
        <w:t>–</w:t>
      </w:r>
      <w:r w:rsidR="2EC20DB8" w:rsidRPr="00AA55AA">
        <w:rPr>
          <w:rFonts w:eastAsia="Arial"/>
        </w:rPr>
        <w:t>3 days old</w:t>
      </w:r>
      <w:r w:rsidR="00D03F34" w:rsidRPr="00AA55AA">
        <w:rPr>
          <w:rFonts w:eastAsia="Arial"/>
        </w:rPr>
        <w:t xml:space="preserve">, with </w:t>
      </w:r>
      <w:r w:rsidR="767305C0" w:rsidRPr="00AA55AA">
        <w:rPr>
          <w:rFonts w:eastAsia="Arial"/>
        </w:rPr>
        <w:t>a Yorkshire</w:t>
      </w:r>
      <w:r w:rsidR="00C6577C" w:rsidRPr="00AA55AA">
        <w:rPr>
          <w:rFonts w:eastAsia="Arial"/>
        </w:rPr>
        <w:t>, Landrac</w:t>
      </w:r>
      <w:r w:rsidR="00B21186" w:rsidRPr="00AA55AA">
        <w:rPr>
          <w:rFonts w:eastAsia="Arial"/>
        </w:rPr>
        <w:t>e</w:t>
      </w:r>
      <w:r w:rsidR="00985E69" w:rsidRPr="00AA55AA">
        <w:rPr>
          <w:rFonts w:eastAsia="Arial"/>
        </w:rPr>
        <w:t>,</w:t>
      </w:r>
      <w:r w:rsidR="00D03F34" w:rsidRPr="00AA55AA">
        <w:rPr>
          <w:rFonts w:eastAsia="Arial"/>
        </w:rPr>
        <w:t xml:space="preserve"> and</w:t>
      </w:r>
      <w:r w:rsidR="00C6577C" w:rsidRPr="00AA55AA">
        <w:rPr>
          <w:rFonts w:eastAsia="Arial"/>
        </w:rPr>
        <w:t xml:space="preserve"> Duroc</w:t>
      </w:r>
      <w:r w:rsidR="00D03F34" w:rsidRPr="00AA55AA">
        <w:rPr>
          <w:rFonts w:eastAsia="Arial"/>
        </w:rPr>
        <w:t xml:space="preserve"> </w:t>
      </w:r>
      <w:r w:rsidR="069652C2" w:rsidRPr="00AA55AA">
        <w:rPr>
          <w:rFonts w:eastAsia="Arial"/>
        </w:rPr>
        <w:t>mixed breed</w:t>
      </w:r>
      <w:r w:rsidR="7BA2F6C4" w:rsidRPr="00AA55AA">
        <w:rPr>
          <w:rFonts w:eastAsia="Arial"/>
        </w:rPr>
        <w:t xml:space="preserve"> </w:t>
      </w:r>
      <w:r w:rsidR="004A60E4" w:rsidRPr="00AA55AA">
        <w:rPr>
          <w:rFonts w:eastAsia="Arial"/>
        </w:rPr>
        <w:t xml:space="preserve">were </w:t>
      </w:r>
      <w:r w:rsidR="74D9B0AC" w:rsidRPr="00AA55AA">
        <w:rPr>
          <w:rFonts w:eastAsia="Arial"/>
        </w:rPr>
        <w:t xml:space="preserve">used for this model. </w:t>
      </w:r>
      <w:r w:rsidR="4F22A362" w:rsidRPr="00AA55AA">
        <w:rPr>
          <w:rFonts w:eastAsia="Arial"/>
        </w:rPr>
        <w:t xml:space="preserve">Detailed </w:t>
      </w:r>
      <w:r w:rsidR="00F16D72" w:rsidRPr="00AA55AA">
        <w:rPr>
          <w:rFonts w:eastAsia="Arial"/>
        </w:rPr>
        <w:t>description of</w:t>
      </w:r>
      <w:r w:rsidR="00B30072" w:rsidRPr="00AA55AA">
        <w:rPr>
          <w:rFonts w:eastAsia="Arial"/>
        </w:rPr>
        <w:t xml:space="preserve"> </w:t>
      </w:r>
      <w:r w:rsidR="00F16D72" w:rsidRPr="00AA55AA">
        <w:rPr>
          <w:rFonts w:eastAsia="Arial"/>
        </w:rPr>
        <w:t>steps</w:t>
      </w:r>
      <w:r w:rsidR="00005C2C" w:rsidRPr="00AA55AA">
        <w:rPr>
          <w:rFonts w:eastAsia="Arial"/>
        </w:rPr>
        <w:t xml:space="preserve"> (step number identified in parentheses)</w:t>
      </w:r>
      <w:r w:rsidR="00F16D72" w:rsidRPr="00AA55AA">
        <w:rPr>
          <w:rFonts w:eastAsia="Arial"/>
        </w:rPr>
        <w:t xml:space="preserve"> for </w:t>
      </w:r>
      <w:r w:rsidR="00B30072" w:rsidRPr="00AA55AA">
        <w:rPr>
          <w:rFonts w:eastAsia="Arial"/>
        </w:rPr>
        <w:t>p</w:t>
      </w:r>
      <w:r w:rsidR="00D03F34" w:rsidRPr="00AA55AA">
        <w:rPr>
          <w:rFonts w:eastAsia="Arial"/>
        </w:rPr>
        <w:t>reparation</w:t>
      </w:r>
      <w:r w:rsidR="00AE4A90" w:rsidRPr="00AA55AA">
        <w:rPr>
          <w:rFonts w:eastAsia="Arial"/>
        </w:rPr>
        <w:t xml:space="preserve">, </w:t>
      </w:r>
      <w:r w:rsidR="00256CBE" w:rsidRPr="00AA55AA">
        <w:rPr>
          <w:rFonts w:eastAsia="Arial"/>
        </w:rPr>
        <w:t>a</w:t>
      </w:r>
      <w:r w:rsidR="2EC20DB8" w:rsidRPr="00AA55AA">
        <w:t>nesthesia</w:t>
      </w:r>
      <w:r w:rsidR="00256CBE" w:rsidRPr="00AA55AA">
        <w:t xml:space="preserve">, </w:t>
      </w:r>
      <w:r w:rsidR="00AE4A90" w:rsidRPr="00AA55AA">
        <w:t xml:space="preserve">fluid </w:t>
      </w:r>
      <w:r w:rsidR="00B30072" w:rsidRPr="00AA55AA">
        <w:t>and</w:t>
      </w:r>
      <w:r w:rsidR="00AE4A90" w:rsidRPr="00AA55AA">
        <w:t xml:space="preserve"> medication management and</w:t>
      </w:r>
      <w:r w:rsidR="00612472" w:rsidRPr="00AA55AA">
        <w:t xml:space="preserve"> </w:t>
      </w:r>
      <w:r w:rsidR="00256CBE" w:rsidRPr="00AA55AA">
        <w:t>m</w:t>
      </w:r>
      <w:r w:rsidR="0091595B" w:rsidRPr="00AA55AA">
        <w:t>onitoring</w:t>
      </w:r>
      <w:r w:rsidR="00AE4A90" w:rsidRPr="00AA55AA">
        <w:t xml:space="preserve"> used for the whole length of the experiment</w:t>
      </w:r>
      <w:r w:rsidR="00B30072" w:rsidRPr="00AA55AA">
        <w:t xml:space="preserve"> (</w:t>
      </w:r>
      <w:r w:rsidR="0084428A" w:rsidRPr="00AA55AA">
        <w:t>1</w:t>
      </w:r>
      <w:r w:rsidR="00F81706" w:rsidRPr="00AA55AA">
        <w:t>–</w:t>
      </w:r>
      <w:r w:rsidR="0084428A" w:rsidRPr="00AA55AA">
        <w:t>3</w:t>
      </w:r>
      <w:r w:rsidR="00B30072" w:rsidRPr="00AA55AA">
        <w:t xml:space="preserve">), </w:t>
      </w:r>
      <w:r w:rsidR="00256CBE" w:rsidRPr="00AA55AA">
        <w:t>s</w:t>
      </w:r>
      <w:r w:rsidR="2EC20DB8" w:rsidRPr="00AA55AA">
        <w:t>urgical procedures</w:t>
      </w:r>
      <w:r w:rsidR="00B30072" w:rsidRPr="00AA55AA">
        <w:t xml:space="preserve"> (</w:t>
      </w:r>
      <w:r w:rsidR="0084428A" w:rsidRPr="00AA55AA">
        <w:t>4</w:t>
      </w:r>
      <w:r w:rsidR="00B30072" w:rsidRPr="00AA55AA">
        <w:t>)</w:t>
      </w:r>
      <w:r w:rsidR="00256CBE" w:rsidRPr="00AA55AA">
        <w:t xml:space="preserve"> </w:t>
      </w:r>
      <w:r w:rsidR="00B30072" w:rsidRPr="00AA55AA">
        <w:t>including</w:t>
      </w:r>
      <w:r w:rsidR="00AE4A90" w:rsidRPr="00AA55AA">
        <w:t xml:space="preserve"> </w:t>
      </w:r>
      <w:r w:rsidR="000866BF" w:rsidRPr="00AA55AA">
        <w:t xml:space="preserve">a </w:t>
      </w:r>
      <w:r w:rsidR="00256CBE" w:rsidRPr="00AA55AA">
        <w:t>s</w:t>
      </w:r>
      <w:r w:rsidR="2EC20DB8" w:rsidRPr="00AA55AA">
        <w:t>tabilization period</w:t>
      </w:r>
      <w:r w:rsidR="00B30072" w:rsidRPr="00AA55AA">
        <w:t xml:space="preserve"> (</w:t>
      </w:r>
      <w:r w:rsidR="0084428A" w:rsidRPr="00AA55AA">
        <w:t>5</w:t>
      </w:r>
      <w:r w:rsidR="00B30072" w:rsidRPr="00AA55AA">
        <w:t>)</w:t>
      </w:r>
      <w:r w:rsidR="00AE4A90" w:rsidRPr="00AA55AA">
        <w:t xml:space="preserve"> before inducing the </w:t>
      </w:r>
      <w:r w:rsidR="000866BF" w:rsidRPr="00AA55AA">
        <w:t xml:space="preserve">multi-hit </w:t>
      </w:r>
      <w:r w:rsidR="00AE4A90" w:rsidRPr="00AA55AA">
        <w:t>lung injury (</w:t>
      </w:r>
      <w:r w:rsidR="0084428A" w:rsidRPr="00AA55AA">
        <w:t>7</w:t>
      </w:r>
      <w:r w:rsidR="00AE4A90" w:rsidRPr="00AA55AA">
        <w:t xml:space="preserve">), </w:t>
      </w:r>
      <w:r w:rsidR="00B30072" w:rsidRPr="00AA55AA">
        <w:t xml:space="preserve">with post-injury observation and </w:t>
      </w:r>
      <w:r w:rsidR="000A60F4" w:rsidRPr="00AA55AA">
        <w:t>maintenance</w:t>
      </w:r>
      <w:r w:rsidR="00B30072" w:rsidRPr="00AA55AA">
        <w:t xml:space="preserve"> ventilatio</w:t>
      </w:r>
      <w:r w:rsidR="67BF1AA3" w:rsidRPr="00AA55AA">
        <w:t>n</w:t>
      </w:r>
      <w:r w:rsidR="0008416C" w:rsidRPr="00AA55AA">
        <w:t xml:space="preserve"> </w:t>
      </w:r>
      <w:r w:rsidR="00B30072" w:rsidRPr="00AA55AA">
        <w:t>(</w:t>
      </w:r>
      <w:r w:rsidR="0084428A" w:rsidRPr="00AA55AA">
        <w:t>6, 8</w:t>
      </w:r>
      <w:r w:rsidR="00B30072" w:rsidRPr="00AA55AA">
        <w:t xml:space="preserve">) </w:t>
      </w:r>
      <w:r w:rsidR="000A60F4" w:rsidRPr="00AA55AA">
        <w:t xml:space="preserve">ending </w:t>
      </w:r>
      <w:r w:rsidR="00B30072" w:rsidRPr="00AA55AA">
        <w:t>with</w:t>
      </w:r>
      <w:r w:rsidR="00256CBE" w:rsidRPr="00AA55AA">
        <w:t xml:space="preserve"> e</w:t>
      </w:r>
      <w:r w:rsidR="2EC20DB8" w:rsidRPr="00AA55AA">
        <w:t xml:space="preserve">uthanasia </w:t>
      </w:r>
      <w:r w:rsidR="00256CBE" w:rsidRPr="00AA55AA">
        <w:t>and e</w:t>
      </w:r>
      <w:r w:rsidR="2EC20DB8" w:rsidRPr="00AA55AA">
        <w:t>xperiment completion</w:t>
      </w:r>
      <w:r w:rsidR="00B30072" w:rsidRPr="00AA55AA">
        <w:t xml:space="preserve"> (1</w:t>
      </w:r>
      <w:r w:rsidR="000F3A36" w:rsidRPr="00AA55AA">
        <w:t>0</w:t>
      </w:r>
      <w:r w:rsidR="00B30072" w:rsidRPr="00AA55AA">
        <w:t>) are provided</w:t>
      </w:r>
      <w:r w:rsidR="00256CBE" w:rsidRPr="00AA55AA">
        <w:t>.</w:t>
      </w:r>
      <w:r w:rsidR="2EC20DB8" w:rsidRPr="00AA55AA">
        <w:t xml:space="preserve"> </w:t>
      </w:r>
      <w:r w:rsidR="008A7F47" w:rsidRPr="00AA55AA">
        <w:t>An optional standardized procedure for intratracheal treatment (</w:t>
      </w:r>
      <w:r w:rsidR="000F3A36" w:rsidRPr="00AA55AA">
        <w:t>9</w:t>
      </w:r>
      <w:r w:rsidR="008A7F47" w:rsidRPr="00AA55AA">
        <w:t xml:space="preserve">) is also presented. </w:t>
      </w:r>
      <w:r w:rsidR="00C90A1E" w:rsidRPr="00AA55AA">
        <w:rPr>
          <w:rFonts w:eastAsia="Arial"/>
        </w:rPr>
        <w:t>T</w:t>
      </w:r>
      <w:r w:rsidR="00F81706" w:rsidRPr="00AA55AA">
        <w:rPr>
          <w:rFonts w:eastAsia="Arial"/>
        </w:rPr>
        <w:t>he t</w:t>
      </w:r>
      <w:r w:rsidR="00C90A1E" w:rsidRPr="00AA55AA">
        <w:rPr>
          <w:rFonts w:eastAsia="Arial"/>
        </w:rPr>
        <w:t>otal time from farm to end of experiment and collection of samples is approximately 12</w:t>
      </w:r>
      <w:r w:rsidR="00F81706" w:rsidRPr="00AA55AA">
        <w:rPr>
          <w:rFonts w:eastAsia="Arial"/>
        </w:rPr>
        <w:t>–</w:t>
      </w:r>
      <w:r w:rsidR="00C90A1E" w:rsidRPr="00AA55AA">
        <w:rPr>
          <w:rFonts w:eastAsia="Arial"/>
        </w:rPr>
        <w:t>15 h</w:t>
      </w:r>
      <w:r w:rsidR="006D4CB3" w:rsidRPr="00AA55AA">
        <w:rPr>
          <w:rFonts w:eastAsia="Arial"/>
        </w:rPr>
        <w:t>.</w:t>
      </w:r>
      <w:r w:rsidR="00F81706" w:rsidRPr="00AA55AA">
        <w:rPr>
          <w:rFonts w:eastAsia="Arial"/>
        </w:rPr>
        <w:t xml:space="preserve"> The reagents and the equipment used in this study are listed in the </w:t>
      </w:r>
      <w:r w:rsidR="00F81706" w:rsidRPr="00AA55AA">
        <w:rPr>
          <w:rFonts w:eastAsia="Arial"/>
          <w:b/>
          <w:bCs/>
        </w:rPr>
        <w:t>Table of Materials</w:t>
      </w:r>
      <w:r w:rsidR="00F81706" w:rsidRPr="00AA55AA">
        <w:rPr>
          <w:rFonts w:eastAsia="Arial"/>
        </w:rPr>
        <w:t>.</w:t>
      </w:r>
    </w:p>
    <w:p w14:paraId="18DDD444" w14:textId="77777777" w:rsidR="00C76222" w:rsidRPr="00AA55AA" w:rsidRDefault="00C76222" w:rsidP="00AA55AA">
      <w:pPr>
        <w:rPr>
          <w:rFonts w:eastAsia="Arial"/>
        </w:rPr>
      </w:pPr>
    </w:p>
    <w:p w14:paraId="6FE9E49D" w14:textId="3DEA74A3" w:rsidR="2EC20DB8" w:rsidRPr="00AA55AA" w:rsidRDefault="00872D78" w:rsidP="00AA55AA">
      <w:pPr>
        <w:pStyle w:val="ListParagraph"/>
        <w:numPr>
          <w:ilvl w:val="0"/>
          <w:numId w:val="1"/>
        </w:numPr>
        <w:tabs>
          <w:tab w:val="left" w:pos="1080"/>
        </w:tabs>
        <w:spacing w:after="0" w:line="240" w:lineRule="auto"/>
        <w:ind w:left="0" w:firstLine="0"/>
        <w:jc w:val="both"/>
        <w:rPr>
          <w:rFonts w:ascii="Calibri" w:eastAsia="Arial" w:hAnsi="Calibri" w:cs="Calibri"/>
          <w:b/>
          <w:bCs/>
          <w:sz w:val="24"/>
          <w:szCs w:val="24"/>
        </w:rPr>
      </w:pPr>
      <w:r w:rsidRPr="00AA55AA">
        <w:rPr>
          <w:rFonts w:ascii="Calibri" w:eastAsia="Arial" w:hAnsi="Calibri" w:cs="Calibri"/>
          <w:b/>
          <w:bCs/>
          <w:sz w:val="24"/>
          <w:szCs w:val="24"/>
        </w:rPr>
        <w:t>Experimental preparation</w:t>
      </w:r>
    </w:p>
    <w:p w14:paraId="433460E5" w14:textId="77777777" w:rsidR="007912B2" w:rsidRPr="00AA55AA" w:rsidRDefault="007912B2" w:rsidP="00AA55AA">
      <w:pPr>
        <w:pStyle w:val="ListParagraph"/>
        <w:tabs>
          <w:tab w:val="left" w:pos="1080"/>
        </w:tabs>
        <w:spacing w:after="0" w:line="240" w:lineRule="auto"/>
        <w:ind w:left="0"/>
        <w:jc w:val="both"/>
        <w:rPr>
          <w:rFonts w:ascii="Calibri" w:eastAsia="Arial" w:hAnsi="Calibri" w:cs="Calibri"/>
          <w:b/>
          <w:bCs/>
          <w:sz w:val="24"/>
          <w:szCs w:val="24"/>
        </w:rPr>
      </w:pPr>
    </w:p>
    <w:p w14:paraId="1A55D4FB" w14:textId="6B9B49FF" w:rsidR="00382690" w:rsidRPr="00AA55AA" w:rsidRDefault="4514C271"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Turn on and calibrate </w:t>
      </w:r>
      <w:r w:rsidR="002D2D4E" w:rsidRPr="00AA55AA">
        <w:rPr>
          <w:rFonts w:ascii="Calibri" w:eastAsia="Arial" w:hAnsi="Calibri" w:cs="Calibri"/>
          <w:sz w:val="24"/>
          <w:szCs w:val="24"/>
        </w:rPr>
        <w:t xml:space="preserve">the </w:t>
      </w:r>
      <w:r w:rsidRPr="00AA55AA">
        <w:rPr>
          <w:rFonts w:ascii="Calibri" w:eastAsia="Arial" w:hAnsi="Calibri" w:cs="Calibri"/>
          <w:sz w:val="24"/>
          <w:szCs w:val="24"/>
        </w:rPr>
        <w:t xml:space="preserve">monitors and </w:t>
      </w:r>
      <w:r w:rsidR="00C85E36" w:rsidRPr="00AA55AA">
        <w:rPr>
          <w:rFonts w:ascii="Calibri" w:eastAsia="Arial" w:hAnsi="Calibri" w:cs="Calibri"/>
          <w:sz w:val="24"/>
          <w:szCs w:val="24"/>
        </w:rPr>
        <w:t xml:space="preserve">the </w:t>
      </w:r>
      <w:r w:rsidRPr="00AA55AA">
        <w:rPr>
          <w:rFonts w:ascii="Calibri" w:eastAsia="Arial" w:hAnsi="Calibri" w:cs="Calibri"/>
          <w:sz w:val="24"/>
          <w:szCs w:val="24"/>
        </w:rPr>
        <w:t>ventilator before the piglet</w:t>
      </w:r>
      <w:r w:rsidR="00943994" w:rsidRPr="00AA55AA">
        <w:rPr>
          <w:rFonts w:ascii="Calibri" w:eastAsia="Arial" w:hAnsi="Calibri" w:cs="Calibri"/>
          <w:sz w:val="24"/>
          <w:szCs w:val="24"/>
        </w:rPr>
        <w:t>’s</w:t>
      </w:r>
      <w:r w:rsidRPr="00AA55AA">
        <w:rPr>
          <w:rFonts w:ascii="Calibri" w:eastAsia="Arial" w:hAnsi="Calibri" w:cs="Calibri"/>
          <w:sz w:val="24"/>
          <w:szCs w:val="24"/>
        </w:rPr>
        <w:t xml:space="preserve"> </w:t>
      </w:r>
      <w:r w:rsidR="00943994" w:rsidRPr="00AA55AA">
        <w:rPr>
          <w:rFonts w:ascii="Calibri" w:eastAsia="Arial" w:hAnsi="Calibri" w:cs="Calibri"/>
          <w:sz w:val="24"/>
          <w:szCs w:val="24"/>
        </w:rPr>
        <w:t>arrival</w:t>
      </w:r>
      <w:r w:rsidRPr="00AA55AA">
        <w:rPr>
          <w:rFonts w:ascii="Calibri" w:eastAsia="Arial" w:hAnsi="Calibri" w:cs="Calibri"/>
          <w:sz w:val="24"/>
          <w:szCs w:val="24"/>
        </w:rPr>
        <w:t>. Ensure memory cards are inserted</w:t>
      </w:r>
      <w:r w:rsidR="00943994" w:rsidRPr="00AA55AA">
        <w:rPr>
          <w:rFonts w:ascii="Calibri" w:eastAsia="Arial" w:hAnsi="Calibri" w:cs="Calibri"/>
          <w:sz w:val="24"/>
          <w:szCs w:val="24"/>
        </w:rPr>
        <w:t xml:space="preserve"> in the monitor</w:t>
      </w:r>
      <w:r w:rsidRPr="00AA55AA">
        <w:rPr>
          <w:rFonts w:ascii="Calibri" w:eastAsia="Arial" w:hAnsi="Calibri" w:cs="Calibri"/>
          <w:sz w:val="24"/>
          <w:szCs w:val="24"/>
        </w:rPr>
        <w:t xml:space="preserve"> for </w:t>
      </w:r>
      <w:r w:rsidR="00D42FC1" w:rsidRPr="00AA55AA">
        <w:rPr>
          <w:rFonts w:ascii="Calibri" w:eastAsia="Arial" w:hAnsi="Calibri" w:cs="Calibri"/>
          <w:sz w:val="24"/>
          <w:szCs w:val="24"/>
        </w:rPr>
        <w:t xml:space="preserve">ongoing data </w:t>
      </w:r>
      <w:r w:rsidRPr="00AA55AA">
        <w:rPr>
          <w:rFonts w:ascii="Calibri" w:eastAsia="Arial" w:hAnsi="Calibri" w:cs="Calibri"/>
          <w:sz w:val="24"/>
          <w:szCs w:val="24"/>
        </w:rPr>
        <w:t>recording during the experiment.</w:t>
      </w:r>
    </w:p>
    <w:p w14:paraId="02D3D8A4" w14:textId="77777777" w:rsidR="00DE6D30" w:rsidRPr="00AA55AA" w:rsidRDefault="00DE6D30" w:rsidP="00AA55AA">
      <w:pPr>
        <w:pStyle w:val="ListParagraph"/>
        <w:tabs>
          <w:tab w:val="left" w:pos="1080"/>
        </w:tabs>
        <w:spacing w:after="0" w:line="240" w:lineRule="auto"/>
        <w:ind w:left="0"/>
        <w:jc w:val="both"/>
        <w:rPr>
          <w:rFonts w:ascii="Calibri" w:eastAsia="Arial" w:hAnsi="Calibri" w:cs="Calibri"/>
          <w:sz w:val="24"/>
          <w:szCs w:val="24"/>
        </w:rPr>
      </w:pPr>
    </w:p>
    <w:p w14:paraId="2F6FD71A" w14:textId="35C871EB" w:rsidR="00374E1F" w:rsidRPr="00AA55AA" w:rsidRDefault="4514C271"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Set the ventilator with a peak inspiratory pressure (PIP)</w:t>
      </w:r>
      <w:r w:rsidR="002D2D4E" w:rsidRPr="00AA55AA">
        <w:rPr>
          <w:rFonts w:ascii="Calibri" w:eastAsia="Arial" w:hAnsi="Calibri" w:cs="Calibri"/>
          <w:sz w:val="24"/>
          <w:szCs w:val="24"/>
        </w:rPr>
        <w:t xml:space="preserve"> </w:t>
      </w:r>
      <w:r w:rsidR="00C22D7D" w:rsidRPr="00AA55AA">
        <w:rPr>
          <w:rFonts w:ascii="Calibri" w:eastAsia="Arial" w:hAnsi="Calibri" w:cs="Calibri"/>
          <w:sz w:val="24"/>
          <w:szCs w:val="24"/>
        </w:rPr>
        <w:t>of</w:t>
      </w:r>
      <w:r w:rsidRPr="00AA55AA">
        <w:rPr>
          <w:rFonts w:ascii="Calibri" w:eastAsia="Arial" w:hAnsi="Calibri" w:cs="Calibri"/>
          <w:sz w:val="24"/>
          <w:szCs w:val="24"/>
        </w:rPr>
        <w:t xml:space="preserve"> 15 cmH</w:t>
      </w:r>
      <w:r w:rsidRPr="00AA55AA">
        <w:rPr>
          <w:rFonts w:ascii="Calibri" w:eastAsia="Arial" w:hAnsi="Calibri" w:cs="Calibri"/>
          <w:sz w:val="24"/>
          <w:szCs w:val="24"/>
          <w:vertAlign w:val="subscript"/>
        </w:rPr>
        <w:t>2</w:t>
      </w:r>
      <w:r w:rsidRPr="00AA55AA">
        <w:rPr>
          <w:rFonts w:ascii="Calibri" w:eastAsia="Arial" w:hAnsi="Calibri" w:cs="Calibri"/>
          <w:sz w:val="24"/>
          <w:szCs w:val="24"/>
        </w:rPr>
        <w:t xml:space="preserve">O, positive end expiratory pressure (PEEP) </w:t>
      </w:r>
      <w:r w:rsidR="00C22D7D" w:rsidRPr="00AA55AA">
        <w:rPr>
          <w:rFonts w:ascii="Calibri" w:eastAsia="Arial" w:hAnsi="Calibri" w:cs="Calibri"/>
          <w:sz w:val="24"/>
          <w:szCs w:val="24"/>
        </w:rPr>
        <w:t>of</w:t>
      </w:r>
      <w:r w:rsidR="0039693E" w:rsidRPr="00AA55AA">
        <w:rPr>
          <w:rFonts w:ascii="Calibri" w:eastAsia="Arial" w:hAnsi="Calibri" w:cs="Calibri"/>
          <w:sz w:val="24"/>
          <w:szCs w:val="24"/>
        </w:rPr>
        <w:t xml:space="preserve"> </w:t>
      </w:r>
      <w:r w:rsidRPr="00AA55AA">
        <w:rPr>
          <w:rFonts w:ascii="Calibri" w:eastAsia="Arial" w:hAnsi="Calibri" w:cs="Calibri"/>
          <w:sz w:val="24"/>
          <w:szCs w:val="24"/>
        </w:rPr>
        <w:t>6 cmH</w:t>
      </w:r>
      <w:r w:rsidRPr="00AA55AA">
        <w:rPr>
          <w:rFonts w:ascii="Calibri" w:eastAsia="Arial" w:hAnsi="Calibri" w:cs="Calibri"/>
          <w:sz w:val="24"/>
          <w:szCs w:val="24"/>
          <w:vertAlign w:val="subscript"/>
        </w:rPr>
        <w:t>2</w:t>
      </w:r>
      <w:r w:rsidRPr="00AA55AA">
        <w:rPr>
          <w:rFonts w:ascii="Calibri" w:eastAsia="Arial" w:hAnsi="Calibri" w:cs="Calibri"/>
          <w:sz w:val="24"/>
          <w:szCs w:val="24"/>
        </w:rPr>
        <w:t xml:space="preserve">O, inspiratory flow </w:t>
      </w:r>
      <w:r w:rsidR="00C22D7D" w:rsidRPr="00AA55AA">
        <w:rPr>
          <w:rFonts w:ascii="Calibri" w:eastAsia="Arial" w:hAnsi="Calibri" w:cs="Calibri"/>
          <w:sz w:val="24"/>
          <w:szCs w:val="24"/>
        </w:rPr>
        <w:t>of</w:t>
      </w:r>
      <w:r w:rsidR="0039693E" w:rsidRPr="00AA55AA">
        <w:rPr>
          <w:rFonts w:ascii="Calibri" w:eastAsia="Arial" w:hAnsi="Calibri" w:cs="Calibri"/>
          <w:sz w:val="24"/>
          <w:szCs w:val="24"/>
        </w:rPr>
        <w:t xml:space="preserve"> </w:t>
      </w:r>
      <w:r w:rsidRPr="00AA55AA">
        <w:rPr>
          <w:rFonts w:ascii="Calibri" w:eastAsia="Arial" w:hAnsi="Calibri" w:cs="Calibri"/>
          <w:sz w:val="24"/>
          <w:szCs w:val="24"/>
        </w:rPr>
        <w:t>8</w:t>
      </w:r>
      <w:r w:rsidR="002D2D4E" w:rsidRPr="00AA55AA">
        <w:rPr>
          <w:rFonts w:ascii="Calibri" w:eastAsia="Arial" w:hAnsi="Calibri" w:cs="Calibri"/>
          <w:sz w:val="24"/>
          <w:szCs w:val="24"/>
        </w:rPr>
        <w:t xml:space="preserve"> </w:t>
      </w:r>
      <w:r w:rsidRPr="00AA55AA">
        <w:rPr>
          <w:rFonts w:ascii="Calibri" w:eastAsia="Arial" w:hAnsi="Calibri" w:cs="Calibri"/>
          <w:sz w:val="24"/>
          <w:szCs w:val="24"/>
        </w:rPr>
        <w:t xml:space="preserve">L/min, respiratory rate (RR) </w:t>
      </w:r>
      <w:r w:rsidR="00C22D7D" w:rsidRPr="00AA55AA">
        <w:rPr>
          <w:rFonts w:ascii="Calibri" w:eastAsia="Arial" w:hAnsi="Calibri" w:cs="Calibri"/>
          <w:sz w:val="24"/>
          <w:szCs w:val="24"/>
        </w:rPr>
        <w:t xml:space="preserve">of </w:t>
      </w:r>
      <w:r w:rsidRPr="00AA55AA">
        <w:rPr>
          <w:rFonts w:ascii="Calibri" w:eastAsia="Arial" w:hAnsi="Calibri" w:cs="Calibri"/>
          <w:sz w:val="24"/>
          <w:szCs w:val="24"/>
        </w:rPr>
        <w:t>30/min, inspiratory time (T</w:t>
      </w:r>
      <w:r w:rsidRPr="00AA55AA">
        <w:rPr>
          <w:rFonts w:ascii="Calibri" w:eastAsia="Arial" w:hAnsi="Calibri" w:cs="Calibri"/>
          <w:sz w:val="24"/>
          <w:szCs w:val="24"/>
          <w:vertAlign w:val="subscript"/>
        </w:rPr>
        <w:t>insp</w:t>
      </w:r>
      <w:r w:rsidRPr="00AA55AA">
        <w:rPr>
          <w:rFonts w:ascii="Calibri" w:eastAsia="Arial" w:hAnsi="Calibri" w:cs="Calibri"/>
          <w:sz w:val="24"/>
          <w:szCs w:val="24"/>
        </w:rPr>
        <w:t xml:space="preserve">) </w:t>
      </w:r>
      <w:r w:rsidR="00C22D7D" w:rsidRPr="00AA55AA">
        <w:rPr>
          <w:rFonts w:ascii="Calibri" w:eastAsia="Arial" w:hAnsi="Calibri" w:cs="Calibri"/>
          <w:sz w:val="24"/>
          <w:szCs w:val="24"/>
        </w:rPr>
        <w:t xml:space="preserve">of </w:t>
      </w:r>
      <w:r w:rsidRPr="00AA55AA">
        <w:rPr>
          <w:rFonts w:ascii="Calibri" w:eastAsia="Arial" w:hAnsi="Calibri" w:cs="Calibri"/>
          <w:sz w:val="24"/>
          <w:szCs w:val="24"/>
        </w:rPr>
        <w:t>0.4 s, fraction of inspired oxygen (FiO</w:t>
      </w:r>
      <w:r w:rsidRPr="00AA55AA">
        <w:rPr>
          <w:rFonts w:ascii="Calibri" w:eastAsia="Arial" w:hAnsi="Calibri" w:cs="Calibri"/>
          <w:sz w:val="24"/>
          <w:szCs w:val="24"/>
          <w:vertAlign w:val="subscript"/>
        </w:rPr>
        <w:t>2</w:t>
      </w:r>
      <w:r w:rsidRPr="00AA55AA">
        <w:rPr>
          <w:rFonts w:ascii="Calibri" w:eastAsia="Arial" w:hAnsi="Calibri" w:cs="Calibri"/>
          <w:sz w:val="24"/>
          <w:szCs w:val="24"/>
        </w:rPr>
        <w:t xml:space="preserve">) </w:t>
      </w:r>
      <w:r w:rsidR="00C22D7D" w:rsidRPr="00AA55AA">
        <w:rPr>
          <w:rFonts w:ascii="Calibri" w:eastAsia="Arial" w:hAnsi="Calibri" w:cs="Calibri"/>
          <w:sz w:val="24"/>
          <w:szCs w:val="24"/>
        </w:rPr>
        <w:t xml:space="preserve">of </w:t>
      </w:r>
      <w:r w:rsidRPr="00AA55AA">
        <w:rPr>
          <w:rFonts w:ascii="Calibri" w:eastAsia="Arial" w:hAnsi="Calibri" w:cs="Calibri"/>
          <w:sz w:val="24"/>
          <w:szCs w:val="24"/>
        </w:rPr>
        <w:t>1.0 and</w:t>
      </w:r>
      <w:r w:rsidR="0043128C" w:rsidRPr="00AA55AA">
        <w:rPr>
          <w:rFonts w:ascii="Calibri" w:eastAsia="Arial" w:hAnsi="Calibri" w:cs="Calibri"/>
          <w:sz w:val="24"/>
          <w:szCs w:val="24"/>
        </w:rPr>
        <w:t>,</w:t>
      </w:r>
      <w:r w:rsidRPr="00AA55AA">
        <w:rPr>
          <w:rFonts w:ascii="Calibri" w:eastAsia="Arial" w:hAnsi="Calibri" w:cs="Calibri"/>
          <w:sz w:val="24"/>
          <w:szCs w:val="24"/>
        </w:rPr>
        <w:t xml:space="preserve"> attach </w:t>
      </w:r>
      <w:r w:rsidR="00797F1D" w:rsidRPr="00AA55AA">
        <w:rPr>
          <w:rFonts w:ascii="Calibri" w:eastAsia="Arial" w:hAnsi="Calibri" w:cs="Calibri"/>
          <w:sz w:val="24"/>
          <w:szCs w:val="24"/>
        </w:rPr>
        <w:t xml:space="preserve">a </w:t>
      </w:r>
      <w:r w:rsidRPr="00AA55AA">
        <w:rPr>
          <w:rFonts w:ascii="Calibri" w:eastAsia="Arial" w:hAnsi="Calibri" w:cs="Calibri"/>
          <w:sz w:val="24"/>
          <w:szCs w:val="24"/>
        </w:rPr>
        <w:t xml:space="preserve">new ventilation circuit and </w:t>
      </w:r>
      <w:r w:rsidR="00797F1D" w:rsidRPr="00AA55AA">
        <w:rPr>
          <w:rFonts w:ascii="Calibri" w:eastAsia="Arial" w:hAnsi="Calibri" w:cs="Calibri"/>
          <w:sz w:val="24"/>
          <w:szCs w:val="24"/>
        </w:rPr>
        <w:t>humidifier</w:t>
      </w:r>
      <w:r w:rsidRPr="00AA55AA">
        <w:rPr>
          <w:rFonts w:ascii="Calibri" w:eastAsia="Arial" w:hAnsi="Calibri" w:cs="Calibri"/>
          <w:sz w:val="24"/>
          <w:szCs w:val="24"/>
        </w:rPr>
        <w:t>.</w:t>
      </w:r>
    </w:p>
    <w:p w14:paraId="4077B735" w14:textId="77777777" w:rsidR="00374E1F" w:rsidRPr="00AA55AA" w:rsidRDefault="00374E1F" w:rsidP="00AA55AA">
      <w:pPr>
        <w:pStyle w:val="ListParagraph"/>
        <w:tabs>
          <w:tab w:val="left" w:pos="1080"/>
        </w:tabs>
        <w:spacing w:after="0" w:line="240" w:lineRule="auto"/>
        <w:ind w:left="0"/>
        <w:jc w:val="both"/>
        <w:rPr>
          <w:rFonts w:ascii="Calibri" w:eastAsia="Arial" w:hAnsi="Calibri" w:cs="Calibri"/>
          <w:sz w:val="24"/>
          <w:szCs w:val="24"/>
        </w:rPr>
      </w:pPr>
    </w:p>
    <w:p w14:paraId="7BDA5F70" w14:textId="082C505B" w:rsidR="00C653CC" w:rsidRPr="00AA55AA" w:rsidRDefault="04C2B7CC" w:rsidP="00AA55AA">
      <w:pPr>
        <w:pStyle w:val="ListParagraph"/>
        <w:numPr>
          <w:ilvl w:val="1"/>
          <w:numId w:val="1"/>
        </w:numPr>
        <w:tabs>
          <w:tab w:val="left" w:pos="1080"/>
        </w:tabs>
        <w:spacing w:after="0" w:line="240" w:lineRule="auto"/>
        <w:ind w:left="0" w:firstLine="0"/>
        <w:jc w:val="both"/>
        <w:rPr>
          <w:rFonts w:ascii="Calibri" w:hAnsi="Calibri" w:cs="Calibri"/>
          <w:sz w:val="24"/>
          <w:szCs w:val="24"/>
        </w:rPr>
      </w:pPr>
      <w:r w:rsidRPr="00AA55AA">
        <w:rPr>
          <w:rFonts w:ascii="Calibri" w:hAnsi="Calibri" w:cs="Calibri"/>
          <w:sz w:val="24"/>
          <w:szCs w:val="24"/>
        </w:rPr>
        <w:t xml:space="preserve">Prepare sterile surgical packs, drapes, consumables (including medications – see </w:t>
      </w:r>
      <w:r w:rsidR="0023000D" w:rsidRPr="00AA55AA">
        <w:rPr>
          <w:rFonts w:ascii="Calibri" w:hAnsi="Calibri" w:cs="Calibri"/>
          <w:b/>
          <w:bCs/>
          <w:sz w:val="24"/>
          <w:szCs w:val="24"/>
        </w:rPr>
        <w:t>Table of Materials</w:t>
      </w:r>
      <w:r w:rsidRPr="00AA55AA">
        <w:rPr>
          <w:rFonts w:ascii="Calibri" w:hAnsi="Calibri" w:cs="Calibri"/>
          <w:sz w:val="24"/>
          <w:szCs w:val="24"/>
        </w:rPr>
        <w:t>), catheters</w:t>
      </w:r>
      <w:r w:rsidR="0023000D" w:rsidRPr="00AA55AA">
        <w:rPr>
          <w:rFonts w:ascii="Calibri" w:hAnsi="Calibri" w:cs="Calibri"/>
          <w:sz w:val="24"/>
          <w:szCs w:val="24"/>
        </w:rPr>
        <w:t>,</w:t>
      </w:r>
      <w:r w:rsidRPr="00AA55AA">
        <w:rPr>
          <w:rFonts w:ascii="Calibri" w:hAnsi="Calibri" w:cs="Calibri"/>
          <w:sz w:val="24"/>
          <w:szCs w:val="24"/>
        </w:rPr>
        <w:t xml:space="preserve"> and the printed CRF</w:t>
      </w:r>
      <w:r w:rsidR="00E225DD" w:rsidRPr="00AA55AA">
        <w:rPr>
          <w:rFonts w:ascii="Calibri" w:hAnsi="Calibri" w:cs="Calibri"/>
          <w:sz w:val="24"/>
          <w:szCs w:val="24"/>
        </w:rPr>
        <w:t>.</w:t>
      </w:r>
      <w:r w:rsidRPr="00AA55AA">
        <w:rPr>
          <w:rFonts w:ascii="Calibri" w:hAnsi="Calibri" w:cs="Calibri"/>
          <w:sz w:val="24"/>
          <w:szCs w:val="24"/>
        </w:rPr>
        <w:t xml:space="preserve"> Increase surgical room temperature to 25 </w:t>
      </w:r>
      <w:r w:rsidR="00E225DD" w:rsidRPr="00AA55AA">
        <w:rPr>
          <w:rFonts w:ascii="Calibri" w:hAnsi="Calibri" w:cs="Calibri"/>
          <w:sz w:val="24"/>
          <w:szCs w:val="24"/>
        </w:rPr>
        <w:t>°C</w:t>
      </w:r>
      <w:r w:rsidR="00B22166" w:rsidRPr="00AA55AA">
        <w:rPr>
          <w:rFonts w:ascii="Calibri" w:hAnsi="Calibri" w:cs="Calibri"/>
          <w:sz w:val="24"/>
          <w:szCs w:val="24"/>
        </w:rPr>
        <w:t xml:space="preserve"> or higher as deemed necessary by the research team.</w:t>
      </w:r>
      <w:r w:rsidR="00E50046" w:rsidRPr="00AA55AA">
        <w:rPr>
          <w:rFonts w:ascii="Calibri" w:hAnsi="Calibri" w:cs="Calibri"/>
          <w:sz w:val="24"/>
          <w:szCs w:val="24"/>
        </w:rPr>
        <w:t xml:space="preserve"> </w:t>
      </w:r>
      <w:r w:rsidR="00E225DD" w:rsidRPr="00AA55AA">
        <w:rPr>
          <w:rFonts w:ascii="Calibri" w:hAnsi="Calibri" w:cs="Calibri"/>
          <w:sz w:val="24"/>
          <w:szCs w:val="24"/>
        </w:rPr>
        <w:t xml:space="preserve">Turn on </w:t>
      </w:r>
      <w:r w:rsidR="0023000D" w:rsidRPr="00AA55AA">
        <w:rPr>
          <w:rFonts w:ascii="Calibri" w:hAnsi="Calibri" w:cs="Calibri"/>
          <w:sz w:val="24"/>
          <w:szCs w:val="24"/>
        </w:rPr>
        <w:t xml:space="preserve">the </w:t>
      </w:r>
      <w:r w:rsidR="00E225DD" w:rsidRPr="00AA55AA">
        <w:rPr>
          <w:rFonts w:ascii="Calibri" w:hAnsi="Calibri" w:cs="Calibri"/>
          <w:sz w:val="24"/>
          <w:szCs w:val="24"/>
        </w:rPr>
        <w:t>warming blanket/water mattress to 39</w:t>
      </w:r>
      <w:r w:rsidR="0023000D" w:rsidRPr="00AA55AA">
        <w:rPr>
          <w:rFonts w:ascii="Calibri" w:hAnsi="Calibri" w:cs="Calibri"/>
          <w:sz w:val="24"/>
          <w:szCs w:val="24"/>
        </w:rPr>
        <w:t xml:space="preserve"> </w:t>
      </w:r>
      <w:r w:rsidR="00E225DD" w:rsidRPr="00AA55AA">
        <w:rPr>
          <w:rFonts w:ascii="Calibri" w:hAnsi="Calibri" w:cs="Calibri"/>
          <w:sz w:val="24"/>
          <w:szCs w:val="24"/>
        </w:rPr>
        <w:t xml:space="preserve">°C. </w:t>
      </w:r>
      <w:r w:rsidR="003A3B33" w:rsidRPr="00AA55AA">
        <w:rPr>
          <w:rFonts w:ascii="Calibri" w:hAnsi="Calibri" w:cs="Calibri"/>
          <w:sz w:val="24"/>
          <w:szCs w:val="24"/>
        </w:rPr>
        <w:t>Prepare</w:t>
      </w:r>
      <w:r w:rsidR="00E50046" w:rsidRPr="00AA55AA">
        <w:rPr>
          <w:rFonts w:ascii="Calibri" w:hAnsi="Calibri" w:cs="Calibri"/>
          <w:sz w:val="24"/>
          <w:szCs w:val="24"/>
        </w:rPr>
        <w:t xml:space="preserve"> a</w:t>
      </w:r>
      <w:r w:rsidR="00EA2BFB" w:rsidRPr="00AA55AA">
        <w:rPr>
          <w:rFonts w:ascii="Calibri" w:hAnsi="Calibri" w:cs="Calibri"/>
          <w:sz w:val="24"/>
          <w:szCs w:val="24"/>
        </w:rPr>
        <w:t xml:space="preserve"> forced-air warming system </w:t>
      </w:r>
      <w:r w:rsidR="0023000D" w:rsidRPr="00AA55AA">
        <w:rPr>
          <w:rFonts w:ascii="Calibri" w:hAnsi="Calibri" w:cs="Calibri"/>
          <w:sz w:val="24"/>
          <w:szCs w:val="24"/>
        </w:rPr>
        <w:t xml:space="preserve">that is </w:t>
      </w:r>
      <w:r w:rsidR="00EA2BFB" w:rsidRPr="00AA55AA">
        <w:rPr>
          <w:rFonts w:ascii="Calibri" w:hAnsi="Calibri" w:cs="Calibri"/>
          <w:sz w:val="24"/>
          <w:szCs w:val="24"/>
        </w:rPr>
        <w:t>ready to use if additional temperature regulation is required.</w:t>
      </w:r>
      <w:r w:rsidR="00E225DD" w:rsidRPr="00AA55AA">
        <w:rPr>
          <w:rFonts w:ascii="Calibri" w:hAnsi="Calibri" w:cs="Calibri"/>
          <w:sz w:val="24"/>
          <w:szCs w:val="24"/>
        </w:rPr>
        <w:t xml:space="preserve"> </w:t>
      </w:r>
    </w:p>
    <w:p w14:paraId="2E6C5F9F" w14:textId="77777777" w:rsidR="004C309A" w:rsidRPr="00AA55AA" w:rsidRDefault="004C309A" w:rsidP="00AA55AA">
      <w:pPr>
        <w:pStyle w:val="ListParagraph"/>
        <w:tabs>
          <w:tab w:val="left" w:pos="1080"/>
        </w:tabs>
        <w:spacing w:after="0" w:line="240" w:lineRule="auto"/>
        <w:ind w:left="0"/>
        <w:jc w:val="both"/>
        <w:rPr>
          <w:rFonts w:ascii="Calibri" w:eastAsia="Arial" w:hAnsi="Calibri" w:cs="Calibri"/>
          <w:sz w:val="24"/>
          <w:szCs w:val="24"/>
        </w:rPr>
      </w:pPr>
    </w:p>
    <w:p w14:paraId="6A57D859" w14:textId="1FF4D126" w:rsidR="00E225DD" w:rsidRPr="00AA55AA" w:rsidRDefault="4514C271"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Place 1</w:t>
      </w:r>
      <w:r w:rsidR="00E225DD" w:rsidRPr="00AA55AA">
        <w:rPr>
          <w:rFonts w:ascii="Calibri" w:eastAsia="Arial" w:hAnsi="Calibri" w:cs="Calibri"/>
          <w:sz w:val="24"/>
          <w:szCs w:val="24"/>
        </w:rPr>
        <w:t xml:space="preserve"> </w:t>
      </w:r>
      <w:r w:rsidRPr="00AA55AA">
        <w:rPr>
          <w:rFonts w:ascii="Calibri" w:eastAsia="Arial" w:hAnsi="Calibri" w:cs="Calibri"/>
          <w:sz w:val="24"/>
          <w:szCs w:val="24"/>
        </w:rPr>
        <w:t xml:space="preserve">L bag of normal saline in </w:t>
      </w:r>
      <w:r w:rsidR="00E225DD" w:rsidRPr="00AA55AA">
        <w:rPr>
          <w:rFonts w:ascii="Calibri" w:eastAsia="Arial" w:hAnsi="Calibri" w:cs="Calibri"/>
          <w:sz w:val="24"/>
          <w:szCs w:val="24"/>
        </w:rPr>
        <w:t xml:space="preserve">a warm </w:t>
      </w:r>
      <w:r w:rsidRPr="00AA55AA">
        <w:rPr>
          <w:rFonts w:ascii="Calibri" w:eastAsia="Arial" w:hAnsi="Calibri" w:cs="Calibri"/>
          <w:sz w:val="24"/>
          <w:szCs w:val="24"/>
        </w:rPr>
        <w:t>water</w:t>
      </w:r>
      <w:r w:rsidR="008C7AB3" w:rsidRPr="00AA55AA">
        <w:rPr>
          <w:rFonts w:ascii="Calibri" w:eastAsia="Arial" w:hAnsi="Calibri" w:cs="Calibri"/>
          <w:sz w:val="24"/>
          <w:szCs w:val="24"/>
        </w:rPr>
        <w:t xml:space="preserve"> </w:t>
      </w:r>
      <w:r w:rsidRPr="00AA55AA">
        <w:rPr>
          <w:rFonts w:ascii="Calibri" w:eastAsia="Arial" w:hAnsi="Calibri" w:cs="Calibri"/>
          <w:sz w:val="24"/>
          <w:szCs w:val="24"/>
        </w:rPr>
        <w:t>bath (39</w:t>
      </w:r>
      <w:r w:rsidR="0023000D" w:rsidRPr="00AA55AA">
        <w:rPr>
          <w:rFonts w:ascii="Calibri" w:eastAsia="Arial" w:hAnsi="Calibri" w:cs="Calibri"/>
          <w:sz w:val="24"/>
          <w:szCs w:val="24"/>
        </w:rPr>
        <w:t xml:space="preserve"> </w:t>
      </w:r>
      <w:r w:rsidR="00E225DD" w:rsidRPr="00AA55AA">
        <w:rPr>
          <w:rFonts w:ascii="Calibri" w:eastAsia="Arial" w:hAnsi="Calibri" w:cs="Calibri"/>
          <w:sz w:val="24"/>
          <w:szCs w:val="24"/>
        </w:rPr>
        <w:t>°C</w:t>
      </w:r>
      <w:r w:rsidRPr="00AA55AA">
        <w:rPr>
          <w:rFonts w:ascii="Calibri" w:eastAsia="Arial" w:hAnsi="Calibri" w:cs="Calibri"/>
          <w:sz w:val="24"/>
          <w:szCs w:val="24"/>
        </w:rPr>
        <w:t xml:space="preserve">) </w:t>
      </w:r>
      <w:r w:rsidR="001E4577" w:rsidRPr="00AA55AA">
        <w:rPr>
          <w:rFonts w:ascii="Calibri" w:eastAsia="Arial" w:hAnsi="Calibri" w:cs="Calibri"/>
          <w:sz w:val="24"/>
          <w:szCs w:val="24"/>
        </w:rPr>
        <w:t>to prepare</w:t>
      </w:r>
      <w:r w:rsidR="008C7AB3" w:rsidRPr="00AA55AA">
        <w:rPr>
          <w:rFonts w:ascii="Calibri" w:eastAsia="Arial" w:hAnsi="Calibri" w:cs="Calibri"/>
          <w:sz w:val="24"/>
          <w:szCs w:val="24"/>
        </w:rPr>
        <w:t xml:space="preserve"> the</w:t>
      </w:r>
      <w:r w:rsidRPr="00AA55AA">
        <w:rPr>
          <w:rFonts w:ascii="Calibri" w:eastAsia="Arial" w:hAnsi="Calibri" w:cs="Calibri"/>
          <w:sz w:val="24"/>
          <w:szCs w:val="24"/>
        </w:rPr>
        <w:t xml:space="preserve"> lung lavages.</w:t>
      </w:r>
    </w:p>
    <w:p w14:paraId="71AEF599" w14:textId="1C9F59D6" w:rsidR="4514C271" w:rsidRPr="00AA55AA" w:rsidRDefault="4514C271" w:rsidP="00AA55AA">
      <w:pPr>
        <w:pStyle w:val="ListParagraph"/>
        <w:tabs>
          <w:tab w:val="left" w:pos="1080"/>
        </w:tabs>
        <w:spacing w:after="0" w:line="240" w:lineRule="auto"/>
        <w:ind w:left="0"/>
        <w:jc w:val="both"/>
        <w:rPr>
          <w:rFonts w:ascii="Calibri" w:eastAsia="Arial" w:hAnsi="Calibri" w:cs="Calibri"/>
          <w:sz w:val="24"/>
          <w:szCs w:val="24"/>
        </w:rPr>
      </w:pPr>
    </w:p>
    <w:p w14:paraId="29DC1395" w14:textId="27F858B8" w:rsidR="4514C271" w:rsidRPr="00AA55AA" w:rsidRDefault="4514C271"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Set up drug infusion pumps (ketamine and propofol) and add new bags of </w:t>
      </w:r>
      <w:r w:rsidR="00C23BF6" w:rsidRPr="00AA55AA">
        <w:rPr>
          <w:rFonts w:ascii="Calibri" w:eastAsia="Arial" w:hAnsi="Calibri" w:cs="Calibri"/>
          <w:sz w:val="24"/>
          <w:szCs w:val="24"/>
        </w:rPr>
        <w:t>room</w:t>
      </w:r>
      <w:r w:rsidR="00C653CC" w:rsidRPr="00AA55AA">
        <w:rPr>
          <w:rFonts w:ascii="Calibri" w:eastAsia="Arial" w:hAnsi="Calibri" w:cs="Calibri"/>
          <w:sz w:val="24"/>
          <w:szCs w:val="24"/>
        </w:rPr>
        <w:t xml:space="preserve"> </w:t>
      </w:r>
      <w:r w:rsidR="00C23BF6" w:rsidRPr="00AA55AA">
        <w:rPr>
          <w:rFonts w:ascii="Calibri" w:eastAsia="Arial" w:hAnsi="Calibri" w:cs="Calibri"/>
          <w:sz w:val="24"/>
          <w:szCs w:val="24"/>
        </w:rPr>
        <w:t xml:space="preserve">temperature </w:t>
      </w:r>
      <w:r w:rsidRPr="00AA55AA">
        <w:rPr>
          <w:rFonts w:ascii="Calibri" w:eastAsia="Arial" w:hAnsi="Calibri" w:cs="Calibri"/>
          <w:sz w:val="24"/>
          <w:szCs w:val="24"/>
        </w:rPr>
        <w:t xml:space="preserve">Lactated Ringers and Dextrose to </w:t>
      </w:r>
      <w:r w:rsidR="00E225DD" w:rsidRPr="00AA55AA">
        <w:rPr>
          <w:rFonts w:ascii="Calibri" w:eastAsia="Arial" w:hAnsi="Calibri" w:cs="Calibri"/>
          <w:sz w:val="24"/>
          <w:szCs w:val="24"/>
        </w:rPr>
        <w:t>f</w:t>
      </w:r>
      <w:r w:rsidRPr="00AA55AA">
        <w:rPr>
          <w:rFonts w:ascii="Calibri" w:eastAsia="Arial" w:hAnsi="Calibri" w:cs="Calibri"/>
          <w:sz w:val="24"/>
          <w:szCs w:val="24"/>
        </w:rPr>
        <w:t xml:space="preserve">luid </w:t>
      </w:r>
      <w:r w:rsidR="00E225DD" w:rsidRPr="00AA55AA">
        <w:rPr>
          <w:rFonts w:ascii="Calibri" w:eastAsia="Arial" w:hAnsi="Calibri" w:cs="Calibri"/>
          <w:sz w:val="24"/>
          <w:szCs w:val="24"/>
        </w:rPr>
        <w:t>p</w:t>
      </w:r>
      <w:r w:rsidRPr="00AA55AA">
        <w:rPr>
          <w:rFonts w:ascii="Calibri" w:eastAsia="Arial" w:hAnsi="Calibri" w:cs="Calibri"/>
          <w:sz w:val="24"/>
          <w:szCs w:val="24"/>
        </w:rPr>
        <w:t>umps.</w:t>
      </w:r>
    </w:p>
    <w:p w14:paraId="55DB58CF" w14:textId="5A1F28C7" w:rsidR="00F40DBA" w:rsidRPr="00AA55AA" w:rsidRDefault="2EC20DB8" w:rsidP="00AA55AA">
      <w:pPr>
        <w:tabs>
          <w:tab w:val="left" w:pos="1080"/>
        </w:tabs>
        <w:rPr>
          <w:rFonts w:eastAsia="Arial"/>
        </w:rPr>
      </w:pPr>
      <w:r w:rsidRPr="00AA55AA">
        <w:rPr>
          <w:rFonts w:eastAsia="Arial"/>
          <w:b/>
          <w:bCs/>
        </w:rPr>
        <w:t xml:space="preserve"> </w:t>
      </w:r>
    </w:p>
    <w:p w14:paraId="07D51A7F" w14:textId="2A658485" w:rsidR="009D6F6F" w:rsidRPr="00AA55AA" w:rsidRDefault="34E5AEA2"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iglet stays with the sow at the local farm </w:t>
      </w:r>
      <w:r w:rsidR="001E4577" w:rsidRPr="00AA55AA">
        <w:rPr>
          <w:rFonts w:ascii="Calibri" w:eastAsia="Arial" w:hAnsi="Calibri" w:cs="Calibri"/>
          <w:sz w:val="24"/>
          <w:szCs w:val="24"/>
        </w:rPr>
        <w:t>and has free access to it until it is</w:t>
      </w:r>
      <w:r w:rsidR="00C23BF6" w:rsidRPr="00AA55AA">
        <w:rPr>
          <w:rFonts w:ascii="Calibri" w:eastAsia="Arial" w:hAnsi="Calibri" w:cs="Calibri"/>
          <w:sz w:val="24"/>
          <w:szCs w:val="24"/>
        </w:rPr>
        <w:t xml:space="preserve"> </w:t>
      </w:r>
      <w:r w:rsidRPr="00AA55AA">
        <w:rPr>
          <w:rFonts w:ascii="Calibri" w:eastAsia="Arial" w:hAnsi="Calibri" w:cs="Calibri"/>
          <w:sz w:val="24"/>
          <w:szCs w:val="24"/>
        </w:rPr>
        <w:t>pick</w:t>
      </w:r>
      <w:r w:rsidR="00633375" w:rsidRPr="00AA55AA">
        <w:rPr>
          <w:rFonts w:ascii="Calibri" w:eastAsia="Arial" w:hAnsi="Calibri" w:cs="Calibri"/>
          <w:sz w:val="24"/>
          <w:szCs w:val="24"/>
        </w:rPr>
        <w:t xml:space="preserve">ed </w:t>
      </w:r>
      <w:r w:rsidRPr="00AA55AA">
        <w:rPr>
          <w:rFonts w:ascii="Calibri" w:eastAsia="Arial" w:hAnsi="Calibri" w:cs="Calibri"/>
          <w:sz w:val="24"/>
          <w:szCs w:val="24"/>
        </w:rPr>
        <w:t xml:space="preserve">up </w:t>
      </w:r>
      <w:r w:rsidR="004A1A12" w:rsidRPr="00AA55AA">
        <w:rPr>
          <w:rFonts w:ascii="Calibri" w:eastAsia="Arial" w:hAnsi="Calibri" w:cs="Calibri"/>
          <w:sz w:val="24"/>
          <w:szCs w:val="24"/>
        </w:rPr>
        <w:t>by a research team member</w:t>
      </w:r>
      <w:r w:rsidRPr="00AA55AA">
        <w:rPr>
          <w:rFonts w:ascii="Calibri" w:eastAsia="Arial" w:hAnsi="Calibri" w:cs="Calibri"/>
          <w:sz w:val="24"/>
          <w:szCs w:val="24"/>
        </w:rPr>
        <w:t xml:space="preserve">. Note </w:t>
      </w:r>
      <w:r w:rsidR="001E4577" w:rsidRPr="00AA55AA">
        <w:rPr>
          <w:rFonts w:ascii="Calibri" w:eastAsia="Arial" w:hAnsi="Calibri" w:cs="Calibri"/>
          <w:sz w:val="24"/>
          <w:szCs w:val="24"/>
        </w:rPr>
        <w:t xml:space="preserve">the </w:t>
      </w:r>
      <w:r w:rsidRPr="00AA55AA">
        <w:rPr>
          <w:rFonts w:ascii="Calibri" w:eastAsia="Arial" w:hAnsi="Calibri" w:cs="Calibri"/>
          <w:sz w:val="24"/>
          <w:szCs w:val="24"/>
        </w:rPr>
        <w:t>sex, age, litter size</w:t>
      </w:r>
      <w:r w:rsidR="001E4577" w:rsidRPr="00AA55AA">
        <w:rPr>
          <w:rFonts w:ascii="Calibri" w:eastAsia="Arial" w:hAnsi="Calibri" w:cs="Calibri"/>
          <w:sz w:val="24"/>
          <w:szCs w:val="24"/>
        </w:rPr>
        <w:t>,</w:t>
      </w:r>
      <w:r w:rsidRPr="00AA55AA">
        <w:rPr>
          <w:rFonts w:ascii="Calibri" w:eastAsia="Arial" w:hAnsi="Calibri" w:cs="Calibri"/>
          <w:sz w:val="24"/>
          <w:szCs w:val="24"/>
        </w:rPr>
        <w:t xml:space="preserve"> and time of birth.</w:t>
      </w:r>
    </w:p>
    <w:p w14:paraId="21369EC2"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274D7DDD" w14:textId="4E8BF2FF" w:rsidR="00F40DBA" w:rsidRPr="00AA55AA" w:rsidRDefault="001E4577" w:rsidP="00AA55AA">
      <w:pPr>
        <w:pStyle w:val="ListParagraph"/>
        <w:tabs>
          <w:tab w:val="left" w:pos="1080"/>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00C76143" w:rsidRPr="00AA55AA">
        <w:rPr>
          <w:rFonts w:ascii="Calibri" w:eastAsia="Arial" w:hAnsi="Calibri" w:cs="Calibri"/>
          <w:sz w:val="24"/>
          <w:szCs w:val="24"/>
        </w:rPr>
        <w:t xml:space="preserve">An </w:t>
      </w:r>
      <w:r w:rsidR="00D200D6" w:rsidRPr="00AA55AA">
        <w:rPr>
          <w:rFonts w:ascii="Calibri" w:eastAsia="Arial" w:hAnsi="Calibri" w:cs="Calibri"/>
          <w:sz w:val="24"/>
          <w:szCs w:val="24"/>
        </w:rPr>
        <w:t xml:space="preserve">experienced </w:t>
      </w:r>
      <w:r w:rsidR="00C76143" w:rsidRPr="00AA55AA">
        <w:rPr>
          <w:rFonts w:ascii="Calibri" w:eastAsia="Arial" w:hAnsi="Calibri" w:cs="Calibri"/>
          <w:sz w:val="24"/>
          <w:szCs w:val="24"/>
        </w:rPr>
        <w:t xml:space="preserve">team member </w:t>
      </w:r>
      <w:r w:rsidR="00F204D9" w:rsidRPr="00AA55AA">
        <w:rPr>
          <w:rFonts w:ascii="Calibri" w:eastAsia="Arial" w:hAnsi="Calibri" w:cs="Calibri"/>
          <w:sz w:val="24"/>
          <w:szCs w:val="24"/>
        </w:rPr>
        <w:t>is</w:t>
      </w:r>
      <w:r w:rsidR="00C76143" w:rsidRPr="00AA55AA">
        <w:rPr>
          <w:rFonts w:ascii="Calibri" w:eastAsia="Arial" w:hAnsi="Calibri" w:cs="Calibri"/>
          <w:sz w:val="24"/>
          <w:szCs w:val="24"/>
        </w:rPr>
        <w:t xml:space="preserve"> present throughout </w:t>
      </w:r>
      <w:r w:rsidR="00D4719C" w:rsidRPr="00AA55AA">
        <w:rPr>
          <w:rFonts w:ascii="Calibri" w:eastAsia="Arial" w:hAnsi="Calibri" w:cs="Calibri"/>
          <w:sz w:val="24"/>
          <w:szCs w:val="24"/>
        </w:rPr>
        <w:t xml:space="preserve">the </w:t>
      </w:r>
      <w:r w:rsidR="0BEF92EE" w:rsidRPr="00AA55AA">
        <w:rPr>
          <w:rFonts w:ascii="Calibri" w:eastAsia="Arial" w:hAnsi="Calibri" w:cs="Calibri"/>
          <w:sz w:val="24"/>
          <w:szCs w:val="24"/>
        </w:rPr>
        <w:t>transport</w:t>
      </w:r>
      <w:r w:rsidR="002B6D01" w:rsidRPr="00AA55AA">
        <w:rPr>
          <w:rFonts w:ascii="Calibri" w:eastAsia="Arial" w:hAnsi="Calibri" w:cs="Calibri"/>
          <w:sz w:val="24"/>
          <w:szCs w:val="24"/>
        </w:rPr>
        <w:t xml:space="preserve"> (with a design</w:t>
      </w:r>
      <w:r w:rsidR="009429C2" w:rsidRPr="00AA55AA">
        <w:rPr>
          <w:rFonts w:ascii="Calibri" w:eastAsia="Arial" w:hAnsi="Calibri" w:cs="Calibri"/>
          <w:sz w:val="24"/>
          <w:szCs w:val="24"/>
        </w:rPr>
        <w:t>ated</w:t>
      </w:r>
      <w:r w:rsidR="002B6D01" w:rsidRPr="00AA55AA">
        <w:rPr>
          <w:rFonts w:ascii="Calibri" w:eastAsia="Arial" w:hAnsi="Calibri" w:cs="Calibri"/>
          <w:sz w:val="24"/>
          <w:szCs w:val="24"/>
        </w:rPr>
        <w:t xml:space="preserve"> driver)</w:t>
      </w:r>
      <w:r w:rsidR="00F204D9" w:rsidRPr="00AA55AA">
        <w:rPr>
          <w:rFonts w:ascii="Calibri" w:eastAsia="Arial" w:hAnsi="Calibri" w:cs="Calibri"/>
          <w:sz w:val="24"/>
          <w:szCs w:val="24"/>
        </w:rPr>
        <w:t xml:space="preserve"> </w:t>
      </w:r>
      <w:r w:rsidR="00A533EB" w:rsidRPr="00AA55AA">
        <w:rPr>
          <w:rFonts w:ascii="Calibri" w:eastAsia="Arial" w:hAnsi="Calibri" w:cs="Calibri"/>
          <w:sz w:val="24"/>
          <w:szCs w:val="24"/>
        </w:rPr>
        <w:t xml:space="preserve">to keep the piglet calm by </w:t>
      </w:r>
      <w:r w:rsidR="00326912" w:rsidRPr="00AA55AA">
        <w:rPr>
          <w:rFonts w:ascii="Calibri" w:eastAsia="Arial" w:hAnsi="Calibri" w:cs="Calibri"/>
          <w:sz w:val="24"/>
          <w:szCs w:val="24"/>
        </w:rPr>
        <w:t>placing</w:t>
      </w:r>
      <w:r w:rsidR="00C76143" w:rsidRPr="00AA55AA">
        <w:rPr>
          <w:rFonts w:ascii="Calibri" w:eastAsia="Arial" w:hAnsi="Calibri" w:cs="Calibri"/>
          <w:sz w:val="24"/>
          <w:szCs w:val="24"/>
        </w:rPr>
        <w:t xml:space="preserve"> </w:t>
      </w:r>
      <w:r w:rsidR="00A533EB" w:rsidRPr="00AA55AA">
        <w:rPr>
          <w:rFonts w:ascii="Calibri" w:eastAsia="Arial" w:hAnsi="Calibri" w:cs="Calibri"/>
          <w:sz w:val="24"/>
          <w:szCs w:val="24"/>
        </w:rPr>
        <w:t xml:space="preserve">it </w:t>
      </w:r>
      <w:r w:rsidR="00326912" w:rsidRPr="00AA55AA">
        <w:rPr>
          <w:rFonts w:ascii="Calibri" w:eastAsia="Arial" w:hAnsi="Calibri" w:cs="Calibri"/>
          <w:sz w:val="24"/>
          <w:szCs w:val="24"/>
        </w:rPr>
        <w:t xml:space="preserve">in a </w:t>
      </w:r>
      <w:r w:rsidR="003D7D9D" w:rsidRPr="00AA55AA">
        <w:rPr>
          <w:rFonts w:ascii="Calibri" w:eastAsia="Arial" w:hAnsi="Calibri" w:cs="Calibri"/>
          <w:sz w:val="24"/>
          <w:szCs w:val="24"/>
        </w:rPr>
        <w:t xml:space="preserve">closed </w:t>
      </w:r>
      <w:r w:rsidR="00B84FE3" w:rsidRPr="00AA55AA">
        <w:rPr>
          <w:rFonts w:ascii="Calibri" w:eastAsia="Arial" w:hAnsi="Calibri" w:cs="Calibri"/>
          <w:sz w:val="24"/>
          <w:szCs w:val="24"/>
        </w:rPr>
        <w:t xml:space="preserve">soft </w:t>
      </w:r>
      <w:r w:rsidR="003D7D9D" w:rsidRPr="00AA55AA">
        <w:rPr>
          <w:rFonts w:ascii="Calibri" w:eastAsia="Arial" w:hAnsi="Calibri" w:cs="Calibri"/>
          <w:sz w:val="24"/>
          <w:szCs w:val="24"/>
        </w:rPr>
        <w:t xml:space="preserve">carrier </w:t>
      </w:r>
      <w:r w:rsidR="00326912" w:rsidRPr="00AA55AA">
        <w:rPr>
          <w:rFonts w:ascii="Calibri" w:eastAsia="Arial" w:hAnsi="Calibri" w:cs="Calibri"/>
          <w:sz w:val="24"/>
          <w:szCs w:val="24"/>
        </w:rPr>
        <w:t xml:space="preserve">with </w:t>
      </w:r>
      <w:r w:rsidRPr="00AA55AA">
        <w:rPr>
          <w:rFonts w:ascii="Calibri" w:eastAsia="Arial" w:hAnsi="Calibri" w:cs="Calibri"/>
          <w:sz w:val="24"/>
          <w:szCs w:val="24"/>
        </w:rPr>
        <w:t xml:space="preserve">a </w:t>
      </w:r>
      <w:r w:rsidR="7A66F17A" w:rsidRPr="00AA55AA">
        <w:rPr>
          <w:rFonts w:ascii="Calibri" w:eastAsia="Arial" w:hAnsi="Calibri" w:cs="Calibri"/>
          <w:sz w:val="24"/>
          <w:szCs w:val="24"/>
        </w:rPr>
        <w:t xml:space="preserve">hot </w:t>
      </w:r>
      <w:r w:rsidR="00326912" w:rsidRPr="00AA55AA">
        <w:rPr>
          <w:rFonts w:ascii="Calibri" w:eastAsia="Arial" w:hAnsi="Calibri" w:cs="Calibri"/>
          <w:sz w:val="24"/>
          <w:szCs w:val="24"/>
        </w:rPr>
        <w:t>water</w:t>
      </w:r>
      <w:r w:rsidR="1F021311" w:rsidRPr="00AA55AA">
        <w:rPr>
          <w:rFonts w:ascii="Calibri" w:eastAsia="Arial" w:hAnsi="Calibri" w:cs="Calibri"/>
          <w:sz w:val="24"/>
          <w:szCs w:val="24"/>
        </w:rPr>
        <w:t xml:space="preserve"> </w:t>
      </w:r>
      <w:r w:rsidR="00B84C5A" w:rsidRPr="00AA55AA">
        <w:rPr>
          <w:rFonts w:ascii="Calibri" w:eastAsia="Arial" w:hAnsi="Calibri" w:cs="Calibri"/>
          <w:sz w:val="24"/>
          <w:szCs w:val="24"/>
        </w:rPr>
        <w:t xml:space="preserve">rubber </w:t>
      </w:r>
      <w:r w:rsidR="0006100E" w:rsidRPr="00AA55AA">
        <w:rPr>
          <w:rFonts w:ascii="Calibri" w:eastAsia="Arial" w:hAnsi="Calibri" w:cs="Calibri"/>
          <w:sz w:val="24"/>
          <w:szCs w:val="24"/>
        </w:rPr>
        <w:t xml:space="preserve">heat </w:t>
      </w:r>
      <w:r w:rsidR="0006100E" w:rsidRPr="00AA55AA">
        <w:rPr>
          <w:rFonts w:ascii="Calibri" w:eastAsia="Arial" w:hAnsi="Calibri" w:cs="Calibri"/>
          <w:sz w:val="24"/>
          <w:szCs w:val="24"/>
        </w:rPr>
        <w:lastRenderedPageBreak/>
        <w:t>pad</w:t>
      </w:r>
      <w:r w:rsidR="00B84C5A" w:rsidRPr="00AA55AA">
        <w:rPr>
          <w:rFonts w:ascii="Calibri" w:eastAsia="Arial" w:hAnsi="Calibri" w:cs="Calibri"/>
          <w:sz w:val="24"/>
          <w:szCs w:val="24"/>
        </w:rPr>
        <w:t xml:space="preserve"> </w:t>
      </w:r>
      <w:r w:rsidR="00512A3C" w:rsidRPr="00AA55AA">
        <w:rPr>
          <w:rFonts w:ascii="Calibri" w:eastAsia="Arial" w:hAnsi="Calibri" w:cs="Calibri"/>
          <w:sz w:val="24"/>
          <w:szCs w:val="24"/>
        </w:rPr>
        <w:t>wrapped in</w:t>
      </w:r>
      <w:r w:rsidR="00B84FE3" w:rsidRPr="00AA55AA">
        <w:rPr>
          <w:rFonts w:ascii="Calibri" w:eastAsia="Arial" w:hAnsi="Calibri" w:cs="Calibri"/>
          <w:sz w:val="24"/>
          <w:szCs w:val="24"/>
        </w:rPr>
        <w:t xml:space="preserve"> </w:t>
      </w:r>
      <w:r w:rsidR="00326912" w:rsidRPr="00AA55AA">
        <w:rPr>
          <w:rFonts w:ascii="Calibri" w:eastAsia="Arial" w:hAnsi="Calibri" w:cs="Calibri"/>
          <w:sz w:val="24"/>
          <w:szCs w:val="24"/>
        </w:rPr>
        <w:t>blankets</w:t>
      </w:r>
      <w:r w:rsidR="00960111" w:rsidRPr="00AA55AA">
        <w:rPr>
          <w:rFonts w:ascii="Calibri" w:eastAsia="Arial" w:hAnsi="Calibri" w:cs="Calibri"/>
          <w:sz w:val="24"/>
          <w:szCs w:val="24"/>
        </w:rPr>
        <w:t>. The carrier containing the piglet is</w:t>
      </w:r>
      <w:r w:rsidR="00326912" w:rsidRPr="00AA55AA">
        <w:rPr>
          <w:rFonts w:ascii="Calibri" w:eastAsia="Arial" w:hAnsi="Calibri" w:cs="Calibri"/>
          <w:sz w:val="24"/>
          <w:szCs w:val="24"/>
        </w:rPr>
        <w:t xml:space="preserve"> </w:t>
      </w:r>
      <w:r w:rsidR="003D7D9D" w:rsidRPr="00AA55AA">
        <w:rPr>
          <w:rFonts w:ascii="Calibri" w:eastAsia="Arial" w:hAnsi="Calibri" w:cs="Calibri"/>
          <w:sz w:val="24"/>
          <w:szCs w:val="24"/>
        </w:rPr>
        <w:t>secured on the team members´</w:t>
      </w:r>
      <w:r w:rsidR="003E30EC" w:rsidRPr="00AA55AA">
        <w:rPr>
          <w:rFonts w:ascii="Calibri" w:eastAsia="Arial" w:hAnsi="Calibri" w:cs="Calibri"/>
          <w:sz w:val="24"/>
          <w:szCs w:val="24"/>
        </w:rPr>
        <w:t xml:space="preserve"> </w:t>
      </w:r>
      <w:r w:rsidR="003D7D9D" w:rsidRPr="00AA55AA">
        <w:rPr>
          <w:rFonts w:ascii="Calibri" w:eastAsia="Arial" w:hAnsi="Calibri" w:cs="Calibri"/>
          <w:sz w:val="24"/>
          <w:szCs w:val="24"/>
        </w:rPr>
        <w:t>lap</w:t>
      </w:r>
      <w:r w:rsidR="00A65F66" w:rsidRPr="00AA55AA">
        <w:rPr>
          <w:rFonts w:ascii="Calibri" w:eastAsia="Arial" w:hAnsi="Calibri" w:cs="Calibri"/>
          <w:sz w:val="24"/>
          <w:szCs w:val="24"/>
        </w:rPr>
        <w:t>,</w:t>
      </w:r>
      <w:r w:rsidR="003833A3" w:rsidRPr="00AA55AA">
        <w:rPr>
          <w:rFonts w:ascii="Calibri" w:eastAsia="Arial" w:hAnsi="Calibri" w:cs="Calibri"/>
          <w:sz w:val="24"/>
          <w:szCs w:val="24"/>
        </w:rPr>
        <w:t xml:space="preserve"> with a role of</w:t>
      </w:r>
      <w:r w:rsidR="00A65F66" w:rsidRPr="00AA55AA">
        <w:rPr>
          <w:rFonts w:ascii="Calibri" w:eastAsia="Arial" w:hAnsi="Calibri" w:cs="Calibri"/>
          <w:sz w:val="24"/>
          <w:szCs w:val="24"/>
        </w:rPr>
        <w:t xml:space="preserve"> s</w:t>
      </w:r>
      <w:r w:rsidR="73549EB7" w:rsidRPr="00AA55AA">
        <w:rPr>
          <w:rFonts w:ascii="Calibri" w:eastAsia="Arial" w:hAnsi="Calibri" w:cs="Calibri"/>
          <w:sz w:val="24"/>
          <w:szCs w:val="24"/>
        </w:rPr>
        <w:t>oftly</w:t>
      </w:r>
      <w:r w:rsidR="00383179" w:rsidRPr="00AA55AA">
        <w:rPr>
          <w:rFonts w:ascii="Calibri" w:eastAsia="Arial" w:hAnsi="Calibri" w:cs="Calibri"/>
          <w:sz w:val="24"/>
          <w:szCs w:val="24"/>
        </w:rPr>
        <w:t xml:space="preserve"> soothing </w:t>
      </w:r>
      <w:r w:rsidR="00D4719C" w:rsidRPr="00AA55AA">
        <w:rPr>
          <w:rFonts w:ascii="Calibri" w:eastAsia="Arial" w:hAnsi="Calibri" w:cs="Calibri"/>
          <w:sz w:val="24"/>
          <w:szCs w:val="24"/>
        </w:rPr>
        <w:t xml:space="preserve">the </w:t>
      </w:r>
      <w:r w:rsidR="00383179" w:rsidRPr="00AA55AA">
        <w:rPr>
          <w:rFonts w:ascii="Calibri" w:eastAsia="Arial" w:hAnsi="Calibri" w:cs="Calibri"/>
          <w:sz w:val="24"/>
          <w:szCs w:val="24"/>
        </w:rPr>
        <w:t>piglet</w:t>
      </w:r>
      <w:r w:rsidR="00A65F66" w:rsidRPr="00AA55AA">
        <w:rPr>
          <w:rFonts w:ascii="Calibri" w:eastAsia="Arial" w:hAnsi="Calibri" w:cs="Calibri"/>
          <w:sz w:val="24"/>
          <w:szCs w:val="24"/>
        </w:rPr>
        <w:t xml:space="preserve"> and </w:t>
      </w:r>
      <w:r w:rsidR="00D4719C" w:rsidRPr="00AA55AA">
        <w:rPr>
          <w:rFonts w:ascii="Calibri" w:eastAsia="Arial" w:hAnsi="Calibri" w:cs="Calibri"/>
          <w:sz w:val="24"/>
          <w:szCs w:val="24"/>
        </w:rPr>
        <w:t>avoiding loud noise</w:t>
      </w:r>
      <w:r w:rsidR="60BA2FE8" w:rsidRPr="00AA55AA">
        <w:rPr>
          <w:rFonts w:ascii="Calibri" w:eastAsia="Arial" w:hAnsi="Calibri" w:cs="Calibri"/>
          <w:sz w:val="24"/>
          <w:szCs w:val="24"/>
        </w:rPr>
        <w:t>s</w:t>
      </w:r>
      <w:r w:rsidR="00D4719C" w:rsidRPr="00AA55AA">
        <w:rPr>
          <w:rFonts w:ascii="Calibri" w:eastAsia="Arial" w:hAnsi="Calibri" w:cs="Calibri"/>
          <w:sz w:val="24"/>
          <w:szCs w:val="24"/>
        </w:rPr>
        <w:t xml:space="preserve"> </w:t>
      </w:r>
      <w:r w:rsidR="73549EB7" w:rsidRPr="00AA55AA">
        <w:rPr>
          <w:rFonts w:ascii="Calibri" w:eastAsia="Arial" w:hAnsi="Calibri" w:cs="Calibri"/>
          <w:sz w:val="24"/>
          <w:szCs w:val="24"/>
        </w:rPr>
        <w:t>to keep</w:t>
      </w:r>
      <w:r w:rsidR="00383179" w:rsidRPr="00AA55AA">
        <w:rPr>
          <w:rFonts w:ascii="Calibri" w:eastAsia="Arial" w:hAnsi="Calibri" w:cs="Calibri"/>
          <w:sz w:val="24"/>
          <w:szCs w:val="24"/>
        </w:rPr>
        <w:t xml:space="preserve"> </w:t>
      </w:r>
      <w:r w:rsidR="003833A3" w:rsidRPr="00AA55AA">
        <w:rPr>
          <w:rFonts w:ascii="Calibri" w:eastAsia="Arial" w:hAnsi="Calibri" w:cs="Calibri"/>
          <w:sz w:val="24"/>
          <w:szCs w:val="24"/>
        </w:rPr>
        <w:t xml:space="preserve">the piglet’s </w:t>
      </w:r>
      <w:r w:rsidR="73549EB7" w:rsidRPr="00AA55AA">
        <w:rPr>
          <w:rFonts w:ascii="Calibri" w:eastAsia="Arial" w:hAnsi="Calibri" w:cs="Calibri"/>
          <w:sz w:val="24"/>
          <w:szCs w:val="24"/>
        </w:rPr>
        <w:t>stress level to a minimum.</w:t>
      </w:r>
      <w:r w:rsidR="00F204D9" w:rsidRPr="00AA55AA">
        <w:rPr>
          <w:rFonts w:ascii="Calibri" w:eastAsia="Arial" w:hAnsi="Calibri" w:cs="Calibri"/>
          <w:sz w:val="24"/>
          <w:szCs w:val="24"/>
        </w:rPr>
        <w:t xml:space="preserve"> </w:t>
      </w:r>
    </w:p>
    <w:p w14:paraId="4E9A0B40"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50AB3CA9" w14:textId="63C338EF" w:rsidR="00F40DBA" w:rsidRPr="00AA55AA" w:rsidRDefault="34E5AEA2"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Upon arrival at the research institution, keep noise to a minimum and gently hold the piglet while placing </w:t>
      </w:r>
      <w:r w:rsidR="00A362F6" w:rsidRPr="00AA55AA">
        <w:rPr>
          <w:rFonts w:ascii="Calibri" w:eastAsia="Arial" w:hAnsi="Calibri" w:cs="Calibri"/>
          <w:sz w:val="24"/>
          <w:szCs w:val="24"/>
        </w:rPr>
        <w:t xml:space="preserve">the </w:t>
      </w:r>
      <w:r w:rsidRPr="00AA55AA">
        <w:rPr>
          <w:rFonts w:ascii="Calibri" w:eastAsia="Arial" w:hAnsi="Calibri" w:cs="Calibri"/>
          <w:sz w:val="24"/>
          <w:szCs w:val="24"/>
        </w:rPr>
        <w:t>anesthesia nose cone on its face.</w:t>
      </w:r>
    </w:p>
    <w:p w14:paraId="05ED2796" w14:textId="3FD9E1CB" w:rsidR="60C4B8C1" w:rsidRPr="00AA55AA" w:rsidRDefault="60C4B8C1" w:rsidP="00AA55AA">
      <w:pPr>
        <w:pStyle w:val="ListParagraph"/>
        <w:tabs>
          <w:tab w:val="left" w:pos="1080"/>
        </w:tabs>
        <w:spacing w:after="0" w:line="240" w:lineRule="auto"/>
        <w:ind w:left="0"/>
        <w:jc w:val="both"/>
        <w:rPr>
          <w:rFonts w:ascii="Calibri" w:eastAsia="Arial" w:hAnsi="Calibri" w:cs="Calibri"/>
          <w:sz w:val="24"/>
          <w:szCs w:val="24"/>
        </w:rPr>
      </w:pPr>
    </w:p>
    <w:p w14:paraId="78C466C2" w14:textId="77777777" w:rsidR="00C653CC" w:rsidRPr="00AA55AA" w:rsidRDefault="2EC20DB8" w:rsidP="00AA55AA">
      <w:pPr>
        <w:pStyle w:val="ListParagraph"/>
        <w:numPr>
          <w:ilvl w:val="0"/>
          <w:numId w:val="1"/>
        </w:numPr>
        <w:tabs>
          <w:tab w:val="left" w:pos="1080"/>
        </w:tabs>
        <w:spacing w:after="0" w:line="240" w:lineRule="auto"/>
        <w:ind w:left="0" w:firstLine="0"/>
        <w:jc w:val="both"/>
        <w:rPr>
          <w:rFonts w:ascii="Calibri" w:eastAsia="Arial" w:hAnsi="Calibri" w:cs="Calibri"/>
          <w:b/>
          <w:bCs/>
          <w:sz w:val="24"/>
          <w:szCs w:val="24"/>
        </w:rPr>
      </w:pPr>
      <w:r w:rsidRPr="00AA55AA">
        <w:rPr>
          <w:rFonts w:ascii="Calibri" w:eastAsia="Arial" w:hAnsi="Calibri" w:cs="Calibri"/>
          <w:b/>
          <w:bCs/>
          <w:sz w:val="24"/>
          <w:szCs w:val="24"/>
        </w:rPr>
        <w:t>A</w:t>
      </w:r>
      <w:r w:rsidR="00C653CC" w:rsidRPr="00AA55AA">
        <w:rPr>
          <w:rFonts w:ascii="Calibri" w:eastAsia="Arial" w:hAnsi="Calibri" w:cs="Calibri"/>
          <w:b/>
          <w:bCs/>
          <w:sz w:val="24"/>
          <w:szCs w:val="24"/>
        </w:rPr>
        <w:t>nimal preparation</w:t>
      </w:r>
    </w:p>
    <w:p w14:paraId="124902E2" w14:textId="77777777" w:rsidR="007912B2" w:rsidRPr="00AA55AA" w:rsidRDefault="007912B2" w:rsidP="00AA55AA">
      <w:pPr>
        <w:pStyle w:val="ListParagraph"/>
        <w:tabs>
          <w:tab w:val="left" w:pos="1080"/>
        </w:tabs>
        <w:spacing w:after="0" w:line="240" w:lineRule="auto"/>
        <w:ind w:left="0"/>
        <w:jc w:val="both"/>
        <w:rPr>
          <w:rFonts w:ascii="Calibri" w:eastAsia="Arial" w:hAnsi="Calibri" w:cs="Calibri"/>
          <w:b/>
          <w:bCs/>
          <w:sz w:val="24"/>
          <w:szCs w:val="24"/>
        </w:rPr>
      </w:pPr>
    </w:p>
    <w:p w14:paraId="012349C2" w14:textId="525FE55D" w:rsidR="2EC20DB8" w:rsidRPr="00AA55AA" w:rsidRDefault="007912B2" w:rsidP="00AA55AA">
      <w:pPr>
        <w:tabs>
          <w:tab w:val="left" w:pos="1080"/>
        </w:tabs>
        <w:rPr>
          <w:rFonts w:eastAsia="Arial"/>
        </w:rPr>
      </w:pPr>
      <w:r w:rsidRPr="00AA55AA">
        <w:rPr>
          <w:rFonts w:eastAsia="Arial"/>
        </w:rPr>
        <w:t xml:space="preserve">NOTE: </w:t>
      </w:r>
      <w:r w:rsidR="00C653CC" w:rsidRPr="00AA55AA">
        <w:rPr>
          <w:rFonts w:eastAsia="Arial"/>
        </w:rPr>
        <w:t>This section includes the induction and maintenance of anesthesia</w:t>
      </w:r>
      <w:r w:rsidR="00EE702D" w:rsidRPr="00AA55AA">
        <w:rPr>
          <w:rFonts w:eastAsia="Arial"/>
        </w:rPr>
        <w:t xml:space="preserve"> (following institutionally </w:t>
      </w:r>
      <w:r w:rsidR="002B4E2E" w:rsidRPr="00AA55AA">
        <w:rPr>
          <w:rFonts w:eastAsia="Arial"/>
        </w:rPr>
        <w:t>a</w:t>
      </w:r>
      <w:r w:rsidR="00EE702D" w:rsidRPr="00AA55AA">
        <w:rPr>
          <w:rFonts w:eastAsia="Arial"/>
        </w:rPr>
        <w:t>pproved protocols)</w:t>
      </w:r>
      <w:r w:rsidR="00C653CC" w:rsidRPr="00AA55AA">
        <w:rPr>
          <w:rFonts w:eastAsia="Arial"/>
        </w:rPr>
        <w:t xml:space="preserve">. </w:t>
      </w:r>
    </w:p>
    <w:p w14:paraId="11807790" w14:textId="77777777" w:rsidR="007912B2" w:rsidRPr="00AA55AA" w:rsidRDefault="007912B2" w:rsidP="00AA55AA">
      <w:pPr>
        <w:tabs>
          <w:tab w:val="left" w:pos="1080"/>
        </w:tabs>
        <w:rPr>
          <w:rFonts w:eastAsia="Arial"/>
        </w:rPr>
      </w:pPr>
    </w:p>
    <w:p w14:paraId="2B5BD679" w14:textId="4431F575" w:rsidR="00C91812" w:rsidRPr="00AA55AA" w:rsidRDefault="5A3E214C"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Initiate O</w:t>
      </w:r>
      <w:r w:rsidRPr="00AA55AA">
        <w:rPr>
          <w:rFonts w:ascii="Calibri" w:eastAsia="Arial" w:hAnsi="Calibri" w:cs="Calibri"/>
          <w:sz w:val="24"/>
          <w:szCs w:val="24"/>
          <w:vertAlign w:val="subscript"/>
        </w:rPr>
        <w:t>2</w:t>
      </w:r>
      <w:r w:rsidRPr="00AA55AA">
        <w:rPr>
          <w:rFonts w:ascii="Calibri" w:eastAsia="Arial" w:hAnsi="Calibri" w:cs="Calibri"/>
          <w:sz w:val="24"/>
          <w:szCs w:val="24"/>
        </w:rPr>
        <w:t xml:space="preserve"> flow without isoflurane when putting the nose cone in place. When the piglet is calm, initiate isoflurane and increase until 3% isoflurane is administered (approximately 60 s)</w:t>
      </w:r>
      <w:r w:rsidR="00512A3C" w:rsidRPr="00AA55AA">
        <w:rPr>
          <w:rFonts w:ascii="Calibri" w:eastAsia="Arial" w:hAnsi="Calibri" w:cs="Calibri"/>
          <w:sz w:val="24"/>
          <w:szCs w:val="24"/>
        </w:rPr>
        <w:t xml:space="preserve">. </w:t>
      </w:r>
      <w:r w:rsidRPr="00AA55AA">
        <w:rPr>
          <w:rFonts w:ascii="Calibri" w:eastAsia="Arial" w:hAnsi="Calibri" w:cs="Calibri"/>
          <w:sz w:val="24"/>
          <w:szCs w:val="24"/>
        </w:rPr>
        <w:t xml:space="preserve">Monitor respiration carefully and adjust </w:t>
      </w:r>
      <w:bookmarkStart w:id="0" w:name="_Int_zEz67W9u"/>
      <w:r w:rsidRPr="00AA55AA">
        <w:rPr>
          <w:rFonts w:ascii="Calibri" w:eastAsia="Arial" w:hAnsi="Calibri" w:cs="Calibri"/>
          <w:sz w:val="24"/>
          <w:szCs w:val="24"/>
        </w:rPr>
        <w:t>isoflurane</w:t>
      </w:r>
      <w:bookmarkEnd w:id="0"/>
      <w:r w:rsidRPr="00AA55AA">
        <w:rPr>
          <w:rFonts w:ascii="Calibri" w:eastAsia="Arial" w:hAnsi="Calibri" w:cs="Calibri"/>
          <w:sz w:val="24"/>
          <w:szCs w:val="24"/>
        </w:rPr>
        <w:t xml:space="preserve"> accordingly. </w:t>
      </w:r>
    </w:p>
    <w:p w14:paraId="393303D0"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6AB9D81D" w14:textId="1EB992BC" w:rsidR="00C91812" w:rsidRPr="00AA55AA" w:rsidRDefault="003A5493"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V</w:t>
      </w:r>
      <w:r w:rsidR="00630C73" w:rsidRPr="00AA55AA">
        <w:rPr>
          <w:rFonts w:ascii="Calibri" w:eastAsia="Arial" w:hAnsi="Calibri" w:cs="Calibri"/>
          <w:sz w:val="24"/>
          <w:szCs w:val="24"/>
        </w:rPr>
        <w:t>erify</w:t>
      </w:r>
      <w:r w:rsidR="603D8DDC" w:rsidRPr="00AA55AA">
        <w:rPr>
          <w:rFonts w:ascii="Calibri" w:eastAsia="Arial" w:hAnsi="Calibri" w:cs="Calibri"/>
          <w:sz w:val="24"/>
          <w:szCs w:val="24"/>
        </w:rPr>
        <w:t xml:space="preserve"> </w:t>
      </w:r>
      <w:r w:rsidR="00EF421E" w:rsidRPr="00AA55AA">
        <w:rPr>
          <w:rFonts w:ascii="Calibri" w:eastAsia="Arial" w:hAnsi="Calibri" w:cs="Calibri"/>
          <w:sz w:val="24"/>
          <w:szCs w:val="24"/>
        </w:rPr>
        <w:t>the piglet's unresponsiveness</w:t>
      </w:r>
      <w:r w:rsidRPr="00AA55AA">
        <w:rPr>
          <w:rFonts w:ascii="Calibri" w:eastAsia="Arial" w:hAnsi="Calibri" w:cs="Calibri"/>
          <w:sz w:val="24"/>
          <w:szCs w:val="24"/>
        </w:rPr>
        <w:t xml:space="preserve"> </w:t>
      </w:r>
      <w:r w:rsidRPr="00AA55AA">
        <w:rPr>
          <w:rFonts w:ascii="Calibri" w:eastAsia="Arial" w:hAnsi="Calibri" w:cs="Calibri"/>
          <w:i/>
          <w:iCs/>
          <w:sz w:val="24"/>
          <w:szCs w:val="24"/>
        </w:rPr>
        <w:t>via</w:t>
      </w:r>
      <w:r w:rsidRPr="00AA55AA">
        <w:rPr>
          <w:rFonts w:ascii="Calibri" w:eastAsia="Arial" w:hAnsi="Calibri" w:cs="Calibri"/>
          <w:sz w:val="24"/>
          <w:szCs w:val="24"/>
        </w:rPr>
        <w:t xml:space="preserve"> a hard toe pinch</w:t>
      </w:r>
      <w:r w:rsidR="00630C73" w:rsidRPr="00AA55AA">
        <w:rPr>
          <w:rFonts w:ascii="Calibri" w:eastAsia="Arial" w:hAnsi="Calibri" w:cs="Calibri"/>
          <w:sz w:val="24"/>
          <w:szCs w:val="24"/>
        </w:rPr>
        <w:t xml:space="preserve">. </w:t>
      </w:r>
    </w:p>
    <w:p w14:paraId="69511247"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3C37FCFF" w14:textId="3A53ECBE" w:rsidR="00C91812" w:rsidRPr="00AA55AA" w:rsidRDefault="34E5AEA2"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Once the piglet is unresponsive, weigh and measure </w:t>
      </w:r>
      <w:r w:rsidR="00B56DE6" w:rsidRPr="00AA55AA">
        <w:rPr>
          <w:rFonts w:ascii="Calibri" w:eastAsia="Arial" w:hAnsi="Calibri" w:cs="Calibri"/>
          <w:sz w:val="24"/>
          <w:szCs w:val="24"/>
        </w:rPr>
        <w:t>i</w:t>
      </w:r>
      <w:r w:rsidRPr="00AA55AA">
        <w:rPr>
          <w:rFonts w:ascii="Calibri" w:eastAsia="Arial" w:hAnsi="Calibri" w:cs="Calibri"/>
          <w:sz w:val="24"/>
          <w:szCs w:val="24"/>
        </w:rPr>
        <w:t xml:space="preserve">t </w:t>
      </w:r>
      <w:r w:rsidR="006F1389" w:rsidRPr="00AA55AA">
        <w:rPr>
          <w:rFonts w:ascii="Calibri" w:eastAsia="Arial" w:hAnsi="Calibri" w:cs="Calibri"/>
          <w:sz w:val="24"/>
          <w:szCs w:val="24"/>
        </w:rPr>
        <w:t>for</w:t>
      </w:r>
      <w:r w:rsidRPr="00AA55AA">
        <w:rPr>
          <w:rFonts w:ascii="Calibri" w:eastAsia="Arial" w:hAnsi="Calibri" w:cs="Calibri"/>
          <w:sz w:val="24"/>
          <w:szCs w:val="24"/>
        </w:rPr>
        <w:t xml:space="preserve"> proper medication dosing. </w:t>
      </w:r>
    </w:p>
    <w:p w14:paraId="06B945D2"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2F5A338C" w14:textId="1AFCDD10" w:rsidR="2EC20DB8" w:rsidRPr="00AA55AA" w:rsidRDefault="00EA708E"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Inject </w:t>
      </w:r>
      <w:r w:rsidR="4514C271" w:rsidRPr="00AA55AA">
        <w:rPr>
          <w:rFonts w:ascii="Calibri" w:eastAsia="Arial" w:hAnsi="Calibri" w:cs="Calibri"/>
          <w:sz w:val="24"/>
          <w:szCs w:val="24"/>
        </w:rPr>
        <w:t>Buprenorphine HCL (0.04 mg/kg)</w:t>
      </w:r>
      <w:r w:rsidRPr="00AA55AA">
        <w:rPr>
          <w:rFonts w:ascii="Calibri" w:eastAsia="Arial" w:hAnsi="Calibri" w:cs="Calibri"/>
          <w:sz w:val="24"/>
          <w:szCs w:val="24"/>
        </w:rPr>
        <w:t xml:space="preserve"> </w:t>
      </w:r>
      <w:r w:rsidRPr="00AA55AA">
        <w:rPr>
          <w:rFonts w:ascii="Calibri" w:eastAsia="Arial" w:hAnsi="Calibri" w:cs="Calibri"/>
          <w:i/>
          <w:iCs/>
          <w:sz w:val="24"/>
          <w:szCs w:val="24"/>
        </w:rPr>
        <w:t>via</w:t>
      </w:r>
      <w:r w:rsidRPr="00AA55AA">
        <w:rPr>
          <w:rFonts w:ascii="Calibri" w:eastAsia="Arial" w:hAnsi="Calibri" w:cs="Calibri"/>
          <w:sz w:val="24"/>
          <w:szCs w:val="24"/>
        </w:rPr>
        <w:t xml:space="preserve"> </w:t>
      </w:r>
      <w:r w:rsidR="00312958" w:rsidRPr="00AA55AA">
        <w:rPr>
          <w:rFonts w:ascii="Calibri" w:eastAsia="Arial" w:hAnsi="Calibri" w:cs="Calibri"/>
          <w:sz w:val="24"/>
          <w:szCs w:val="24"/>
        </w:rPr>
        <w:t>i</w:t>
      </w:r>
      <w:r w:rsidRPr="00AA55AA">
        <w:rPr>
          <w:rFonts w:ascii="Calibri" w:eastAsia="Arial" w:hAnsi="Calibri" w:cs="Calibri"/>
          <w:sz w:val="24"/>
          <w:szCs w:val="24"/>
        </w:rPr>
        <w:t>ntramuscular (IM) route</w:t>
      </w:r>
      <w:r w:rsidR="4514C271" w:rsidRPr="00AA55AA">
        <w:rPr>
          <w:rFonts w:ascii="Calibri" w:eastAsia="Arial" w:hAnsi="Calibri" w:cs="Calibri"/>
          <w:sz w:val="24"/>
          <w:szCs w:val="24"/>
        </w:rPr>
        <w:t xml:space="preserve"> with </w:t>
      </w:r>
      <w:r w:rsidR="005B5661" w:rsidRPr="00AA55AA">
        <w:rPr>
          <w:rFonts w:ascii="Calibri" w:eastAsia="Arial" w:hAnsi="Calibri" w:cs="Calibri"/>
          <w:sz w:val="24"/>
          <w:szCs w:val="24"/>
        </w:rPr>
        <w:t xml:space="preserve">a </w:t>
      </w:r>
      <w:r w:rsidR="4514C271" w:rsidRPr="00AA55AA">
        <w:rPr>
          <w:rFonts w:ascii="Calibri" w:eastAsia="Arial" w:hAnsi="Calibri" w:cs="Calibri"/>
          <w:sz w:val="24"/>
          <w:szCs w:val="24"/>
        </w:rPr>
        <w:t>25</w:t>
      </w:r>
      <w:r w:rsidR="00B56DE6" w:rsidRPr="00AA55AA">
        <w:rPr>
          <w:rFonts w:ascii="Calibri" w:eastAsia="Arial" w:hAnsi="Calibri" w:cs="Calibri"/>
          <w:sz w:val="24"/>
          <w:szCs w:val="24"/>
        </w:rPr>
        <w:t xml:space="preserve"> G</w:t>
      </w:r>
      <w:r w:rsidR="4514C271" w:rsidRPr="00AA55AA">
        <w:rPr>
          <w:rFonts w:ascii="Calibri" w:eastAsia="Arial" w:hAnsi="Calibri" w:cs="Calibri"/>
          <w:sz w:val="24"/>
          <w:szCs w:val="24"/>
        </w:rPr>
        <w:t xml:space="preserve"> needle in </w:t>
      </w:r>
      <w:r w:rsidR="00B56DE6" w:rsidRPr="00AA55AA">
        <w:rPr>
          <w:rFonts w:ascii="Calibri" w:eastAsia="Arial" w:hAnsi="Calibri" w:cs="Calibri"/>
          <w:sz w:val="24"/>
          <w:szCs w:val="24"/>
        </w:rPr>
        <w:t xml:space="preserve">the </w:t>
      </w:r>
      <w:r w:rsidR="4514C271" w:rsidRPr="00AA55AA">
        <w:rPr>
          <w:rFonts w:ascii="Calibri" w:eastAsia="Arial" w:hAnsi="Calibri" w:cs="Calibri"/>
          <w:sz w:val="24"/>
          <w:szCs w:val="24"/>
        </w:rPr>
        <w:t>hindleg for analgesia.</w:t>
      </w:r>
    </w:p>
    <w:p w14:paraId="615C25EE"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0C595C95" w14:textId="061CCC11" w:rsidR="5983A08D" w:rsidRPr="00AA55AA" w:rsidRDefault="617E3ACC"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ttach pulse oximeter to upper right </w:t>
      </w:r>
      <w:r w:rsidR="00426504" w:rsidRPr="00AA55AA">
        <w:rPr>
          <w:rFonts w:ascii="Calibri" w:eastAsia="Arial" w:hAnsi="Calibri" w:cs="Calibri"/>
          <w:sz w:val="24"/>
          <w:szCs w:val="24"/>
        </w:rPr>
        <w:t>hoof</w:t>
      </w:r>
      <w:r w:rsidR="00A85AA7" w:rsidRPr="00AA55AA">
        <w:rPr>
          <w:rFonts w:ascii="Calibri" w:eastAsia="Arial" w:hAnsi="Calibri" w:cs="Calibri"/>
          <w:sz w:val="24"/>
          <w:szCs w:val="24"/>
        </w:rPr>
        <w:t xml:space="preserve"> (pre-ductal)</w:t>
      </w:r>
      <w:r w:rsidR="00692848" w:rsidRPr="00AA55AA">
        <w:rPr>
          <w:rFonts w:ascii="Calibri" w:eastAsia="Arial" w:hAnsi="Calibri" w:cs="Calibri"/>
          <w:sz w:val="24"/>
          <w:szCs w:val="24"/>
        </w:rPr>
        <w:t xml:space="preserve">, </w:t>
      </w:r>
      <w:r w:rsidR="5E0BF78F" w:rsidRPr="00AA55AA">
        <w:rPr>
          <w:rFonts w:ascii="Calibri" w:eastAsia="Arial" w:hAnsi="Calibri" w:cs="Calibri"/>
          <w:sz w:val="24"/>
          <w:szCs w:val="24"/>
        </w:rPr>
        <w:t>n</w:t>
      </w:r>
      <w:r w:rsidR="76B8754B" w:rsidRPr="00AA55AA">
        <w:rPr>
          <w:rFonts w:ascii="Calibri" w:eastAsia="Arial" w:hAnsi="Calibri" w:cs="Calibri"/>
          <w:sz w:val="24"/>
          <w:szCs w:val="24"/>
        </w:rPr>
        <w:t xml:space="preserve">on-invasive blood pressure cuff </w:t>
      </w:r>
      <w:r w:rsidR="00692848" w:rsidRPr="00AA55AA">
        <w:rPr>
          <w:rFonts w:ascii="Calibri" w:eastAsia="Arial" w:hAnsi="Calibri" w:cs="Calibri"/>
          <w:sz w:val="24"/>
          <w:szCs w:val="24"/>
        </w:rPr>
        <w:t>(</w:t>
      </w:r>
      <w:r w:rsidR="76B8754B" w:rsidRPr="00AA55AA">
        <w:rPr>
          <w:rFonts w:ascii="Calibri" w:eastAsia="Arial" w:hAnsi="Calibri" w:cs="Calibri"/>
          <w:sz w:val="24"/>
          <w:szCs w:val="24"/>
        </w:rPr>
        <w:t>until femoral artery is cannulated</w:t>
      </w:r>
      <w:r w:rsidR="00692848" w:rsidRPr="00AA55AA">
        <w:rPr>
          <w:rFonts w:ascii="Calibri" w:eastAsia="Arial" w:hAnsi="Calibri" w:cs="Calibri"/>
          <w:sz w:val="24"/>
          <w:szCs w:val="24"/>
        </w:rPr>
        <w:t>)</w:t>
      </w:r>
      <w:r w:rsidR="00B56DE6" w:rsidRPr="00AA55AA">
        <w:rPr>
          <w:rFonts w:ascii="Calibri" w:eastAsia="Arial" w:hAnsi="Calibri" w:cs="Calibri"/>
          <w:sz w:val="24"/>
          <w:szCs w:val="24"/>
        </w:rPr>
        <w:t>,</w:t>
      </w:r>
      <w:r w:rsidR="00692848" w:rsidRPr="00AA55AA">
        <w:rPr>
          <w:rFonts w:ascii="Calibri" w:eastAsia="Arial" w:hAnsi="Calibri" w:cs="Calibri"/>
          <w:sz w:val="24"/>
          <w:szCs w:val="24"/>
        </w:rPr>
        <w:t xml:space="preserve"> and ECG leads.</w:t>
      </w:r>
    </w:p>
    <w:p w14:paraId="471926D3"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50F79CD5" w14:textId="0E39D85E" w:rsidR="2EC20DB8" w:rsidRPr="00AA55AA" w:rsidRDefault="04C2B7CC"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Insert 24</w:t>
      </w:r>
      <w:r w:rsidR="00B56DE6" w:rsidRPr="00AA55AA">
        <w:rPr>
          <w:rFonts w:ascii="Calibri" w:eastAsia="Arial" w:hAnsi="Calibri" w:cs="Calibri"/>
          <w:sz w:val="24"/>
          <w:szCs w:val="24"/>
        </w:rPr>
        <w:t xml:space="preserve"> G</w:t>
      </w:r>
      <w:r w:rsidRPr="00AA55AA">
        <w:rPr>
          <w:rFonts w:ascii="Calibri" w:eastAsia="Arial" w:hAnsi="Calibri" w:cs="Calibri"/>
          <w:sz w:val="24"/>
          <w:szCs w:val="24"/>
        </w:rPr>
        <w:t xml:space="preserve"> angiocaths in both ears</w:t>
      </w:r>
      <w:r w:rsidR="00612136" w:rsidRPr="00AA55AA">
        <w:rPr>
          <w:rFonts w:ascii="Calibri" w:eastAsia="Arial" w:hAnsi="Calibri" w:cs="Calibri"/>
          <w:sz w:val="24"/>
          <w:szCs w:val="24"/>
        </w:rPr>
        <w:t>.</w:t>
      </w:r>
      <w:r w:rsidRPr="00AA55AA">
        <w:rPr>
          <w:rFonts w:ascii="Calibri" w:eastAsia="Arial" w:hAnsi="Calibri" w:cs="Calibri"/>
          <w:sz w:val="24"/>
          <w:szCs w:val="24"/>
        </w:rPr>
        <w:t xml:space="preserve"> </w:t>
      </w:r>
      <w:r w:rsidR="00612136" w:rsidRPr="00AA55AA">
        <w:rPr>
          <w:rStyle w:val="CommentReference"/>
          <w:rFonts w:ascii="Calibri" w:eastAsia="Calibri" w:hAnsi="Calibri" w:cs="Calibri"/>
          <w:sz w:val="24"/>
          <w:szCs w:val="24"/>
        </w:rPr>
        <w:t>A</w:t>
      </w:r>
      <w:r w:rsidRPr="00AA55AA">
        <w:rPr>
          <w:rFonts w:ascii="Calibri" w:eastAsia="Arial" w:hAnsi="Calibri" w:cs="Calibri"/>
          <w:sz w:val="24"/>
          <w:szCs w:val="24"/>
        </w:rPr>
        <w:t>ttach saline</w:t>
      </w:r>
      <w:r w:rsidR="00B56DE6" w:rsidRPr="00AA55AA">
        <w:rPr>
          <w:rFonts w:ascii="Calibri" w:eastAsia="Arial" w:hAnsi="Calibri" w:cs="Calibri"/>
          <w:sz w:val="24"/>
          <w:szCs w:val="24"/>
        </w:rPr>
        <w:t>-</w:t>
      </w:r>
      <w:r w:rsidRPr="00AA55AA">
        <w:rPr>
          <w:rFonts w:ascii="Calibri" w:eastAsia="Arial" w:hAnsi="Calibri" w:cs="Calibri"/>
          <w:sz w:val="24"/>
          <w:szCs w:val="24"/>
        </w:rPr>
        <w:t xml:space="preserve">flushed 6” extension sets with 4-way stopcocks. </w:t>
      </w:r>
      <w:r w:rsidR="003D4686" w:rsidRPr="00AA55AA">
        <w:rPr>
          <w:rFonts w:ascii="Calibri" w:eastAsia="Arial" w:hAnsi="Calibri" w:cs="Calibri"/>
          <w:sz w:val="24"/>
          <w:szCs w:val="24"/>
        </w:rPr>
        <w:t>S</w:t>
      </w:r>
      <w:r w:rsidRPr="00AA55AA">
        <w:rPr>
          <w:rFonts w:ascii="Calibri" w:eastAsia="Arial" w:hAnsi="Calibri" w:cs="Calibri"/>
          <w:sz w:val="24"/>
          <w:szCs w:val="24"/>
        </w:rPr>
        <w:t xml:space="preserve">upport </w:t>
      </w:r>
      <w:r w:rsidR="00B56DE6" w:rsidRPr="00AA55AA">
        <w:rPr>
          <w:rFonts w:ascii="Calibri" w:eastAsia="Arial" w:hAnsi="Calibri" w:cs="Calibri"/>
          <w:sz w:val="24"/>
          <w:szCs w:val="24"/>
        </w:rPr>
        <w:t xml:space="preserve">the </w:t>
      </w:r>
      <w:r w:rsidRPr="00AA55AA">
        <w:rPr>
          <w:rFonts w:ascii="Calibri" w:eastAsia="Arial" w:hAnsi="Calibri" w:cs="Calibri"/>
          <w:sz w:val="24"/>
          <w:szCs w:val="24"/>
        </w:rPr>
        <w:t xml:space="preserve">ear with </w:t>
      </w:r>
      <w:r w:rsidR="00B56DE6" w:rsidRPr="00AA55AA">
        <w:rPr>
          <w:rFonts w:ascii="Calibri" w:eastAsia="Arial" w:hAnsi="Calibri" w:cs="Calibri"/>
          <w:sz w:val="24"/>
          <w:szCs w:val="24"/>
        </w:rPr>
        <w:t xml:space="preserve">a </w:t>
      </w:r>
      <w:r w:rsidRPr="00AA55AA">
        <w:rPr>
          <w:rFonts w:ascii="Calibri" w:eastAsia="Arial" w:hAnsi="Calibri" w:cs="Calibri"/>
          <w:sz w:val="24"/>
          <w:szCs w:val="24"/>
        </w:rPr>
        <w:t>tongue depressor to avoid positional obstruction.</w:t>
      </w:r>
    </w:p>
    <w:p w14:paraId="2971041D"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51CB7F38" w14:textId="30AA2827" w:rsidR="7ABACE9B" w:rsidRPr="00AA55AA" w:rsidRDefault="34E5AEA2"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Obtain blood from </w:t>
      </w:r>
      <w:r w:rsidR="00060815" w:rsidRPr="00AA55AA">
        <w:rPr>
          <w:rFonts w:ascii="Calibri" w:eastAsia="Arial" w:hAnsi="Calibri" w:cs="Calibri"/>
          <w:sz w:val="24"/>
          <w:szCs w:val="24"/>
        </w:rPr>
        <w:t xml:space="preserve">the </w:t>
      </w:r>
      <w:r w:rsidRPr="00AA55AA">
        <w:rPr>
          <w:rFonts w:ascii="Calibri" w:eastAsia="Arial" w:hAnsi="Calibri" w:cs="Calibri"/>
          <w:sz w:val="24"/>
          <w:szCs w:val="24"/>
        </w:rPr>
        <w:t xml:space="preserve">inserted ear catheter for blood glucose (BG) measurement with </w:t>
      </w:r>
      <w:r w:rsidR="00060815" w:rsidRPr="00AA55AA">
        <w:rPr>
          <w:rFonts w:ascii="Calibri" w:eastAsia="Arial" w:hAnsi="Calibri" w:cs="Calibri"/>
          <w:sz w:val="24"/>
          <w:szCs w:val="24"/>
        </w:rPr>
        <w:t xml:space="preserve">a </w:t>
      </w:r>
      <w:r w:rsidRPr="00AA55AA">
        <w:rPr>
          <w:rFonts w:ascii="Calibri" w:eastAsia="Arial" w:hAnsi="Calibri" w:cs="Calibri"/>
          <w:sz w:val="24"/>
          <w:szCs w:val="24"/>
        </w:rPr>
        <w:t>calibrated glucometer</w:t>
      </w:r>
      <w:r w:rsidR="00B25692" w:rsidRPr="00AA55AA">
        <w:rPr>
          <w:rFonts w:ascii="Calibri" w:eastAsia="Arial" w:hAnsi="Calibri" w:cs="Calibri"/>
          <w:sz w:val="24"/>
          <w:szCs w:val="24"/>
        </w:rPr>
        <w:t xml:space="preserve"> as per </w:t>
      </w:r>
      <w:r w:rsidR="006E6952" w:rsidRPr="00AA55AA">
        <w:rPr>
          <w:rFonts w:ascii="Calibri" w:eastAsia="Arial" w:hAnsi="Calibri" w:cs="Calibri"/>
          <w:sz w:val="24"/>
          <w:szCs w:val="24"/>
        </w:rPr>
        <w:t xml:space="preserve">the </w:t>
      </w:r>
      <w:r w:rsidRPr="00AA55AA">
        <w:rPr>
          <w:rFonts w:ascii="Calibri" w:eastAsia="Arial" w:hAnsi="Calibri" w:cs="Calibri"/>
          <w:sz w:val="24"/>
          <w:szCs w:val="24"/>
        </w:rPr>
        <w:t>manufacturer</w:t>
      </w:r>
      <w:r w:rsidR="00B25692" w:rsidRPr="00AA55AA">
        <w:rPr>
          <w:rFonts w:ascii="Calibri" w:eastAsia="Arial" w:hAnsi="Calibri" w:cs="Calibri"/>
          <w:sz w:val="24"/>
          <w:szCs w:val="24"/>
        </w:rPr>
        <w:t>´</w:t>
      </w:r>
      <w:r w:rsidRPr="00AA55AA">
        <w:rPr>
          <w:rFonts w:ascii="Calibri" w:eastAsia="Arial" w:hAnsi="Calibri" w:cs="Calibri"/>
          <w:sz w:val="24"/>
          <w:szCs w:val="24"/>
        </w:rPr>
        <w:t>s instructions.</w:t>
      </w:r>
    </w:p>
    <w:p w14:paraId="33093C31"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7EA8BEEB" w14:textId="0EF8C015" w:rsidR="2EC20DB8" w:rsidRPr="00AA55AA" w:rsidRDefault="5A3E214C"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Initiate D5W infusion intravenously (IV) </w:t>
      </w:r>
      <w:r w:rsidR="004C309A" w:rsidRPr="00AA55AA">
        <w:rPr>
          <w:rFonts w:ascii="Calibri" w:eastAsia="Arial" w:hAnsi="Calibri" w:cs="Calibri"/>
          <w:sz w:val="24"/>
          <w:szCs w:val="24"/>
        </w:rPr>
        <w:t>at</w:t>
      </w:r>
      <w:r w:rsidR="00104010" w:rsidRPr="00AA55AA">
        <w:rPr>
          <w:rFonts w:ascii="Calibri" w:eastAsia="Arial" w:hAnsi="Calibri" w:cs="Calibri"/>
          <w:sz w:val="24"/>
          <w:szCs w:val="24"/>
        </w:rPr>
        <w:t xml:space="preserve"> </w:t>
      </w:r>
      <w:r w:rsidRPr="00AA55AA">
        <w:rPr>
          <w:rFonts w:ascii="Calibri" w:eastAsia="Arial" w:hAnsi="Calibri" w:cs="Calibri"/>
          <w:sz w:val="24"/>
          <w:szCs w:val="24"/>
        </w:rPr>
        <w:t>5</w:t>
      </w:r>
      <w:r w:rsidR="00FF4453" w:rsidRPr="00AA55AA">
        <w:rPr>
          <w:rFonts w:ascii="Calibri" w:eastAsia="Arial" w:hAnsi="Calibri" w:cs="Calibri"/>
          <w:sz w:val="24"/>
          <w:szCs w:val="24"/>
        </w:rPr>
        <w:t xml:space="preserve"> </w:t>
      </w:r>
      <w:r w:rsidRPr="00AA55AA">
        <w:rPr>
          <w:rFonts w:ascii="Calibri" w:eastAsia="Arial" w:hAnsi="Calibri" w:cs="Calibri"/>
          <w:sz w:val="24"/>
          <w:szCs w:val="24"/>
        </w:rPr>
        <w:t>mL/kg/h</w:t>
      </w:r>
      <w:r w:rsidR="004C309A" w:rsidRPr="00AA55AA">
        <w:rPr>
          <w:rFonts w:ascii="Calibri" w:eastAsia="Arial" w:hAnsi="Calibri" w:cs="Calibri"/>
          <w:sz w:val="24"/>
          <w:szCs w:val="24"/>
        </w:rPr>
        <w:t xml:space="preserve"> and</w:t>
      </w:r>
      <w:r w:rsidR="00123C48" w:rsidRPr="00AA55AA">
        <w:rPr>
          <w:rFonts w:ascii="Calibri" w:eastAsia="Arial" w:hAnsi="Calibri" w:cs="Calibri"/>
          <w:sz w:val="24"/>
          <w:szCs w:val="24"/>
        </w:rPr>
        <w:t xml:space="preserve"> </w:t>
      </w:r>
      <w:r w:rsidR="00104010" w:rsidRPr="00AA55AA">
        <w:rPr>
          <w:rFonts w:ascii="Calibri" w:eastAsia="Arial" w:hAnsi="Calibri" w:cs="Calibri"/>
          <w:sz w:val="24"/>
          <w:szCs w:val="24"/>
        </w:rPr>
        <w:t>a</w:t>
      </w:r>
      <w:r w:rsidRPr="00AA55AA">
        <w:rPr>
          <w:rFonts w:ascii="Calibri" w:eastAsia="Arial" w:hAnsi="Calibri" w:cs="Calibri"/>
          <w:sz w:val="24"/>
          <w:szCs w:val="24"/>
        </w:rPr>
        <w:t>djust according to blood glucose levels</w:t>
      </w:r>
      <w:r w:rsidR="00EA0EE6" w:rsidRPr="00AA55AA">
        <w:rPr>
          <w:rFonts w:ascii="Calibri" w:eastAsia="Arial" w:hAnsi="Calibri" w:cs="Calibri"/>
          <w:sz w:val="24"/>
          <w:szCs w:val="24"/>
        </w:rPr>
        <w:t xml:space="preserve"> to target</w:t>
      </w:r>
      <w:r w:rsidRPr="00AA55AA">
        <w:rPr>
          <w:rFonts w:ascii="Calibri" w:eastAsia="Arial" w:hAnsi="Calibri" w:cs="Calibri"/>
          <w:sz w:val="24"/>
          <w:szCs w:val="24"/>
        </w:rPr>
        <w:t xml:space="preserve"> </w:t>
      </w:r>
      <w:r w:rsidR="006E6952" w:rsidRPr="00AA55AA">
        <w:rPr>
          <w:rFonts w:ascii="Calibri" w:eastAsia="Arial" w:hAnsi="Calibri" w:cs="Calibri"/>
          <w:sz w:val="24"/>
          <w:szCs w:val="24"/>
        </w:rPr>
        <w:t xml:space="preserve">a </w:t>
      </w:r>
      <w:r w:rsidRPr="00AA55AA">
        <w:rPr>
          <w:rFonts w:ascii="Calibri" w:eastAsia="Arial" w:hAnsi="Calibri" w:cs="Calibri"/>
          <w:sz w:val="24"/>
          <w:szCs w:val="24"/>
        </w:rPr>
        <w:t>BG level of 4</w:t>
      </w:r>
      <w:r w:rsidR="006E6952" w:rsidRPr="00AA55AA">
        <w:rPr>
          <w:rFonts w:ascii="Calibri" w:eastAsia="Arial" w:hAnsi="Calibri" w:cs="Calibri"/>
          <w:sz w:val="24"/>
          <w:szCs w:val="24"/>
        </w:rPr>
        <w:t>–</w:t>
      </w:r>
      <w:r w:rsidRPr="00AA55AA">
        <w:rPr>
          <w:rFonts w:ascii="Calibri" w:eastAsia="Arial" w:hAnsi="Calibri" w:cs="Calibri"/>
          <w:sz w:val="24"/>
          <w:szCs w:val="24"/>
        </w:rPr>
        <w:t xml:space="preserve">5 mmol/L.   </w:t>
      </w:r>
    </w:p>
    <w:p w14:paraId="35196CA3" w14:textId="77777777" w:rsidR="00091952" w:rsidRPr="00AA55AA" w:rsidRDefault="00091952" w:rsidP="00AA55AA">
      <w:pPr>
        <w:pStyle w:val="ListParagraph"/>
        <w:tabs>
          <w:tab w:val="left" w:pos="1080"/>
        </w:tabs>
        <w:spacing w:after="0" w:line="240" w:lineRule="auto"/>
        <w:ind w:left="0"/>
        <w:jc w:val="both"/>
        <w:rPr>
          <w:rFonts w:ascii="Calibri" w:eastAsia="Arial" w:hAnsi="Calibri" w:cs="Calibri"/>
          <w:sz w:val="24"/>
          <w:szCs w:val="24"/>
        </w:rPr>
      </w:pPr>
    </w:p>
    <w:p w14:paraId="45A1CE7C" w14:textId="77777777" w:rsidR="006E6952" w:rsidRPr="00AA55AA" w:rsidRDefault="5B3E4C55"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dminister </w:t>
      </w:r>
      <w:r w:rsidR="00406158" w:rsidRPr="00AA55AA">
        <w:rPr>
          <w:rFonts w:ascii="Calibri" w:eastAsia="Arial" w:hAnsi="Calibri" w:cs="Calibri"/>
          <w:sz w:val="24"/>
          <w:szCs w:val="24"/>
        </w:rPr>
        <w:t>bolus injections of analgesia</w:t>
      </w:r>
      <w:r w:rsidR="00010A3E" w:rsidRPr="00AA55AA">
        <w:rPr>
          <w:rFonts w:ascii="Calibri" w:eastAsia="Arial" w:hAnsi="Calibri" w:cs="Calibri"/>
          <w:sz w:val="24"/>
          <w:szCs w:val="24"/>
        </w:rPr>
        <w:t>/</w:t>
      </w:r>
      <w:r w:rsidR="00406158" w:rsidRPr="00AA55AA">
        <w:rPr>
          <w:rFonts w:ascii="Calibri" w:eastAsia="Arial" w:hAnsi="Calibri" w:cs="Calibri"/>
          <w:sz w:val="24"/>
          <w:szCs w:val="24"/>
        </w:rPr>
        <w:t xml:space="preserve">anesthesia in </w:t>
      </w:r>
      <w:r w:rsidR="006E6952" w:rsidRPr="00AA55AA">
        <w:rPr>
          <w:rFonts w:ascii="Calibri" w:eastAsia="Arial" w:hAnsi="Calibri" w:cs="Calibri"/>
          <w:sz w:val="24"/>
          <w:szCs w:val="24"/>
        </w:rPr>
        <w:t xml:space="preserve">the </w:t>
      </w:r>
      <w:r w:rsidR="02A88020" w:rsidRPr="00AA55AA">
        <w:rPr>
          <w:rFonts w:ascii="Calibri" w:eastAsia="Arial" w:hAnsi="Calibri" w:cs="Calibri"/>
          <w:sz w:val="24"/>
          <w:szCs w:val="24"/>
        </w:rPr>
        <w:t>second</w:t>
      </w:r>
      <w:r w:rsidR="00406158" w:rsidRPr="00AA55AA">
        <w:rPr>
          <w:rFonts w:ascii="Calibri" w:eastAsia="Arial" w:hAnsi="Calibri" w:cs="Calibri"/>
          <w:sz w:val="24"/>
          <w:szCs w:val="24"/>
        </w:rPr>
        <w:t xml:space="preserve"> ear vein</w:t>
      </w:r>
      <w:r w:rsidR="006E6952" w:rsidRPr="00AA55AA">
        <w:rPr>
          <w:rFonts w:ascii="Calibri" w:eastAsia="Arial" w:hAnsi="Calibri" w:cs="Calibri"/>
          <w:sz w:val="24"/>
          <w:szCs w:val="24"/>
        </w:rPr>
        <w:t>.</w:t>
      </w:r>
    </w:p>
    <w:p w14:paraId="337F96E9" w14:textId="77777777" w:rsidR="006E6952" w:rsidRPr="00AA55AA" w:rsidRDefault="006E6952" w:rsidP="00AA55AA">
      <w:pPr>
        <w:pStyle w:val="ListParagraph"/>
        <w:spacing w:after="0" w:line="240" w:lineRule="auto"/>
        <w:ind w:left="0"/>
        <w:jc w:val="both"/>
        <w:rPr>
          <w:rFonts w:ascii="Calibri" w:eastAsia="Arial" w:hAnsi="Calibri" w:cs="Calibri"/>
          <w:sz w:val="24"/>
          <w:szCs w:val="24"/>
          <w:u w:val="single"/>
        </w:rPr>
      </w:pPr>
    </w:p>
    <w:p w14:paraId="202657FB" w14:textId="20AEA4AD" w:rsidR="00406158" w:rsidRPr="00AA55AA" w:rsidRDefault="00864EFF" w:rsidP="00AA55AA">
      <w:pPr>
        <w:pStyle w:val="ListParagraph"/>
        <w:tabs>
          <w:tab w:val="left" w:pos="1080"/>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NOTE: C</w:t>
      </w:r>
      <w:r w:rsidR="00B21C92" w:rsidRPr="00AA55AA">
        <w:rPr>
          <w:rFonts w:ascii="Calibri" w:eastAsia="Arial" w:hAnsi="Calibri" w:cs="Calibri"/>
          <w:sz w:val="24"/>
          <w:szCs w:val="24"/>
        </w:rPr>
        <w:t>ritical understanding of the</w:t>
      </w:r>
      <w:r w:rsidR="001C4313" w:rsidRPr="00AA55AA">
        <w:rPr>
          <w:rFonts w:ascii="Calibri" w:eastAsia="Arial" w:hAnsi="Calibri" w:cs="Calibri"/>
          <w:sz w:val="24"/>
          <w:szCs w:val="24"/>
        </w:rPr>
        <w:t xml:space="preserve"> properties</w:t>
      </w:r>
      <w:r w:rsidR="00B21C92" w:rsidRPr="00AA55AA">
        <w:rPr>
          <w:rFonts w:ascii="Calibri" w:eastAsia="Arial" w:hAnsi="Calibri" w:cs="Calibri"/>
          <w:sz w:val="24"/>
          <w:szCs w:val="24"/>
        </w:rPr>
        <w:t xml:space="preserve"> and side</w:t>
      </w:r>
      <w:r w:rsidR="006E6952" w:rsidRPr="00AA55AA">
        <w:rPr>
          <w:rFonts w:ascii="Calibri" w:eastAsia="Arial" w:hAnsi="Calibri" w:cs="Calibri"/>
          <w:sz w:val="24"/>
          <w:szCs w:val="24"/>
        </w:rPr>
        <w:t xml:space="preserve"> </w:t>
      </w:r>
      <w:r w:rsidR="00B21C92" w:rsidRPr="00AA55AA">
        <w:rPr>
          <w:rFonts w:ascii="Calibri" w:eastAsia="Arial" w:hAnsi="Calibri" w:cs="Calibri"/>
          <w:sz w:val="24"/>
          <w:szCs w:val="24"/>
        </w:rPr>
        <w:t>effect</w:t>
      </w:r>
      <w:r w:rsidR="00B43CC4" w:rsidRPr="00AA55AA">
        <w:rPr>
          <w:rFonts w:ascii="Calibri" w:eastAsia="Arial" w:hAnsi="Calibri" w:cs="Calibri"/>
          <w:sz w:val="24"/>
          <w:szCs w:val="24"/>
        </w:rPr>
        <w:t xml:space="preserve">s </w:t>
      </w:r>
      <w:r w:rsidR="00B21C92" w:rsidRPr="00AA55AA">
        <w:rPr>
          <w:rFonts w:ascii="Calibri" w:eastAsia="Arial" w:hAnsi="Calibri" w:cs="Calibri"/>
          <w:sz w:val="24"/>
          <w:szCs w:val="24"/>
        </w:rPr>
        <w:t xml:space="preserve">of these </w:t>
      </w:r>
      <w:r w:rsidR="009A5DDB" w:rsidRPr="00AA55AA">
        <w:rPr>
          <w:rFonts w:ascii="Calibri" w:eastAsia="Arial" w:hAnsi="Calibri" w:cs="Calibri"/>
          <w:sz w:val="24"/>
          <w:szCs w:val="24"/>
        </w:rPr>
        <w:t xml:space="preserve">medications </w:t>
      </w:r>
      <w:r w:rsidR="006E6952" w:rsidRPr="00AA55AA">
        <w:rPr>
          <w:rFonts w:ascii="Calibri" w:eastAsia="Arial" w:hAnsi="Calibri" w:cs="Calibri"/>
          <w:sz w:val="24"/>
          <w:szCs w:val="24"/>
        </w:rPr>
        <w:t>is</w:t>
      </w:r>
      <w:r w:rsidR="00B21C92" w:rsidRPr="00AA55AA">
        <w:rPr>
          <w:rFonts w:ascii="Calibri" w:eastAsia="Arial" w:hAnsi="Calibri" w:cs="Calibri"/>
          <w:sz w:val="24"/>
          <w:szCs w:val="24"/>
        </w:rPr>
        <w:t xml:space="preserve"> required</w:t>
      </w:r>
      <w:r w:rsidR="00B43CC4" w:rsidRPr="00AA55AA">
        <w:rPr>
          <w:rFonts w:ascii="Calibri" w:eastAsia="Arial" w:hAnsi="Calibri" w:cs="Calibri"/>
          <w:sz w:val="24"/>
          <w:szCs w:val="24"/>
        </w:rPr>
        <w:t xml:space="preserve"> for their optimal</w:t>
      </w:r>
      <w:r w:rsidR="002907EA" w:rsidRPr="00AA55AA">
        <w:rPr>
          <w:rFonts w:ascii="Calibri" w:eastAsia="Arial" w:hAnsi="Calibri" w:cs="Calibri"/>
          <w:sz w:val="24"/>
          <w:szCs w:val="24"/>
        </w:rPr>
        <w:t xml:space="preserve"> and safe</w:t>
      </w:r>
      <w:r w:rsidR="00B43CC4" w:rsidRPr="00AA55AA">
        <w:rPr>
          <w:rFonts w:ascii="Calibri" w:eastAsia="Arial" w:hAnsi="Calibri" w:cs="Calibri"/>
          <w:sz w:val="24"/>
          <w:szCs w:val="24"/>
        </w:rPr>
        <w:t xml:space="preserve"> use</w:t>
      </w:r>
      <w:r w:rsidR="006E6952" w:rsidRPr="00AA55AA">
        <w:rPr>
          <w:rFonts w:ascii="Calibri" w:eastAsia="Arial" w:hAnsi="Calibri" w:cs="Calibri"/>
          <w:sz w:val="24"/>
          <w:szCs w:val="24"/>
        </w:rPr>
        <w:t>.</w:t>
      </w:r>
    </w:p>
    <w:p w14:paraId="538ED013" w14:textId="77777777" w:rsidR="00CD0630" w:rsidRPr="00AA55AA" w:rsidRDefault="00CD0630" w:rsidP="00AA55AA">
      <w:pPr>
        <w:pStyle w:val="ListParagraph"/>
        <w:tabs>
          <w:tab w:val="left" w:pos="1080"/>
        </w:tabs>
        <w:spacing w:after="0" w:line="240" w:lineRule="auto"/>
        <w:ind w:left="0"/>
        <w:jc w:val="both"/>
        <w:rPr>
          <w:rFonts w:ascii="Calibri" w:eastAsia="Arial" w:hAnsi="Calibri" w:cs="Calibri"/>
          <w:sz w:val="24"/>
          <w:szCs w:val="24"/>
        </w:rPr>
      </w:pPr>
    </w:p>
    <w:p w14:paraId="3CCC80CF" w14:textId="31DC9738" w:rsidR="00CD0630" w:rsidRPr="00AA55AA" w:rsidRDefault="00D409F5" w:rsidP="00AA55AA">
      <w:pPr>
        <w:pStyle w:val="ListParagraph"/>
        <w:numPr>
          <w:ilvl w:val="2"/>
          <w:numId w:val="1"/>
        </w:numPr>
        <w:tabs>
          <w:tab w:val="left" w:pos="1080"/>
        </w:tabs>
        <w:spacing w:after="0" w:line="240" w:lineRule="auto"/>
        <w:ind w:left="0" w:firstLine="0"/>
        <w:jc w:val="both"/>
        <w:rPr>
          <w:rFonts w:ascii="Calibri" w:hAnsi="Calibri" w:cs="Calibri"/>
          <w:sz w:val="24"/>
          <w:szCs w:val="24"/>
        </w:rPr>
      </w:pPr>
      <w:r w:rsidRPr="00AA55AA">
        <w:rPr>
          <w:rFonts w:ascii="Calibri" w:eastAsia="Arial" w:hAnsi="Calibri" w:cs="Calibri"/>
          <w:sz w:val="24"/>
          <w:szCs w:val="24"/>
        </w:rPr>
        <w:t xml:space="preserve">Administer a </w:t>
      </w:r>
      <w:r w:rsidR="1025E8F8" w:rsidRPr="00AA55AA">
        <w:rPr>
          <w:rFonts w:ascii="Calibri" w:eastAsia="Arial" w:hAnsi="Calibri" w:cs="Calibri"/>
          <w:sz w:val="24"/>
          <w:szCs w:val="24"/>
        </w:rPr>
        <w:t>bolus</w:t>
      </w:r>
      <w:r w:rsidRPr="00AA55AA">
        <w:rPr>
          <w:rFonts w:ascii="Calibri" w:eastAsia="Arial" w:hAnsi="Calibri" w:cs="Calibri"/>
          <w:sz w:val="24"/>
          <w:szCs w:val="24"/>
        </w:rPr>
        <w:t xml:space="preserve"> of</w:t>
      </w:r>
      <w:r w:rsidR="1025E8F8" w:rsidRPr="00AA55AA">
        <w:rPr>
          <w:rFonts w:ascii="Calibri" w:eastAsia="Arial" w:hAnsi="Calibri" w:cs="Calibri"/>
          <w:sz w:val="24"/>
          <w:szCs w:val="24"/>
        </w:rPr>
        <w:t xml:space="preserve"> </w:t>
      </w:r>
      <w:r w:rsidR="14360511" w:rsidRPr="00AA55AA">
        <w:rPr>
          <w:rFonts w:ascii="Calibri" w:eastAsia="Arial" w:hAnsi="Calibri" w:cs="Calibri"/>
          <w:sz w:val="24"/>
          <w:szCs w:val="24"/>
        </w:rPr>
        <w:t>2 mg/kg</w:t>
      </w:r>
      <w:r w:rsidR="1025E8F8" w:rsidRPr="00AA55AA">
        <w:rPr>
          <w:rFonts w:ascii="Calibri" w:eastAsia="Arial" w:hAnsi="Calibri" w:cs="Calibri"/>
          <w:sz w:val="24"/>
          <w:szCs w:val="24"/>
        </w:rPr>
        <w:t xml:space="preserve"> IV </w:t>
      </w:r>
      <w:r w:rsidRPr="00AA55AA">
        <w:rPr>
          <w:rFonts w:ascii="Calibri" w:eastAsia="Arial" w:hAnsi="Calibri" w:cs="Calibri"/>
          <w:sz w:val="24"/>
          <w:szCs w:val="24"/>
        </w:rPr>
        <w:t xml:space="preserve">of diluted </w:t>
      </w:r>
      <w:r w:rsidR="00C0662A" w:rsidRPr="00AA55AA">
        <w:rPr>
          <w:rFonts w:ascii="Calibri" w:eastAsia="Arial" w:hAnsi="Calibri" w:cs="Calibri"/>
          <w:sz w:val="24"/>
          <w:szCs w:val="24"/>
        </w:rPr>
        <w:t>k</w:t>
      </w:r>
      <w:r w:rsidRPr="00AA55AA">
        <w:rPr>
          <w:rFonts w:ascii="Calibri" w:eastAsia="Arial" w:hAnsi="Calibri" w:cs="Calibri"/>
          <w:sz w:val="24"/>
          <w:szCs w:val="24"/>
        </w:rPr>
        <w:t xml:space="preserve">etamine (10 mg/mL) and </w:t>
      </w:r>
      <w:r w:rsidR="009B5D44" w:rsidRPr="00AA55AA">
        <w:rPr>
          <w:rFonts w:ascii="Calibri" w:hAnsi="Calibri" w:cs="Calibri"/>
          <w:sz w:val="24"/>
          <w:szCs w:val="24"/>
        </w:rPr>
        <w:t xml:space="preserve">a </w:t>
      </w:r>
      <w:r w:rsidR="34E5AEA2" w:rsidRPr="00AA55AA">
        <w:rPr>
          <w:rFonts w:ascii="Calibri" w:hAnsi="Calibri" w:cs="Calibri"/>
          <w:sz w:val="24"/>
          <w:szCs w:val="24"/>
        </w:rPr>
        <w:t xml:space="preserve">bolus </w:t>
      </w:r>
      <w:r w:rsidR="009B5D44" w:rsidRPr="00AA55AA">
        <w:rPr>
          <w:rFonts w:ascii="Calibri" w:hAnsi="Calibri" w:cs="Calibri"/>
          <w:sz w:val="24"/>
          <w:szCs w:val="24"/>
        </w:rPr>
        <w:t xml:space="preserve">of </w:t>
      </w:r>
      <w:r w:rsidR="34E5AEA2" w:rsidRPr="00AA55AA">
        <w:rPr>
          <w:rFonts w:ascii="Calibri" w:hAnsi="Calibri" w:cs="Calibri"/>
          <w:sz w:val="24"/>
          <w:szCs w:val="24"/>
        </w:rPr>
        <w:t>5 mg/kg IV</w:t>
      </w:r>
      <w:r w:rsidRPr="00AA55AA">
        <w:rPr>
          <w:rFonts w:ascii="Calibri" w:hAnsi="Calibri" w:cs="Calibri"/>
          <w:sz w:val="24"/>
          <w:szCs w:val="24"/>
        </w:rPr>
        <w:t xml:space="preserve"> </w:t>
      </w:r>
      <w:r w:rsidR="009B5D44" w:rsidRPr="00AA55AA">
        <w:rPr>
          <w:rFonts w:ascii="Calibri" w:hAnsi="Calibri" w:cs="Calibri"/>
          <w:sz w:val="24"/>
          <w:szCs w:val="24"/>
        </w:rPr>
        <w:t xml:space="preserve">of </w:t>
      </w:r>
      <w:r w:rsidR="00C0662A" w:rsidRPr="00AA55AA">
        <w:rPr>
          <w:rFonts w:ascii="Calibri" w:hAnsi="Calibri" w:cs="Calibri"/>
          <w:sz w:val="24"/>
          <w:szCs w:val="24"/>
        </w:rPr>
        <w:t>p</w:t>
      </w:r>
      <w:r w:rsidRPr="00AA55AA">
        <w:rPr>
          <w:rFonts w:ascii="Calibri" w:hAnsi="Calibri" w:cs="Calibri"/>
          <w:sz w:val="24"/>
          <w:szCs w:val="24"/>
        </w:rPr>
        <w:t xml:space="preserve">ropofol </w:t>
      </w:r>
      <w:r w:rsidR="009B5D44" w:rsidRPr="00AA55AA">
        <w:rPr>
          <w:rFonts w:ascii="Calibri" w:hAnsi="Calibri" w:cs="Calibri"/>
          <w:sz w:val="24"/>
          <w:szCs w:val="24"/>
        </w:rPr>
        <w:t>(</w:t>
      </w:r>
      <w:r w:rsidRPr="00AA55AA">
        <w:rPr>
          <w:rFonts w:ascii="Calibri" w:hAnsi="Calibri" w:cs="Calibri"/>
          <w:sz w:val="24"/>
          <w:szCs w:val="24"/>
        </w:rPr>
        <w:t>10 mg/mL</w:t>
      </w:r>
      <w:r w:rsidR="006C0E20" w:rsidRPr="00AA55AA">
        <w:rPr>
          <w:rFonts w:ascii="Calibri" w:hAnsi="Calibri" w:cs="Calibri"/>
          <w:sz w:val="24"/>
          <w:szCs w:val="24"/>
        </w:rPr>
        <w:t xml:space="preserve">, </w:t>
      </w:r>
      <w:r w:rsidRPr="00AA55AA">
        <w:rPr>
          <w:rFonts w:ascii="Calibri" w:hAnsi="Calibri" w:cs="Calibri"/>
          <w:sz w:val="24"/>
          <w:szCs w:val="24"/>
        </w:rPr>
        <w:t>1%)</w:t>
      </w:r>
      <w:r w:rsidR="00256C89" w:rsidRPr="00AA55AA">
        <w:rPr>
          <w:rFonts w:ascii="Calibri" w:hAnsi="Calibri" w:cs="Calibri"/>
          <w:sz w:val="24"/>
          <w:szCs w:val="24"/>
        </w:rPr>
        <w:t xml:space="preserve"> administered in multiple smaller volume boluses</w:t>
      </w:r>
      <w:r w:rsidR="34E5AEA2" w:rsidRPr="00AA55AA">
        <w:rPr>
          <w:rFonts w:ascii="Calibri" w:hAnsi="Calibri" w:cs="Calibri"/>
          <w:sz w:val="24"/>
          <w:szCs w:val="24"/>
        </w:rPr>
        <w:t xml:space="preserve">. Beware of the possibility of apnea </w:t>
      </w:r>
      <w:r w:rsidR="000E4D0F" w:rsidRPr="00AA55AA">
        <w:rPr>
          <w:rFonts w:ascii="Calibri" w:hAnsi="Calibri" w:cs="Calibri"/>
          <w:sz w:val="24"/>
          <w:szCs w:val="24"/>
        </w:rPr>
        <w:t>occurring</w:t>
      </w:r>
      <w:r w:rsidR="34E5AEA2" w:rsidRPr="00AA55AA">
        <w:rPr>
          <w:rFonts w:ascii="Calibri" w:hAnsi="Calibri" w:cs="Calibri"/>
          <w:sz w:val="24"/>
          <w:szCs w:val="24"/>
        </w:rPr>
        <w:t xml:space="preserve"> after</w:t>
      </w:r>
      <w:r w:rsidR="000E4D0F" w:rsidRPr="00AA55AA">
        <w:rPr>
          <w:rFonts w:ascii="Calibri" w:hAnsi="Calibri" w:cs="Calibri"/>
          <w:sz w:val="24"/>
          <w:szCs w:val="24"/>
        </w:rPr>
        <w:t xml:space="preserve"> a</w:t>
      </w:r>
      <w:r w:rsidR="34E5AEA2" w:rsidRPr="00AA55AA">
        <w:rPr>
          <w:rFonts w:ascii="Calibri" w:hAnsi="Calibri" w:cs="Calibri"/>
          <w:sz w:val="24"/>
          <w:szCs w:val="24"/>
        </w:rPr>
        <w:t xml:space="preserve"> bolus of </w:t>
      </w:r>
      <w:r w:rsidR="00C0662A" w:rsidRPr="00AA55AA">
        <w:rPr>
          <w:rFonts w:ascii="Calibri" w:hAnsi="Calibri" w:cs="Calibri"/>
          <w:sz w:val="24"/>
          <w:szCs w:val="24"/>
        </w:rPr>
        <w:t>p</w:t>
      </w:r>
      <w:r w:rsidR="34E5AEA2" w:rsidRPr="00AA55AA">
        <w:rPr>
          <w:rFonts w:ascii="Calibri" w:hAnsi="Calibri" w:cs="Calibri"/>
          <w:sz w:val="24"/>
          <w:szCs w:val="24"/>
        </w:rPr>
        <w:t xml:space="preserve">ropofol. Continue </w:t>
      </w:r>
      <w:r w:rsidR="00D958DF" w:rsidRPr="00AA55AA">
        <w:rPr>
          <w:rFonts w:ascii="Calibri" w:hAnsi="Calibri" w:cs="Calibri"/>
          <w:sz w:val="24"/>
          <w:szCs w:val="24"/>
        </w:rPr>
        <w:t xml:space="preserve">careful administration of </w:t>
      </w:r>
      <w:r w:rsidR="34E5AEA2" w:rsidRPr="00AA55AA">
        <w:rPr>
          <w:rFonts w:ascii="Calibri" w:hAnsi="Calibri" w:cs="Calibri"/>
          <w:sz w:val="24"/>
          <w:szCs w:val="24"/>
        </w:rPr>
        <w:lastRenderedPageBreak/>
        <w:t xml:space="preserve">boluses of </w:t>
      </w:r>
      <w:r w:rsidR="00C0662A" w:rsidRPr="00AA55AA">
        <w:rPr>
          <w:rFonts w:ascii="Calibri" w:hAnsi="Calibri" w:cs="Calibri"/>
          <w:sz w:val="24"/>
          <w:szCs w:val="24"/>
        </w:rPr>
        <w:t>p</w:t>
      </w:r>
      <w:r w:rsidR="34E5AEA2" w:rsidRPr="00AA55AA">
        <w:rPr>
          <w:rFonts w:ascii="Calibri" w:hAnsi="Calibri" w:cs="Calibri"/>
          <w:sz w:val="24"/>
          <w:szCs w:val="24"/>
        </w:rPr>
        <w:t>ropofol</w:t>
      </w:r>
      <w:r w:rsidR="00D958DF" w:rsidRPr="00AA55AA">
        <w:rPr>
          <w:rFonts w:ascii="Calibri" w:hAnsi="Calibri" w:cs="Calibri"/>
          <w:sz w:val="24"/>
          <w:szCs w:val="24"/>
        </w:rPr>
        <w:t xml:space="preserve"> (</w:t>
      </w:r>
      <w:r w:rsidR="00256C89" w:rsidRPr="00AA55AA">
        <w:rPr>
          <w:rFonts w:ascii="Calibri" w:hAnsi="Calibri" w:cs="Calibri"/>
          <w:sz w:val="24"/>
          <w:szCs w:val="24"/>
        </w:rPr>
        <w:t xml:space="preserve">for a total of </w:t>
      </w:r>
      <w:r w:rsidR="00D958DF" w:rsidRPr="00AA55AA">
        <w:rPr>
          <w:rFonts w:ascii="Calibri" w:hAnsi="Calibri" w:cs="Calibri"/>
          <w:sz w:val="24"/>
          <w:szCs w:val="24"/>
        </w:rPr>
        <w:t>5 mg/kg)</w:t>
      </w:r>
      <w:r w:rsidR="34E5AEA2" w:rsidRPr="00AA55AA">
        <w:rPr>
          <w:rFonts w:ascii="Calibri" w:hAnsi="Calibri" w:cs="Calibri"/>
          <w:sz w:val="24"/>
          <w:szCs w:val="24"/>
        </w:rPr>
        <w:t xml:space="preserve"> until </w:t>
      </w:r>
      <w:r w:rsidR="00D958DF" w:rsidRPr="00AA55AA">
        <w:rPr>
          <w:rFonts w:ascii="Calibri" w:hAnsi="Calibri" w:cs="Calibri"/>
          <w:sz w:val="24"/>
          <w:szCs w:val="24"/>
        </w:rPr>
        <w:t xml:space="preserve">the </w:t>
      </w:r>
      <w:r w:rsidR="34E5AEA2" w:rsidRPr="00AA55AA">
        <w:rPr>
          <w:rFonts w:ascii="Calibri" w:hAnsi="Calibri" w:cs="Calibri"/>
          <w:sz w:val="24"/>
          <w:szCs w:val="24"/>
        </w:rPr>
        <w:t xml:space="preserve">piglet is non-responsive to </w:t>
      </w:r>
      <w:r w:rsidR="00EE7FC6" w:rsidRPr="00AA55AA">
        <w:rPr>
          <w:rFonts w:ascii="Calibri" w:hAnsi="Calibri" w:cs="Calibri"/>
          <w:sz w:val="24"/>
          <w:szCs w:val="24"/>
        </w:rPr>
        <w:t xml:space="preserve">the </w:t>
      </w:r>
      <w:r w:rsidR="34E5AEA2" w:rsidRPr="00AA55AA">
        <w:rPr>
          <w:rFonts w:ascii="Calibri" w:hAnsi="Calibri" w:cs="Calibri"/>
          <w:sz w:val="24"/>
          <w:szCs w:val="24"/>
        </w:rPr>
        <w:t>hard</w:t>
      </w:r>
      <w:r w:rsidR="00EE7FC6" w:rsidRPr="00AA55AA">
        <w:rPr>
          <w:rFonts w:ascii="Calibri" w:hAnsi="Calibri" w:cs="Calibri"/>
          <w:sz w:val="24"/>
          <w:szCs w:val="24"/>
        </w:rPr>
        <w:t>-</w:t>
      </w:r>
      <w:r w:rsidR="34E5AEA2" w:rsidRPr="00AA55AA">
        <w:rPr>
          <w:rFonts w:ascii="Calibri" w:hAnsi="Calibri" w:cs="Calibri"/>
          <w:sz w:val="24"/>
          <w:szCs w:val="24"/>
        </w:rPr>
        <w:t xml:space="preserve">toe pinch </w:t>
      </w:r>
      <w:r w:rsidR="00EE7FC6" w:rsidRPr="00AA55AA">
        <w:rPr>
          <w:rFonts w:ascii="Calibri" w:hAnsi="Calibri" w:cs="Calibri"/>
          <w:sz w:val="24"/>
          <w:szCs w:val="24"/>
        </w:rPr>
        <w:t xml:space="preserve">test </w:t>
      </w:r>
      <w:r w:rsidR="34E5AEA2" w:rsidRPr="00AA55AA">
        <w:rPr>
          <w:rFonts w:ascii="Calibri" w:hAnsi="Calibri" w:cs="Calibri"/>
          <w:sz w:val="24"/>
          <w:szCs w:val="24"/>
        </w:rPr>
        <w:t xml:space="preserve">and </w:t>
      </w:r>
      <w:r w:rsidR="00BB6D8C" w:rsidRPr="00AA55AA">
        <w:rPr>
          <w:rFonts w:ascii="Calibri" w:hAnsi="Calibri" w:cs="Calibri"/>
          <w:sz w:val="24"/>
          <w:szCs w:val="24"/>
        </w:rPr>
        <w:t xml:space="preserve">the </w:t>
      </w:r>
      <w:r w:rsidR="34E5AEA2" w:rsidRPr="00AA55AA">
        <w:rPr>
          <w:rFonts w:ascii="Calibri" w:hAnsi="Calibri" w:cs="Calibri"/>
          <w:sz w:val="24"/>
          <w:szCs w:val="24"/>
        </w:rPr>
        <w:t xml:space="preserve">continuous </w:t>
      </w:r>
      <w:r w:rsidR="00C0662A" w:rsidRPr="00AA55AA">
        <w:rPr>
          <w:rFonts w:ascii="Calibri" w:hAnsi="Calibri" w:cs="Calibri"/>
          <w:sz w:val="24"/>
          <w:szCs w:val="24"/>
        </w:rPr>
        <w:t>p</w:t>
      </w:r>
      <w:r w:rsidR="34E5AEA2" w:rsidRPr="00AA55AA">
        <w:rPr>
          <w:rFonts w:ascii="Calibri" w:hAnsi="Calibri" w:cs="Calibri"/>
          <w:sz w:val="24"/>
          <w:szCs w:val="24"/>
        </w:rPr>
        <w:t>ropofol infusion is established.</w:t>
      </w:r>
    </w:p>
    <w:p w14:paraId="696B645E" w14:textId="77777777" w:rsidR="00C653CC" w:rsidRPr="00AA55AA" w:rsidRDefault="00C653CC" w:rsidP="00AA55AA">
      <w:pPr>
        <w:pStyle w:val="ListParagraph"/>
        <w:tabs>
          <w:tab w:val="left" w:pos="1080"/>
        </w:tabs>
        <w:spacing w:after="0" w:line="240" w:lineRule="auto"/>
        <w:ind w:left="0"/>
        <w:jc w:val="both"/>
        <w:rPr>
          <w:rFonts w:ascii="Calibri" w:hAnsi="Calibri" w:cs="Calibri"/>
          <w:sz w:val="24"/>
          <w:szCs w:val="24"/>
        </w:rPr>
      </w:pPr>
    </w:p>
    <w:p w14:paraId="1663C84E" w14:textId="1D02F1D9" w:rsidR="00556428" w:rsidRPr="00AA55AA" w:rsidRDefault="4CFC174C" w:rsidP="00AA55AA">
      <w:pPr>
        <w:pStyle w:val="ListParagraph"/>
        <w:numPr>
          <w:ilvl w:val="2"/>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Discontinue the isoflurane</w:t>
      </w:r>
      <w:r w:rsidR="79475291" w:rsidRPr="00AA55AA">
        <w:rPr>
          <w:rFonts w:ascii="Calibri" w:eastAsia="Arial" w:hAnsi="Calibri" w:cs="Calibri"/>
          <w:sz w:val="24"/>
          <w:szCs w:val="24"/>
        </w:rPr>
        <w:t xml:space="preserve"> (once IV </w:t>
      </w:r>
      <w:r w:rsidR="00C0662A" w:rsidRPr="00AA55AA">
        <w:rPr>
          <w:rFonts w:ascii="Calibri" w:eastAsia="Arial" w:hAnsi="Calibri" w:cs="Calibri"/>
          <w:sz w:val="24"/>
          <w:szCs w:val="24"/>
        </w:rPr>
        <w:t>p</w:t>
      </w:r>
      <w:r w:rsidR="79475291" w:rsidRPr="00AA55AA">
        <w:rPr>
          <w:rFonts w:ascii="Calibri" w:eastAsia="Arial" w:hAnsi="Calibri" w:cs="Calibri"/>
          <w:sz w:val="24"/>
          <w:szCs w:val="24"/>
        </w:rPr>
        <w:t xml:space="preserve">ropofol </w:t>
      </w:r>
      <w:r w:rsidR="00801E7B" w:rsidRPr="00AA55AA">
        <w:rPr>
          <w:rFonts w:ascii="Calibri" w:eastAsia="Arial" w:hAnsi="Calibri" w:cs="Calibri"/>
          <w:sz w:val="24"/>
          <w:szCs w:val="24"/>
        </w:rPr>
        <w:t xml:space="preserve">infusion </w:t>
      </w:r>
      <w:r w:rsidR="79475291" w:rsidRPr="00AA55AA">
        <w:rPr>
          <w:rFonts w:ascii="Calibri" w:eastAsia="Arial" w:hAnsi="Calibri" w:cs="Calibri"/>
          <w:sz w:val="24"/>
          <w:szCs w:val="24"/>
        </w:rPr>
        <w:t>is initiated)</w:t>
      </w:r>
      <w:r w:rsidR="741BB0E6" w:rsidRPr="00AA55AA">
        <w:rPr>
          <w:rFonts w:ascii="Calibri" w:eastAsia="Arial" w:hAnsi="Calibri" w:cs="Calibri"/>
          <w:sz w:val="24"/>
          <w:szCs w:val="24"/>
        </w:rPr>
        <w:t xml:space="preserve"> and continue with</w:t>
      </w:r>
      <w:r w:rsidR="00811009" w:rsidRPr="00AA55AA">
        <w:rPr>
          <w:rFonts w:ascii="Calibri" w:eastAsia="Arial" w:hAnsi="Calibri" w:cs="Calibri"/>
          <w:sz w:val="24"/>
          <w:szCs w:val="24"/>
        </w:rPr>
        <w:t xml:space="preserve"> continuous</w:t>
      </w:r>
      <w:r w:rsidR="33BE9187" w:rsidRPr="00AA55AA">
        <w:rPr>
          <w:rFonts w:ascii="Calibri" w:eastAsia="Arial" w:hAnsi="Calibri" w:cs="Calibri"/>
          <w:sz w:val="24"/>
          <w:szCs w:val="24"/>
        </w:rPr>
        <w:t xml:space="preserve"> IV anesthesia </w:t>
      </w:r>
      <w:r w:rsidR="741BB0E6" w:rsidRPr="00AA55AA">
        <w:rPr>
          <w:rFonts w:ascii="Calibri" w:eastAsia="Arial" w:hAnsi="Calibri" w:cs="Calibri"/>
          <w:sz w:val="24"/>
          <w:szCs w:val="24"/>
        </w:rPr>
        <w:t xml:space="preserve">throughout the </w:t>
      </w:r>
      <w:r w:rsidR="00811009" w:rsidRPr="00AA55AA">
        <w:rPr>
          <w:rFonts w:ascii="Calibri" w:eastAsia="Arial" w:hAnsi="Calibri" w:cs="Calibri"/>
          <w:sz w:val="24"/>
          <w:szCs w:val="24"/>
        </w:rPr>
        <w:t xml:space="preserve">rest </w:t>
      </w:r>
      <w:r w:rsidR="00633375" w:rsidRPr="00AA55AA">
        <w:rPr>
          <w:rFonts w:ascii="Calibri" w:eastAsia="Arial" w:hAnsi="Calibri" w:cs="Calibri"/>
          <w:sz w:val="24"/>
          <w:szCs w:val="24"/>
        </w:rPr>
        <w:t xml:space="preserve">of the </w:t>
      </w:r>
      <w:r w:rsidR="741BB0E6" w:rsidRPr="00AA55AA">
        <w:rPr>
          <w:rFonts w:ascii="Calibri" w:eastAsia="Arial" w:hAnsi="Calibri" w:cs="Calibri"/>
          <w:sz w:val="24"/>
          <w:szCs w:val="24"/>
        </w:rPr>
        <w:t>experiment.</w:t>
      </w:r>
    </w:p>
    <w:p w14:paraId="0E96FF5E" w14:textId="77777777" w:rsidR="00A83EED" w:rsidRPr="00AA55AA" w:rsidRDefault="00A83EED" w:rsidP="00AA55AA">
      <w:pPr>
        <w:pStyle w:val="ListParagraph"/>
        <w:tabs>
          <w:tab w:val="left" w:pos="1080"/>
        </w:tabs>
        <w:spacing w:after="0" w:line="240" w:lineRule="auto"/>
        <w:ind w:left="0"/>
        <w:jc w:val="both"/>
        <w:rPr>
          <w:rFonts w:ascii="Calibri" w:eastAsia="Arial" w:hAnsi="Calibri" w:cs="Calibri"/>
          <w:sz w:val="24"/>
          <w:szCs w:val="24"/>
        </w:rPr>
      </w:pPr>
    </w:p>
    <w:p w14:paraId="7A02261A" w14:textId="5D4F6402" w:rsidR="00AE7547" w:rsidRPr="00AA55AA" w:rsidRDefault="00DF1B43" w:rsidP="00AA55AA">
      <w:pPr>
        <w:pStyle w:val="ListParagraph"/>
        <w:numPr>
          <w:ilvl w:val="1"/>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Start c</w:t>
      </w:r>
      <w:r w:rsidR="00010A3E" w:rsidRPr="00AA55AA">
        <w:rPr>
          <w:rFonts w:ascii="Calibri" w:eastAsia="Arial" w:hAnsi="Calibri" w:cs="Calibri"/>
          <w:sz w:val="24"/>
          <w:szCs w:val="24"/>
        </w:rPr>
        <w:t xml:space="preserve">ontinuous infusion </w:t>
      </w:r>
      <w:r w:rsidR="00AC5E4E" w:rsidRPr="00AA55AA">
        <w:rPr>
          <w:rFonts w:ascii="Calibri" w:eastAsia="Arial" w:hAnsi="Calibri" w:cs="Calibri"/>
          <w:sz w:val="24"/>
          <w:szCs w:val="24"/>
        </w:rPr>
        <w:t>of the following a</w:t>
      </w:r>
      <w:r w:rsidR="00F11398" w:rsidRPr="00AA55AA">
        <w:rPr>
          <w:rFonts w:ascii="Calibri" w:eastAsia="Arial" w:hAnsi="Calibri" w:cs="Calibri"/>
          <w:sz w:val="24"/>
          <w:szCs w:val="24"/>
        </w:rPr>
        <w:t>nesthetic regime</w:t>
      </w:r>
      <w:r w:rsidR="00AC5E4E" w:rsidRPr="00AA55AA">
        <w:rPr>
          <w:rFonts w:ascii="Calibri" w:eastAsia="Arial" w:hAnsi="Calibri" w:cs="Calibri"/>
          <w:sz w:val="24"/>
          <w:szCs w:val="24"/>
        </w:rPr>
        <w:t>n</w:t>
      </w:r>
      <w:r w:rsidR="00E7424F" w:rsidRPr="00AA55AA">
        <w:rPr>
          <w:rFonts w:ascii="Calibri" w:eastAsia="Arial" w:hAnsi="Calibri" w:cs="Calibri"/>
          <w:sz w:val="24"/>
          <w:szCs w:val="24"/>
        </w:rPr>
        <w:t xml:space="preserve"> with careful titration based on heart rate and blood pressure</w:t>
      </w:r>
      <w:r w:rsidR="006C0E20" w:rsidRPr="00AA55AA">
        <w:rPr>
          <w:rFonts w:ascii="Calibri" w:eastAsia="Arial" w:hAnsi="Calibri" w:cs="Calibri"/>
          <w:sz w:val="24"/>
          <w:szCs w:val="24"/>
        </w:rPr>
        <w:t>,</w:t>
      </w:r>
      <w:r w:rsidR="00FB11F1" w:rsidRPr="00AA55AA">
        <w:rPr>
          <w:rFonts w:ascii="Calibri" w:eastAsia="Arial" w:hAnsi="Calibri" w:cs="Calibri"/>
          <w:sz w:val="24"/>
          <w:szCs w:val="24"/>
        </w:rPr>
        <w:t xml:space="preserve"> including withdrawal reflex</w:t>
      </w:r>
      <w:r w:rsidR="00477A6F" w:rsidRPr="00AA55AA">
        <w:rPr>
          <w:rFonts w:ascii="Calibri" w:eastAsia="Arial" w:hAnsi="Calibri" w:cs="Calibri"/>
          <w:sz w:val="24"/>
          <w:szCs w:val="24"/>
        </w:rPr>
        <w:t xml:space="preserve"> </w:t>
      </w:r>
      <w:r w:rsidR="004B37E5" w:rsidRPr="00AA55AA">
        <w:rPr>
          <w:rFonts w:ascii="Calibri" w:eastAsia="Arial" w:hAnsi="Calibri" w:cs="Calibri"/>
          <w:sz w:val="24"/>
          <w:szCs w:val="24"/>
        </w:rPr>
        <w:t xml:space="preserve">to reach </w:t>
      </w:r>
      <w:r w:rsidR="006C0E20" w:rsidRPr="00AA55AA">
        <w:rPr>
          <w:rFonts w:ascii="Calibri" w:eastAsia="Arial" w:hAnsi="Calibri" w:cs="Calibri"/>
          <w:sz w:val="24"/>
          <w:szCs w:val="24"/>
        </w:rPr>
        <w:t xml:space="preserve">the </w:t>
      </w:r>
      <w:r w:rsidR="004B37E5" w:rsidRPr="00AA55AA">
        <w:rPr>
          <w:rFonts w:ascii="Calibri" w:eastAsia="Arial" w:hAnsi="Calibri" w:cs="Calibri"/>
          <w:sz w:val="24"/>
          <w:szCs w:val="24"/>
        </w:rPr>
        <w:t>stable surgical depth of anesthesia</w:t>
      </w:r>
      <w:r w:rsidR="00F11398" w:rsidRPr="00AA55AA">
        <w:rPr>
          <w:rFonts w:ascii="Calibri" w:eastAsia="Arial" w:hAnsi="Calibri" w:cs="Calibri"/>
          <w:sz w:val="24"/>
          <w:szCs w:val="24"/>
        </w:rPr>
        <w:t>:</w:t>
      </w:r>
    </w:p>
    <w:p w14:paraId="55062957" w14:textId="77777777" w:rsidR="00CD0630" w:rsidRPr="00AA55AA" w:rsidRDefault="00CD0630" w:rsidP="00AA55AA">
      <w:pPr>
        <w:pStyle w:val="ListParagraph"/>
        <w:tabs>
          <w:tab w:val="left" w:pos="1080"/>
        </w:tabs>
        <w:spacing w:after="0" w:line="240" w:lineRule="auto"/>
        <w:ind w:left="0"/>
        <w:jc w:val="both"/>
        <w:rPr>
          <w:rFonts w:ascii="Calibri" w:eastAsia="Arial" w:hAnsi="Calibri" w:cs="Calibri"/>
          <w:sz w:val="24"/>
          <w:szCs w:val="24"/>
        </w:rPr>
      </w:pPr>
    </w:p>
    <w:p w14:paraId="1155AB7E" w14:textId="5FF043D3" w:rsidR="00F11398" w:rsidRPr="00AA55AA" w:rsidRDefault="5A3E214C" w:rsidP="00AA55AA">
      <w:pPr>
        <w:pStyle w:val="ListParagraph"/>
        <w:numPr>
          <w:ilvl w:val="2"/>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ropofol (10 mg/mL) at </w:t>
      </w:r>
      <w:r w:rsidR="009E6654" w:rsidRPr="00AA55AA">
        <w:rPr>
          <w:rFonts w:ascii="Calibri" w:eastAsia="Arial" w:hAnsi="Calibri" w:cs="Calibri"/>
          <w:sz w:val="24"/>
          <w:szCs w:val="24"/>
        </w:rPr>
        <w:t xml:space="preserve">the </w:t>
      </w:r>
      <w:r w:rsidRPr="00AA55AA">
        <w:rPr>
          <w:rFonts w:ascii="Calibri" w:eastAsia="Arial" w:hAnsi="Calibri" w:cs="Calibri"/>
          <w:sz w:val="24"/>
          <w:szCs w:val="24"/>
        </w:rPr>
        <w:t>rate of 10</w:t>
      </w:r>
      <w:r w:rsidR="009E6654" w:rsidRPr="00AA55AA">
        <w:rPr>
          <w:rFonts w:ascii="Calibri" w:eastAsia="Arial" w:hAnsi="Calibri" w:cs="Calibri"/>
          <w:sz w:val="24"/>
          <w:szCs w:val="24"/>
        </w:rPr>
        <w:t>–</w:t>
      </w:r>
      <w:r w:rsidRPr="00AA55AA">
        <w:rPr>
          <w:rFonts w:ascii="Calibri" w:eastAsia="Arial" w:hAnsi="Calibri" w:cs="Calibri"/>
          <w:sz w:val="24"/>
          <w:szCs w:val="24"/>
        </w:rPr>
        <w:t>30 mg/kg/h (equivalent to 1</w:t>
      </w:r>
      <w:r w:rsidR="009E6654" w:rsidRPr="00AA55AA">
        <w:rPr>
          <w:rFonts w:ascii="Calibri" w:eastAsia="Arial" w:hAnsi="Calibri" w:cs="Calibri"/>
          <w:sz w:val="24"/>
          <w:szCs w:val="24"/>
        </w:rPr>
        <w:t>–</w:t>
      </w:r>
      <w:r w:rsidRPr="00AA55AA">
        <w:rPr>
          <w:rFonts w:ascii="Calibri" w:eastAsia="Arial" w:hAnsi="Calibri" w:cs="Calibri"/>
          <w:sz w:val="24"/>
          <w:szCs w:val="24"/>
        </w:rPr>
        <w:t xml:space="preserve">3 </w:t>
      </w:r>
      <w:r w:rsidR="009E6654" w:rsidRPr="00AA55AA">
        <w:rPr>
          <w:rFonts w:ascii="Calibri" w:eastAsia="Arial" w:hAnsi="Calibri" w:cs="Calibri"/>
          <w:sz w:val="24"/>
          <w:szCs w:val="24"/>
        </w:rPr>
        <w:t>mL</w:t>
      </w:r>
      <w:r w:rsidRPr="00AA55AA">
        <w:rPr>
          <w:rFonts w:ascii="Calibri" w:eastAsia="Arial" w:hAnsi="Calibri" w:cs="Calibri"/>
          <w:sz w:val="24"/>
          <w:szCs w:val="24"/>
        </w:rPr>
        <w:t>/kg/h) IV</w:t>
      </w:r>
      <w:r w:rsidR="009E6654" w:rsidRPr="00AA55AA">
        <w:rPr>
          <w:rFonts w:ascii="Calibri" w:eastAsia="Arial" w:hAnsi="Calibri" w:cs="Calibri"/>
          <w:sz w:val="24"/>
          <w:szCs w:val="24"/>
        </w:rPr>
        <w:t>.</w:t>
      </w:r>
    </w:p>
    <w:p w14:paraId="1C7933BC" w14:textId="77777777" w:rsidR="00CD0630" w:rsidRPr="00AA55AA" w:rsidRDefault="00CD0630" w:rsidP="00AA55AA">
      <w:pPr>
        <w:pStyle w:val="ListParagraph"/>
        <w:tabs>
          <w:tab w:val="left" w:pos="1080"/>
        </w:tabs>
        <w:spacing w:after="0" w:line="240" w:lineRule="auto"/>
        <w:ind w:left="0"/>
        <w:jc w:val="both"/>
        <w:rPr>
          <w:rFonts w:ascii="Calibri" w:eastAsia="Arial" w:hAnsi="Calibri" w:cs="Calibri"/>
          <w:sz w:val="24"/>
          <w:szCs w:val="24"/>
        </w:rPr>
      </w:pPr>
    </w:p>
    <w:p w14:paraId="40EF6EA0" w14:textId="1B2A3101" w:rsidR="00010A3E" w:rsidRPr="00AA55AA" w:rsidRDefault="5A3E214C" w:rsidP="00AA55AA">
      <w:pPr>
        <w:pStyle w:val="ListParagraph"/>
        <w:numPr>
          <w:ilvl w:val="2"/>
          <w:numId w:val="1"/>
        </w:numPr>
        <w:tabs>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Ketamine (100 mg/mL) at </w:t>
      </w:r>
      <w:r w:rsidR="009E6654" w:rsidRPr="00AA55AA">
        <w:rPr>
          <w:rFonts w:ascii="Calibri" w:eastAsia="Arial" w:hAnsi="Calibri" w:cs="Calibri"/>
          <w:sz w:val="24"/>
          <w:szCs w:val="24"/>
        </w:rPr>
        <w:t xml:space="preserve">the </w:t>
      </w:r>
      <w:r w:rsidRPr="00AA55AA">
        <w:rPr>
          <w:rFonts w:ascii="Calibri" w:eastAsia="Arial" w:hAnsi="Calibri" w:cs="Calibri"/>
          <w:sz w:val="24"/>
          <w:szCs w:val="24"/>
        </w:rPr>
        <w:t>rate of 5</w:t>
      </w:r>
      <w:r w:rsidR="009E6654" w:rsidRPr="00AA55AA">
        <w:rPr>
          <w:rFonts w:ascii="Calibri" w:eastAsia="Arial" w:hAnsi="Calibri" w:cs="Calibri"/>
          <w:sz w:val="24"/>
          <w:szCs w:val="24"/>
        </w:rPr>
        <w:t>–</w:t>
      </w:r>
      <w:r w:rsidRPr="00AA55AA">
        <w:rPr>
          <w:rFonts w:ascii="Calibri" w:eastAsia="Arial" w:hAnsi="Calibri" w:cs="Calibri"/>
          <w:sz w:val="24"/>
          <w:szCs w:val="24"/>
        </w:rPr>
        <w:t>10 mg/kg/h (equivalent to 0.05</w:t>
      </w:r>
      <w:r w:rsidR="009E6654" w:rsidRPr="00AA55AA">
        <w:rPr>
          <w:rFonts w:ascii="Calibri" w:eastAsia="Arial" w:hAnsi="Calibri" w:cs="Calibri"/>
          <w:sz w:val="24"/>
          <w:szCs w:val="24"/>
        </w:rPr>
        <w:t>–</w:t>
      </w:r>
      <w:r w:rsidRPr="00AA55AA">
        <w:rPr>
          <w:rFonts w:ascii="Calibri" w:eastAsia="Arial" w:hAnsi="Calibri" w:cs="Calibri"/>
          <w:sz w:val="24"/>
          <w:szCs w:val="24"/>
        </w:rPr>
        <w:t>0.1 m</w:t>
      </w:r>
      <w:r w:rsidR="009E6654" w:rsidRPr="00AA55AA">
        <w:rPr>
          <w:rFonts w:ascii="Calibri" w:eastAsia="Arial" w:hAnsi="Calibri" w:cs="Calibri"/>
          <w:sz w:val="24"/>
          <w:szCs w:val="24"/>
        </w:rPr>
        <w:t>L</w:t>
      </w:r>
      <w:r w:rsidRPr="00AA55AA">
        <w:rPr>
          <w:rFonts w:ascii="Calibri" w:eastAsia="Arial" w:hAnsi="Calibri" w:cs="Calibri"/>
          <w:sz w:val="24"/>
          <w:szCs w:val="24"/>
        </w:rPr>
        <w:t>/kg/h) IV</w:t>
      </w:r>
      <w:r w:rsidR="00DC155C" w:rsidRPr="00AA55AA">
        <w:rPr>
          <w:rFonts w:ascii="Calibri" w:eastAsia="Arial" w:hAnsi="Calibri" w:cs="Calibri"/>
          <w:sz w:val="24"/>
          <w:szCs w:val="24"/>
        </w:rPr>
        <w:t>.</w:t>
      </w:r>
    </w:p>
    <w:p w14:paraId="4C276732" w14:textId="77777777" w:rsidR="00CD0630" w:rsidRPr="00AA55AA" w:rsidRDefault="00CD0630" w:rsidP="00AA55AA">
      <w:pPr>
        <w:pStyle w:val="ListParagraph"/>
        <w:tabs>
          <w:tab w:val="left" w:pos="1080"/>
        </w:tabs>
        <w:spacing w:after="0" w:line="240" w:lineRule="auto"/>
        <w:ind w:left="0"/>
        <w:jc w:val="both"/>
        <w:rPr>
          <w:rFonts w:ascii="Calibri" w:eastAsia="Arial" w:hAnsi="Calibri" w:cs="Calibri"/>
          <w:sz w:val="24"/>
          <w:szCs w:val="24"/>
        </w:rPr>
      </w:pPr>
    </w:p>
    <w:p w14:paraId="1CEFB119" w14:textId="33C0A6A1" w:rsidR="00B321CB" w:rsidRPr="00AA55AA" w:rsidDel="00166739" w:rsidRDefault="00DC155C" w:rsidP="00AA55AA">
      <w:pPr>
        <w:pStyle w:val="ListParagraph"/>
        <w:tabs>
          <w:tab w:val="left" w:pos="1080"/>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004B37E5" w:rsidRPr="00AA55AA">
        <w:rPr>
          <w:rFonts w:ascii="Calibri" w:eastAsia="Arial" w:hAnsi="Calibri" w:cs="Calibri"/>
          <w:sz w:val="24"/>
          <w:szCs w:val="24"/>
        </w:rPr>
        <w:t>A</w:t>
      </w:r>
      <w:r w:rsidR="00FB11F1" w:rsidRPr="00AA55AA">
        <w:rPr>
          <w:rFonts w:ascii="Calibri" w:eastAsia="Arial" w:hAnsi="Calibri" w:cs="Calibri"/>
          <w:sz w:val="24"/>
          <w:szCs w:val="24"/>
        </w:rPr>
        <w:t>nalgesia</w:t>
      </w:r>
      <w:r w:rsidR="00010A3E" w:rsidRPr="00AA55AA">
        <w:rPr>
          <w:rFonts w:ascii="Calibri" w:eastAsia="Arial" w:hAnsi="Calibri" w:cs="Calibri"/>
          <w:sz w:val="24"/>
          <w:szCs w:val="24"/>
        </w:rPr>
        <w:t>/a</w:t>
      </w:r>
      <w:r w:rsidR="00FB11F1" w:rsidRPr="00AA55AA">
        <w:rPr>
          <w:rFonts w:ascii="Calibri" w:eastAsia="Arial" w:hAnsi="Calibri" w:cs="Calibri"/>
          <w:sz w:val="24"/>
          <w:szCs w:val="24"/>
        </w:rPr>
        <w:t>nesthesia</w:t>
      </w:r>
      <w:r w:rsidR="00010A3E" w:rsidRPr="00AA55AA">
        <w:rPr>
          <w:rFonts w:ascii="Calibri" w:eastAsia="Arial" w:hAnsi="Calibri" w:cs="Calibri"/>
          <w:sz w:val="24"/>
          <w:szCs w:val="24"/>
        </w:rPr>
        <w:t xml:space="preserve"> infusion lines </w:t>
      </w:r>
      <w:r w:rsidR="065B0DDE" w:rsidRPr="00AA55AA">
        <w:rPr>
          <w:rFonts w:ascii="Calibri" w:eastAsia="Arial" w:hAnsi="Calibri" w:cs="Calibri"/>
          <w:sz w:val="24"/>
          <w:szCs w:val="24"/>
        </w:rPr>
        <w:t>are</w:t>
      </w:r>
      <w:r w:rsidR="004B37E5" w:rsidRPr="00AA55AA">
        <w:rPr>
          <w:rFonts w:ascii="Calibri" w:eastAsia="Arial" w:hAnsi="Calibri" w:cs="Calibri"/>
          <w:sz w:val="24"/>
          <w:szCs w:val="24"/>
        </w:rPr>
        <w:t xml:space="preserve"> attached </w:t>
      </w:r>
      <w:r w:rsidR="00010A3E" w:rsidRPr="00AA55AA">
        <w:rPr>
          <w:rFonts w:ascii="Calibri" w:eastAsia="Arial" w:hAnsi="Calibri" w:cs="Calibri"/>
          <w:sz w:val="24"/>
          <w:szCs w:val="24"/>
        </w:rPr>
        <w:t xml:space="preserve">to the contralateral ear catheter </w:t>
      </w:r>
      <w:r w:rsidR="004B37E5" w:rsidRPr="00AA55AA">
        <w:rPr>
          <w:rFonts w:ascii="Calibri" w:eastAsia="Arial" w:hAnsi="Calibri" w:cs="Calibri"/>
          <w:sz w:val="24"/>
          <w:szCs w:val="24"/>
        </w:rPr>
        <w:t xml:space="preserve">of the </w:t>
      </w:r>
      <w:r w:rsidR="00166974" w:rsidRPr="00AA55AA">
        <w:rPr>
          <w:rFonts w:ascii="Calibri" w:eastAsia="Arial" w:hAnsi="Calibri" w:cs="Calibri"/>
          <w:sz w:val="24"/>
          <w:szCs w:val="24"/>
        </w:rPr>
        <w:t xml:space="preserve">D5W </w:t>
      </w:r>
      <w:r w:rsidR="004B37E5" w:rsidRPr="00AA55AA">
        <w:rPr>
          <w:rFonts w:ascii="Calibri" w:eastAsia="Arial" w:hAnsi="Calibri" w:cs="Calibri"/>
          <w:sz w:val="24"/>
          <w:szCs w:val="24"/>
        </w:rPr>
        <w:t>infusion</w:t>
      </w:r>
      <w:r w:rsidR="00DB52DD" w:rsidRPr="00AA55AA">
        <w:rPr>
          <w:rFonts w:ascii="Calibri" w:eastAsia="Arial" w:hAnsi="Calibri" w:cs="Calibri"/>
          <w:sz w:val="24"/>
          <w:szCs w:val="24"/>
        </w:rPr>
        <w:t>.</w:t>
      </w:r>
      <w:r w:rsidRPr="00AA55AA">
        <w:rPr>
          <w:rFonts w:ascii="Calibri" w:eastAsia="Arial" w:hAnsi="Calibri" w:cs="Calibri"/>
          <w:sz w:val="24"/>
          <w:szCs w:val="24"/>
        </w:rPr>
        <w:t xml:space="preserve"> </w:t>
      </w:r>
      <w:r w:rsidR="04C2B7CC" w:rsidRPr="00AA55AA">
        <w:rPr>
          <w:rFonts w:ascii="Calibri" w:eastAsia="Arial" w:hAnsi="Calibri" w:cs="Calibri"/>
          <w:sz w:val="24"/>
          <w:szCs w:val="24"/>
        </w:rPr>
        <w:t>Adjustment to total fluid intake</w:t>
      </w:r>
      <w:r w:rsidR="00095799" w:rsidRPr="00AA55AA">
        <w:rPr>
          <w:rFonts w:ascii="Calibri" w:eastAsia="Arial" w:hAnsi="Calibri" w:cs="Calibri"/>
          <w:sz w:val="24"/>
          <w:szCs w:val="24"/>
        </w:rPr>
        <w:t xml:space="preserve"> and</w:t>
      </w:r>
      <w:r w:rsidR="04C2B7CC" w:rsidRPr="00AA55AA">
        <w:rPr>
          <w:rFonts w:ascii="Calibri" w:eastAsia="Arial" w:hAnsi="Calibri" w:cs="Calibri"/>
          <w:sz w:val="24"/>
          <w:szCs w:val="24"/>
        </w:rPr>
        <w:t xml:space="preserve"> ambient temperature may be required to ensure appropriate support and homeostasis. </w:t>
      </w:r>
    </w:p>
    <w:p w14:paraId="6DCC3F14" w14:textId="77777777" w:rsidR="00D12CEF" w:rsidRPr="00AA55AA" w:rsidRDefault="00D12CEF" w:rsidP="00AA55AA">
      <w:pPr>
        <w:pStyle w:val="ListParagraph"/>
        <w:tabs>
          <w:tab w:val="left" w:pos="360"/>
          <w:tab w:val="left" w:pos="1080"/>
        </w:tabs>
        <w:spacing w:after="0" w:line="240" w:lineRule="auto"/>
        <w:ind w:left="0"/>
        <w:jc w:val="both"/>
        <w:rPr>
          <w:rFonts w:ascii="Calibri" w:eastAsia="Arial" w:hAnsi="Calibri" w:cs="Calibri"/>
          <w:sz w:val="24"/>
          <w:szCs w:val="24"/>
        </w:rPr>
      </w:pPr>
    </w:p>
    <w:p w14:paraId="13C0783C" w14:textId="318F66A8" w:rsidR="00533C53" w:rsidRPr="00AA55AA" w:rsidRDefault="00D12CEF" w:rsidP="00AA55AA">
      <w:pPr>
        <w:pStyle w:val="ListParagraph"/>
        <w:numPr>
          <w:ilvl w:val="0"/>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t>Fluids</w:t>
      </w:r>
      <w:r w:rsidR="00D53EE9" w:rsidRPr="00AA55AA">
        <w:rPr>
          <w:rFonts w:ascii="Calibri" w:eastAsia="Arial" w:hAnsi="Calibri" w:cs="Calibri"/>
          <w:b/>
          <w:bCs/>
          <w:sz w:val="24"/>
          <w:szCs w:val="24"/>
        </w:rPr>
        <w:t>,</w:t>
      </w:r>
      <w:r w:rsidR="00196B6E" w:rsidRPr="00AA55AA">
        <w:rPr>
          <w:rFonts w:ascii="Calibri" w:eastAsia="Arial" w:hAnsi="Calibri" w:cs="Calibri"/>
          <w:b/>
          <w:bCs/>
          <w:sz w:val="24"/>
          <w:szCs w:val="24"/>
        </w:rPr>
        <w:t xml:space="preserve"> </w:t>
      </w:r>
      <w:r w:rsidRPr="00AA55AA">
        <w:rPr>
          <w:rFonts w:ascii="Calibri" w:eastAsia="Arial" w:hAnsi="Calibri" w:cs="Calibri"/>
          <w:b/>
          <w:bCs/>
          <w:sz w:val="24"/>
          <w:szCs w:val="24"/>
        </w:rPr>
        <w:t>medications</w:t>
      </w:r>
      <w:r w:rsidR="00095799" w:rsidRPr="00AA55AA">
        <w:rPr>
          <w:rFonts w:ascii="Calibri" w:eastAsia="Arial" w:hAnsi="Calibri" w:cs="Calibri"/>
          <w:b/>
          <w:bCs/>
          <w:sz w:val="24"/>
          <w:szCs w:val="24"/>
        </w:rPr>
        <w:t>,</w:t>
      </w:r>
      <w:r w:rsidR="00D53EE9" w:rsidRPr="00AA55AA">
        <w:rPr>
          <w:rFonts w:ascii="Calibri" w:eastAsia="Arial" w:hAnsi="Calibri" w:cs="Calibri"/>
          <w:b/>
          <w:bCs/>
          <w:sz w:val="24"/>
          <w:szCs w:val="24"/>
        </w:rPr>
        <w:t xml:space="preserve"> and monitoring</w:t>
      </w:r>
    </w:p>
    <w:p w14:paraId="783820A2" w14:textId="77777777" w:rsidR="00095799" w:rsidRPr="00AA55AA" w:rsidRDefault="00095799" w:rsidP="00AA55AA">
      <w:pPr>
        <w:pStyle w:val="ListParagraph"/>
        <w:tabs>
          <w:tab w:val="left" w:pos="284"/>
        </w:tabs>
        <w:spacing w:after="0" w:line="240" w:lineRule="auto"/>
        <w:ind w:left="0"/>
        <w:jc w:val="both"/>
        <w:rPr>
          <w:rFonts w:ascii="Calibri" w:eastAsia="Arial" w:hAnsi="Calibri" w:cs="Calibri"/>
          <w:sz w:val="24"/>
          <w:szCs w:val="24"/>
        </w:rPr>
      </w:pPr>
    </w:p>
    <w:p w14:paraId="0874D387" w14:textId="59CA892D" w:rsidR="00A83EED" w:rsidRPr="00AA55AA" w:rsidRDefault="00632584" w:rsidP="00AA55AA">
      <w:pPr>
        <w:pStyle w:val="ListParagraph"/>
        <w:tabs>
          <w:tab w:val="left" w:pos="426"/>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5A3E214C" w:rsidRPr="00AA55AA">
        <w:rPr>
          <w:rFonts w:ascii="Calibri" w:eastAsia="Arial" w:hAnsi="Calibri" w:cs="Calibri"/>
          <w:sz w:val="24"/>
          <w:szCs w:val="24"/>
        </w:rPr>
        <w:t>This section provides information on how to maintain hydration, glucose supply, analgesia/anesthesia</w:t>
      </w:r>
      <w:r w:rsidRPr="00AA55AA">
        <w:rPr>
          <w:rFonts w:ascii="Calibri" w:eastAsia="Arial" w:hAnsi="Calibri" w:cs="Calibri"/>
          <w:sz w:val="24"/>
          <w:szCs w:val="24"/>
        </w:rPr>
        <w:t>,</w:t>
      </w:r>
      <w:r w:rsidR="5A3E214C" w:rsidRPr="00AA55AA">
        <w:rPr>
          <w:rFonts w:ascii="Calibri" w:eastAsia="Arial" w:hAnsi="Calibri" w:cs="Calibri"/>
          <w:sz w:val="24"/>
          <w:szCs w:val="24"/>
        </w:rPr>
        <w:t xml:space="preserve"> and ensure proper review of experimental data, concerns</w:t>
      </w:r>
      <w:r w:rsidRPr="00AA55AA">
        <w:rPr>
          <w:rFonts w:ascii="Calibri" w:eastAsia="Arial" w:hAnsi="Calibri" w:cs="Calibri"/>
          <w:sz w:val="24"/>
          <w:szCs w:val="24"/>
        </w:rPr>
        <w:t>,</w:t>
      </w:r>
      <w:r w:rsidR="5A3E214C" w:rsidRPr="00AA55AA">
        <w:rPr>
          <w:rFonts w:ascii="Calibri" w:eastAsia="Arial" w:hAnsi="Calibri" w:cs="Calibri"/>
          <w:sz w:val="24"/>
          <w:szCs w:val="24"/>
        </w:rPr>
        <w:t xml:space="preserve"> or issues</w:t>
      </w:r>
      <w:r w:rsidRPr="00AA55AA">
        <w:rPr>
          <w:rFonts w:ascii="Calibri" w:eastAsia="Arial" w:hAnsi="Calibri" w:cs="Calibri"/>
          <w:sz w:val="24"/>
          <w:szCs w:val="24"/>
        </w:rPr>
        <w:t>.</w:t>
      </w:r>
    </w:p>
    <w:p w14:paraId="3D4EC7D3" w14:textId="77777777" w:rsidR="00632584" w:rsidRPr="00AA55AA" w:rsidRDefault="00632584" w:rsidP="00AA55AA">
      <w:pPr>
        <w:pStyle w:val="ListParagraph"/>
        <w:tabs>
          <w:tab w:val="left" w:pos="426"/>
        </w:tabs>
        <w:spacing w:after="0" w:line="240" w:lineRule="auto"/>
        <w:ind w:left="0"/>
        <w:jc w:val="both"/>
        <w:rPr>
          <w:rFonts w:ascii="Calibri" w:eastAsia="Arial" w:hAnsi="Calibri" w:cs="Calibri"/>
          <w:sz w:val="24"/>
          <w:szCs w:val="24"/>
        </w:rPr>
      </w:pPr>
    </w:p>
    <w:p w14:paraId="718623D5" w14:textId="779975C5" w:rsidR="00D12CEF" w:rsidRPr="00AA55AA" w:rsidRDefault="004B2DFE" w:rsidP="00AA55AA">
      <w:pPr>
        <w:pStyle w:val="ListParagraph"/>
        <w:numPr>
          <w:ilvl w:val="1"/>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Ensure that the t</w:t>
      </w:r>
      <w:r w:rsidR="00D12CEF" w:rsidRPr="00AA55AA">
        <w:rPr>
          <w:rFonts w:ascii="Calibri" w:eastAsia="Arial" w:hAnsi="Calibri" w:cs="Calibri"/>
          <w:sz w:val="24"/>
          <w:szCs w:val="24"/>
        </w:rPr>
        <w:t xml:space="preserve">otal </w:t>
      </w:r>
      <w:r w:rsidR="009C3FF2" w:rsidRPr="00AA55AA">
        <w:rPr>
          <w:rFonts w:ascii="Calibri" w:eastAsia="Arial" w:hAnsi="Calibri" w:cs="Calibri"/>
          <w:sz w:val="24"/>
          <w:szCs w:val="24"/>
        </w:rPr>
        <w:t xml:space="preserve">combined </w:t>
      </w:r>
      <w:r w:rsidR="00D12CEF" w:rsidRPr="00AA55AA">
        <w:rPr>
          <w:rFonts w:ascii="Calibri" w:eastAsia="Arial" w:hAnsi="Calibri" w:cs="Calibri"/>
          <w:sz w:val="24"/>
          <w:szCs w:val="24"/>
        </w:rPr>
        <w:t>fluid (LRS and D5W) IV infusion</w:t>
      </w:r>
      <w:r w:rsidR="00C93C6A" w:rsidRPr="00AA55AA">
        <w:rPr>
          <w:rFonts w:ascii="Calibri" w:eastAsia="Arial" w:hAnsi="Calibri" w:cs="Calibri"/>
          <w:sz w:val="24"/>
          <w:szCs w:val="24"/>
        </w:rPr>
        <w:t xml:space="preserve"> rate</w:t>
      </w:r>
      <w:r w:rsidR="003B5FC0" w:rsidRPr="00AA55AA">
        <w:rPr>
          <w:rFonts w:ascii="Calibri" w:eastAsia="Arial" w:hAnsi="Calibri" w:cs="Calibri"/>
          <w:sz w:val="24"/>
          <w:szCs w:val="24"/>
        </w:rPr>
        <w:t xml:space="preserve"> for homeostasis</w:t>
      </w:r>
      <w:r w:rsidR="00D12CEF" w:rsidRPr="00AA55AA">
        <w:rPr>
          <w:rFonts w:ascii="Calibri" w:eastAsia="Arial" w:hAnsi="Calibri" w:cs="Calibri"/>
          <w:sz w:val="24"/>
          <w:szCs w:val="24"/>
        </w:rPr>
        <w:t xml:space="preserve"> is</w:t>
      </w:r>
      <w:r w:rsidR="00807A65" w:rsidRPr="00AA55AA">
        <w:rPr>
          <w:rFonts w:ascii="Calibri" w:eastAsia="Arial" w:hAnsi="Calibri" w:cs="Calibri"/>
          <w:sz w:val="24"/>
          <w:szCs w:val="24"/>
        </w:rPr>
        <w:t xml:space="preserve"> generally</w:t>
      </w:r>
      <w:r w:rsidR="00D12CEF" w:rsidRPr="00AA55AA">
        <w:rPr>
          <w:rFonts w:ascii="Calibri" w:eastAsia="Arial" w:hAnsi="Calibri" w:cs="Calibri"/>
          <w:sz w:val="24"/>
          <w:szCs w:val="24"/>
        </w:rPr>
        <w:t xml:space="preserve"> 5</w:t>
      </w:r>
      <w:r w:rsidRPr="00AA55AA">
        <w:rPr>
          <w:rFonts w:ascii="Calibri" w:eastAsia="Arial" w:hAnsi="Calibri" w:cs="Calibri"/>
          <w:sz w:val="24"/>
          <w:szCs w:val="24"/>
        </w:rPr>
        <w:t>–</w:t>
      </w:r>
      <w:r w:rsidR="00D12CEF" w:rsidRPr="00AA55AA">
        <w:rPr>
          <w:rFonts w:ascii="Calibri" w:eastAsia="Arial" w:hAnsi="Calibri" w:cs="Calibri"/>
          <w:sz w:val="24"/>
          <w:szCs w:val="24"/>
        </w:rPr>
        <w:t>8 mL/kg/h</w:t>
      </w:r>
      <w:r w:rsidRPr="00AA55AA">
        <w:rPr>
          <w:rFonts w:ascii="Calibri" w:eastAsia="Arial" w:hAnsi="Calibri" w:cs="Calibri"/>
          <w:sz w:val="24"/>
          <w:szCs w:val="24"/>
        </w:rPr>
        <w:t>.</w:t>
      </w:r>
    </w:p>
    <w:p w14:paraId="6A9364EA" w14:textId="77777777" w:rsidR="00CD0630" w:rsidRPr="00AA55AA" w:rsidRDefault="00CD0630" w:rsidP="00AA55AA">
      <w:pPr>
        <w:pStyle w:val="ListParagraph"/>
        <w:tabs>
          <w:tab w:val="left" w:pos="284"/>
        </w:tabs>
        <w:spacing w:after="0" w:line="240" w:lineRule="auto"/>
        <w:ind w:left="0"/>
        <w:jc w:val="both"/>
        <w:rPr>
          <w:rFonts w:ascii="Calibri" w:eastAsia="Arial" w:hAnsi="Calibri" w:cs="Calibri"/>
          <w:sz w:val="24"/>
          <w:szCs w:val="24"/>
        </w:rPr>
      </w:pPr>
    </w:p>
    <w:p w14:paraId="24EE583A" w14:textId="2E2C327B" w:rsidR="00F72F1A" w:rsidRPr="00AA55AA" w:rsidRDefault="00FB1BE7" w:rsidP="00AA55AA">
      <w:pPr>
        <w:pStyle w:val="ListParagraph"/>
        <w:numPr>
          <w:ilvl w:val="2"/>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dminister </w:t>
      </w:r>
      <w:r w:rsidR="5A3E214C" w:rsidRPr="00AA55AA">
        <w:rPr>
          <w:rFonts w:ascii="Calibri" w:eastAsia="Arial" w:hAnsi="Calibri" w:cs="Calibri"/>
          <w:sz w:val="24"/>
          <w:szCs w:val="24"/>
        </w:rPr>
        <w:t>D5W to the ear venous catheter at 5</w:t>
      </w:r>
      <w:r w:rsidR="004B2DFE" w:rsidRPr="00AA55AA">
        <w:rPr>
          <w:rFonts w:ascii="Calibri" w:eastAsia="Arial" w:hAnsi="Calibri" w:cs="Calibri"/>
          <w:sz w:val="24"/>
          <w:szCs w:val="24"/>
        </w:rPr>
        <w:t>–</w:t>
      </w:r>
      <w:r w:rsidR="5A3E214C" w:rsidRPr="00AA55AA">
        <w:rPr>
          <w:rFonts w:ascii="Calibri" w:eastAsia="Arial" w:hAnsi="Calibri" w:cs="Calibri"/>
          <w:sz w:val="24"/>
          <w:szCs w:val="24"/>
        </w:rPr>
        <w:t>10 m</w:t>
      </w:r>
      <w:r w:rsidR="004B2DFE" w:rsidRPr="00AA55AA">
        <w:rPr>
          <w:rFonts w:ascii="Calibri" w:eastAsia="Arial" w:hAnsi="Calibri" w:cs="Calibri"/>
          <w:sz w:val="24"/>
          <w:szCs w:val="24"/>
        </w:rPr>
        <w:t>L</w:t>
      </w:r>
      <w:r w:rsidR="5A3E214C" w:rsidRPr="00AA55AA">
        <w:rPr>
          <w:rFonts w:ascii="Calibri" w:eastAsia="Arial" w:hAnsi="Calibri" w:cs="Calibri"/>
          <w:sz w:val="24"/>
          <w:szCs w:val="24"/>
        </w:rPr>
        <w:t>/h (adjusted hourly based on arterial blood glucose (BG) values – target 4</w:t>
      </w:r>
      <w:r w:rsidR="004B2DFE" w:rsidRPr="00AA55AA">
        <w:rPr>
          <w:rFonts w:ascii="Calibri" w:eastAsia="Arial" w:hAnsi="Calibri" w:cs="Calibri"/>
          <w:sz w:val="24"/>
          <w:szCs w:val="24"/>
        </w:rPr>
        <w:t>–</w:t>
      </w:r>
      <w:r w:rsidR="5A3E214C" w:rsidRPr="00AA55AA">
        <w:rPr>
          <w:rFonts w:ascii="Calibri" w:eastAsia="Arial" w:hAnsi="Calibri" w:cs="Calibri"/>
          <w:sz w:val="24"/>
          <w:szCs w:val="24"/>
        </w:rPr>
        <w:t>5 mmol/L).</w:t>
      </w:r>
    </w:p>
    <w:p w14:paraId="5EB24F18" w14:textId="77777777" w:rsidR="00CD0630" w:rsidRPr="00AA55AA" w:rsidRDefault="00CD0630" w:rsidP="00AA55AA">
      <w:pPr>
        <w:pStyle w:val="ListParagraph"/>
        <w:tabs>
          <w:tab w:val="left" w:pos="284"/>
        </w:tabs>
        <w:spacing w:after="0" w:line="240" w:lineRule="auto"/>
        <w:ind w:left="0"/>
        <w:jc w:val="both"/>
        <w:rPr>
          <w:rFonts w:ascii="Calibri" w:eastAsia="Arial" w:hAnsi="Calibri" w:cs="Calibri"/>
          <w:sz w:val="24"/>
          <w:szCs w:val="24"/>
        </w:rPr>
      </w:pPr>
    </w:p>
    <w:p w14:paraId="56A34E20" w14:textId="06FA6261" w:rsidR="00F265E7" w:rsidRPr="00AA55AA" w:rsidRDefault="00403817" w:rsidP="00AA55AA">
      <w:pPr>
        <w:pStyle w:val="ListParagraph"/>
        <w:numPr>
          <w:ilvl w:val="2"/>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dminister </w:t>
      </w:r>
      <w:r w:rsidR="5A3E214C" w:rsidRPr="00AA55AA">
        <w:rPr>
          <w:rFonts w:ascii="Calibri" w:eastAsia="Arial" w:hAnsi="Calibri" w:cs="Calibri"/>
          <w:sz w:val="24"/>
          <w:szCs w:val="24"/>
        </w:rPr>
        <w:t>LRS through the femoral venous catheter at a rate of 1</w:t>
      </w:r>
      <w:r w:rsidR="004B2DFE" w:rsidRPr="00AA55AA">
        <w:rPr>
          <w:rFonts w:ascii="Calibri" w:eastAsia="Arial" w:hAnsi="Calibri" w:cs="Calibri"/>
          <w:sz w:val="24"/>
          <w:szCs w:val="24"/>
        </w:rPr>
        <w:t>–</w:t>
      </w:r>
      <w:r w:rsidR="5A3E214C" w:rsidRPr="00AA55AA">
        <w:rPr>
          <w:rFonts w:ascii="Calibri" w:eastAsia="Arial" w:hAnsi="Calibri" w:cs="Calibri"/>
          <w:sz w:val="24"/>
          <w:szCs w:val="24"/>
        </w:rPr>
        <w:t xml:space="preserve">6 mL/kg/h to maintain fluid homeostasis. To prevent clotting of both arterial and venous access, attach </w:t>
      </w:r>
      <w:r w:rsidR="004B2DFE" w:rsidRPr="00AA55AA">
        <w:rPr>
          <w:rFonts w:ascii="Calibri" w:eastAsia="Arial" w:hAnsi="Calibri" w:cs="Calibri"/>
          <w:sz w:val="24"/>
          <w:szCs w:val="24"/>
        </w:rPr>
        <w:t xml:space="preserve">a </w:t>
      </w:r>
      <w:r w:rsidR="5A3E214C" w:rsidRPr="00AA55AA">
        <w:rPr>
          <w:rFonts w:ascii="Calibri" w:eastAsia="Arial" w:hAnsi="Calibri" w:cs="Calibri"/>
          <w:sz w:val="24"/>
          <w:szCs w:val="24"/>
        </w:rPr>
        <w:t xml:space="preserve">pressure heparinized NS infusion bag to the transducer, </w:t>
      </w:r>
      <w:r w:rsidR="004B2DFE" w:rsidRPr="00AA55AA">
        <w:rPr>
          <w:rFonts w:ascii="Calibri" w:eastAsia="Arial" w:hAnsi="Calibri" w:cs="Calibri"/>
          <w:sz w:val="24"/>
          <w:szCs w:val="24"/>
        </w:rPr>
        <w:t xml:space="preserve">and </w:t>
      </w:r>
      <w:r w:rsidR="5A3E214C" w:rsidRPr="00AA55AA">
        <w:rPr>
          <w:rFonts w:ascii="Calibri" w:eastAsia="Arial" w:hAnsi="Calibri" w:cs="Calibri"/>
          <w:sz w:val="24"/>
          <w:szCs w:val="24"/>
        </w:rPr>
        <w:t>keep pressure between 250</w:t>
      </w:r>
      <w:r w:rsidR="004B2DFE" w:rsidRPr="00AA55AA">
        <w:rPr>
          <w:rFonts w:ascii="Calibri" w:eastAsia="Arial" w:hAnsi="Calibri" w:cs="Calibri"/>
          <w:sz w:val="24"/>
          <w:szCs w:val="24"/>
        </w:rPr>
        <w:t>–</w:t>
      </w:r>
      <w:r w:rsidR="5A3E214C" w:rsidRPr="00AA55AA">
        <w:rPr>
          <w:rFonts w:ascii="Calibri" w:eastAsia="Arial" w:hAnsi="Calibri" w:cs="Calibri"/>
          <w:sz w:val="24"/>
          <w:szCs w:val="24"/>
        </w:rPr>
        <w:t>300 psi.</w:t>
      </w:r>
    </w:p>
    <w:p w14:paraId="5BC9B8ED" w14:textId="77777777" w:rsidR="00CD0630" w:rsidRPr="00AA55AA" w:rsidRDefault="00CD0630" w:rsidP="00AA55AA">
      <w:pPr>
        <w:pStyle w:val="ListParagraph"/>
        <w:tabs>
          <w:tab w:val="left" w:pos="284"/>
        </w:tabs>
        <w:spacing w:after="0" w:line="240" w:lineRule="auto"/>
        <w:ind w:left="0"/>
        <w:jc w:val="both"/>
        <w:rPr>
          <w:rFonts w:ascii="Calibri" w:eastAsia="Arial" w:hAnsi="Calibri" w:cs="Calibri"/>
          <w:sz w:val="24"/>
          <w:szCs w:val="24"/>
        </w:rPr>
      </w:pPr>
    </w:p>
    <w:p w14:paraId="62356462" w14:textId="1F4AD5DB" w:rsidR="00D135F8" w:rsidRPr="00AA55AA" w:rsidRDefault="5A3E214C" w:rsidP="00AA55AA">
      <w:pPr>
        <w:pStyle w:val="ListParagraph"/>
        <w:numPr>
          <w:ilvl w:val="2"/>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nsure proper general anesthetic depth and analgesia throughout the surgery and before starting the stabilization period (step </w:t>
      </w:r>
      <w:r w:rsidR="003841B9" w:rsidRPr="00AA55AA">
        <w:rPr>
          <w:rFonts w:ascii="Calibri" w:eastAsia="Arial" w:hAnsi="Calibri" w:cs="Calibri"/>
          <w:sz w:val="24"/>
          <w:szCs w:val="24"/>
        </w:rPr>
        <w:t>5</w:t>
      </w:r>
      <w:r w:rsidRPr="00AA55AA">
        <w:rPr>
          <w:rFonts w:ascii="Calibri" w:eastAsia="Arial" w:hAnsi="Calibri" w:cs="Calibri"/>
          <w:sz w:val="24"/>
          <w:szCs w:val="24"/>
        </w:rPr>
        <w:t>.1) and inducing muscle relaxation.</w:t>
      </w:r>
    </w:p>
    <w:p w14:paraId="1CA84055" w14:textId="77777777" w:rsidR="00E84CF8" w:rsidRPr="00AA55AA" w:rsidRDefault="00E84CF8" w:rsidP="00AA55AA">
      <w:pPr>
        <w:pStyle w:val="ListParagraph"/>
        <w:tabs>
          <w:tab w:val="left" w:pos="284"/>
        </w:tabs>
        <w:spacing w:after="0" w:line="240" w:lineRule="auto"/>
        <w:ind w:left="0"/>
        <w:jc w:val="both"/>
        <w:rPr>
          <w:rFonts w:ascii="Calibri" w:hAnsi="Calibri" w:cs="Calibri"/>
          <w:sz w:val="24"/>
          <w:szCs w:val="24"/>
        </w:rPr>
      </w:pPr>
    </w:p>
    <w:p w14:paraId="12E433A6" w14:textId="4AB71D41" w:rsidR="00A93999" w:rsidRPr="00AA55AA" w:rsidRDefault="73549EB7" w:rsidP="00AA55AA">
      <w:pPr>
        <w:pStyle w:val="ListParagraph"/>
        <w:numPr>
          <w:ilvl w:val="1"/>
          <w:numId w:val="1"/>
        </w:numPr>
        <w:tabs>
          <w:tab w:val="left" w:pos="284"/>
          <w:tab w:val="left" w:pos="1276"/>
        </w:tabs>
        <w:spacing w:after="0" w:line="240" w:lineRule="auto"/>
        <w:ind w:left="0" w:firstLine="0"/>
        <w:jc w:val="both"/>
        <w:rPr>
          <w:rFonts w:ascii="Calibri" w:eastAsia="Arial" w:hAnsi="Calibri" w:cs="Calibri"/>
          <w:b/>
          <w:bCs/>
          <w:sz w:val="24"/>
          <w:szCs w:val="24"/>
        </w:rPr>
      </w:pPr>
      <w:r w:rsidRPr="00AA55AA">
        <w:rPr>
          <w:rFonts w:ascii="Calibri" w:eastAsia="Arial" w:hAnsi="Calibri" w:cs="Calibri"/>
          <w:sz w:val="24"/>
          <w:szCs w:val="24"/>
        </w:rPr>
        <w:t>M</w:t>
      </w:r>
      <w:r w:rsidR="0026717B" w:rsidRPr="00AA55AA">
        <w:rPr>
          <w:rFonts w:ascii="Calibri" w:eastAsia="Arial" w:hAnsi="Calibri" w:cs="Calibri"/>
          <w:sz w:val="24"/>
          <w:szCs w:val="24"/>
        </w:rPr>
        <w:t>onitoring</w:t>
      </w:r>
      <w:r w:rsidR="00287F9F" w:rsidRPr="00AA55AA">
        <w:rPr>
          <w:rFonts w:ascii="Calibri" w:eastAsia="Arial" w:hAnsi="Calibri" w:cs="Calibri"/>
          <w:sz w:val="24"/>
          <w:szCs w:val="24"/>
        </w:rPr>
        <w:t xml:space="preserve"> </w:t>
      </w:r>
      <w:r w:rsidR="00554A1D" w:rsidRPr="00AA55AA">
        <w:rPr>
          <w:rFonts w:ascii="Calibri" w:eastAsia="Arial" w:hAnsi="Calibri" w:cs="Calibri"/>
          <w:sz w:val="24"/>
          <w:szCs w:val="24"/>
        </w:rPr>
        <w:t xml:space="preserve">the different parameters </w:t>
      </w:r>
      <w:r w:rsidR="00287F9F" w:rsidRPr="00AA55AA">
        <w:rPr>
          <w:rFonts w:ascii="Calibri" w:eastAsia="Arial" w:hAnsi="Calibri" w:cs="Calibri"/>
          <w:sz w:val="24"/>
          <w:szCs w:val="24"/>
        </w:rPr>
        <w:t>(full-time job for one person throughout the experiment)</w:t>
      </w:r>
      <w:r w:rsidR="006E3385" w:rsidRPr="00AA55AA">
        <w:rPr>
          <w:rFonts w:ascii="Calibri" w:eastAsia="Arial" w:hAnsi="Calibri" w:cs="Calibri"/>
          <w:sz w:val="24"/>
          <w:szCs w:val="24"/>
        </w:rPr>
        <w:t xml:space="preserve">. </w:t>
      </w:r>
    </w:p>
    <w:p w14:paraId="15B4D786" w14:textId="77777777" w:rsidR="00554A1D" w:rsidRPr="00AA55AA" w:rsidRDefault="00554A1D"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41CB9E2D" w14:textId="34D73AD3" w:rsidR="009C1AFF" w:rsidRPr="00AA55AA" w:rsidRDefault="00554A1D" w:rsidP="00AA55AA">
      <w:pPr>
        <w:pStyle w:val="ListParagraph"/>
        <w:tabs>
          <w:tab w:val="left" w:pos="284"/>
          <w:tab w:val="left" w:pos="1276"/>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5A3E214C" w:rsidRPr="00AA55AA">
        <w:rPr>
          <w:rFonts w:ascii="Calibri" w:eastAsia="Arial" w:hAnsi="Calibri" w:cs="Calibri"/>
          <w:sz w:val="24"/>
          <w:szCs w:val="24"/>
        </w:rPr>
        <w:t>Monitoring and documentation of vital signs, ventilator settings, interventions, samples taken, medications, with doses and times, in a pre-made printed CFR (</w:t>
      </w:r>
      <w:r w:rsidR="003730CB" w:rsidRPr="00AA55AA">
        <w:rPr>
          <w:rFonts w:ascii="Calibri" w:eastAsia="Arial" w:hAnsi="Calibri" w:cs="Calibri"/>
          <w:sz w:val="24"/>
          <w:szCs w:val="24"/>
        </w:rPr>
        <w:t xml:space="preserve">see </w:t>
      </w:r>
      <w:r w:rsidR="003730CB" w:rsidRPr="00AA55AA">
        <w:rPr>
          <w:rFonts w:ascii="Calibri" w:eastAsia="Arial" w:hAnsi="Calibri" w:cs="Calibri"/>
          <w:b/>
          <w:bCs/>
          <w:sz w:val="24"/>
          <w:szCs w:val="24"/>
        </w:rPr>
        <w:t>Supplementary File 1</w:t>
      </w:r>
      <w:r w:rsidR="5A3E214C" w:rsidRPr="00AA55AA">
        <w:rPr>
          <w:rFonts w:ascii="Calibri" w:eastAsia="Arial" w:hAnsi="Calibri" w:cs="Calibri"/>
          <w:sz w:val="24"/>
          <w:szCs w:val="24"/>
        </w:rPr>
        <w:t xml:space="preserve">) during the entire experiment. The recorded continuous data from </w:t>
      </w:r>
      <w:r w:rsidR="00501533" w:rsidRPr="00AA55AA">
        <w:rPr>
          <w:rFonts w:ascii="Calibri" w:eastAsia="Arial" w:hAnsi="Calibri" w:cs="Calibri"/>
          <w:sz w:val="24"/>
          <w:szCs w:val="24"/>
        </w:rPr>
        <w:t xml:space="preserve">the </w:t>
      </w:r>
      <w:r w:rsidR="59BEA4D7" w:rsidRPr="00AA55AA">
        <w:rPr>
          <w:rFonts w:ascii="Calibri" w:eastAsia="Arial" w:hAnsi="Calibri" w:cs="Calibri"/>
          <w:sz w:val="24"/>
          <w:szCs w:val="24"/>
        </w:rPr>
        <w:t xml:space="preserve">pressure </w:t>
      </w:r>
      <w:r w:rsidR="5A3E214C" w:rsidRPr="00AA55AA">
        <w:rPr>
          <w:rFonts w:ascii="Calibri" w:eastAsia="Arial" w:hAnsi="Calibri" w:cs="Calibri"/>
          <w:sz w:val="24"/>
          <w:szCs w:val="24"/>
        </w:rPr>
        <w:t xml:space="preserve">monitor and the ventilator </w:t>
      </w:r>
      <w:r w:rsidR="00F92631" w:rsidRPr="00AA55AA">
        <w:rPr>
          <w:rFonts w:ascii="Calibri" w:eastAsia="Arial" w:hAnsi="Calibri" w:cs="Calibri"/>
          <w:sz w:val="24"/>
          <w:szCs w:val="24"/>
        </w:rPr>
        <w:t>are</w:t>
      </w:r>
      <w:r w:rsidR="5A3E214C" w:rsidRPr="00AA55AA">
        <w:rPr>
          <w:rFonts w:ascii="Calibri" w:eastAsia="Arial" w:hAnsi="Calibri" w:cs="Calibri"/>
          <w:sz w:val="24"/>
          <w:szCs w:val="24"/>
        </w:rPr>
        <w:t xml:space="preserve"> saved at </w:t>
      </w:r>
      <w:r w:rsidR="00501533" w:rsidRPr="00AA55AA">
        <w:rPr>
          <w:rFonts w:ascii="Calibri" w:eastAsia="Arial" w:hAnsi="Calibri" w:cs="Calibri"/>
          <w:sz w:val="24"/>
          <w:szCs w:val="24"/>
        </w:rPr>
        <w:t xml:space="preserve">the </w:t>
      </w:r>
      <w:r w:rsidR="5A3E214C" w:rsidRPr="00AA55AA">
        <w:rPr>
          <w:rFonts w:ascii="Calibri" w:eastAsia="Arial" w:hAnsi="Calibri" w:cs="Calibri"/>
          <w:sz w:val="24"/>
          <w:szCs w:val="24"/>
        </w:rPr>
        <w:t xml:space="preserve">end of </w:t>
      </w:r>
      <w:r w:rsidR="00501533" w:rsidRPr="00AA55AA">
        <w:rPr>
          <w:rFonts w:ascii="Calibri" w:eastAsia="Arial" w:hAnsi="Calibri" w:cs="Calibri"/>
          <w:sz w:val="24"/>
          <w:szCs w:val="24"/>
        </w:rPr>
        <w:t xml:space="preserve">the </w:t>
      </w:r>
      <w:r w:rsidR="5A3E214C" w:rsidRPr="00AA55AA">
        <w:rPr>
          <w:rFonts w:ascii="Calibri" w:eastAsia="Arial" w:hAnsi="Calibri" w:cs="Calibri"/>
          <w:sz w:val="24"/>
          <w:szCs w:val="24"/>
        </w:rPr>
        <w:t>experiment for later analysis.</w:t>
      </w:r>
    </w:p>
    <w:p w14:paraId="6200FC1A" w14:textId="77777777" w:rsidR="00904D46" w:rsidRPr="00AA55AA" w:rsidRDefault="00904D46" w:rsidP="00AA55AA">
      <w:pPr>
        <w:pStyle w:val="ListParagraph"/>
        <w:tabs>
          <w:tab w:val="left" w:pos="284"/>
          <w:tab w:val="left" w:pos="1276"/>
        </w:tabs>
        <w:spacing w:after="0" w:line="240" w:lineRule="auto"/>
        <w:ind w:left="0"/>
        <w:jc w:val="both"/>
        <w:rPr>
          <w:rFonts w:ascii="Calibri" w:hAnsi="Calibri" w:cs="Calibri"/>
          <w:sz w:val="24"/>
          <w:szCs w:val="24"/>
        </w:rPr>
      </w:pPr>
    </w:p>
    <w:p w14:paraId="1769D447" w14:textId="62C352B3" w:rsidR="00FF3F2B" w:rsidRPr="00AA55AA" w:rsidRDefault="00904D46"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Monitor the </w:t>
      </w:r>
      <w:r w:rsidR="00FF3F2B" w:rsidRPr="00AA55AA">
        <w:rPr>
          <w:rFonts w:ascii="Calibri" w:eastAsia="Arial" w:hAnsi="Calibri" w:cs="Calibri"/>
          <w:sz w:val="24"/>
          <w:szCs w:val="24"/>
        </w:rPr>
        <w:t>Oxygen saturation</w:t>
      </w:r>
      <w:r w:rsidR="00D12E92" w:rsidRPr="00AA55AA">
        <w:rPr>
          <w:rFonts w:ascii="Calibri" w:eastAsia="Arial" w:hAnsi="Calibri" w:cs="Calibri"/>
          <w:sz w:val="24"/>
          <w:szCs w:val="24"/>
        </w:rPr>
        <w:t xml:space="preserve"> (SpO</w:t>
      </w:r>
      <w:r w:rsidR="00D12E92" w:rsidRPr="00AA55AA">
        <w:rPr>
          <w:rFonts w:ascii="Calibri" w:eastAsia="Arial" w:hAnsi="Calibri" w:cs="Calibri"/>
          <w:sz w:val="24"/>
          <w:szCs w:val="24"/>
          <w:vertAlign w:val="subscript"/>
        </w:rPr>
        <w:t>2</w:t>
      </w:r>
      <w:r w:rsidR="00D12E92" w:rsidRPr="00AA55AA">
        <w:rPr>
          <w:rFonts w:ascii="Calibri" w:eastAsia="Arial" w:hAnsi="Calibri" w:cs="Calibri"/>
          <w:sz w:val="24"/>
          <w:szCs w:val="24"/>
        </w:rPr>
        <w:t>)</w:t>
      </w:r>
      <w:r w:rsidR="00FF3F2B" w:rsidRPr="00AA55AA">
        <w:rPr>
          <w:rFonts w:ascii="Calibri" w:eastAsia="Arial" w:hAnsi="Calibri" w:cs="Calibri"/>
          <w:sz w:val="24"/>
          <w:szCs w:val="24"/>
        </w:rPr>
        <w:t xml:space="preserve"> - ensure preductal (right upper hoof) pulse oximeter signal.</w:t>
      </w:r>
    </w:p>
    <w:p w14:paraId="797FD323"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31A003FB" w14:textId="4576A80B" w:rsidR="006E3385" w:rsidRPr="00AA55AA" w:rsidRDefault="00C25381"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Monitor the </w:t>
      </w:r>
      <w:r w:rsidR="00B94D61" w:rsidRPr="00AA55AA">
        <w:rPr>
          <w:rFonts w:ascii="Calibri" w:eastAsia="Arial" w:hAnsi="Calibri" w:cs="Calibri"/>
          <w:sz w:val="24"/>
          <w:szCs w:val="24"/>
        </w:rPr>
        <w:t>Heart rate</w:t>
      </w:r>
      <w:r w:rsidR="00D12E92" w:rsidRPr="00AA55AA">
        <w:rPr>
          <w:rFonts w:ascii="Calibri" w:eastAsia="Arial" w:hAnsi="Calibri" w:cs="Calibri"/>
          <w:sz w:val="24"/>
          <w:szCs w:val="24"/>
        </w:rPr>
        <w:t xml:space="preserve"> (HR)</w:t>
      </w:r>
      <w:r w:rsidR="009B2A33" w:rsidRPr="00AA55AA">
        <w:rPr>
          <w:rFonts w:ascii="Calibri" w:eastAsia="Arial" w:hAnsi="Calibri" w:cs="Calibri"/>
          <w:sz w:val="24"/>
          <w:szCs w:val="24"/>
        </w:rPr>
        <w:t xml:space="preserve"> - a</w:t>
      </w:r>
      <w:r w:rsidR="7D54DBF2" w:rsidRPr="00AA55AA">
        <w:rPr>
          <w:rFonts w:ascii="Calibri" w:eastAsia="Arial" w:hAnsi="Calibri" w:cs="Calibri"/>
          <w:sz w:val="24"/>
          <w:szCs w:val="24"/>
        </w:rPr>
        <w:t xml:space="preserve">ttach </w:t>
      </w:r>
      <w:r w:rsidRPr="00AA55AA">
        <w:rPr>
          <w:rFonts w:ascii="Calibri" w:eastAsia="Arial" w:hAnsi="Calibri" w:cs="Calibri"/>
          <w:sz w:val="24"/>
          <w:szCs w:val="24"/>
        </w:rPr>
        <w:t xml:space="preserve">the </w:t>
      </w:r>
      <w:r w:rsidR="007F21B8" w:rsidRPr="00AA55AA">
        <w:rPr>
          <w:rFonts w:ascii="Calibri" w:eastAsia="Arial" w:hAnsi="Calibri" w:cs="Calibri"/>
          <w:sz w:val="24"/>
          <w:szCs w:val="24"/>
        </w:rPr>
        <w:t xml:space="preserve">ECG leads to </w:t>
      </w:r>
      <w:r w:rsidRPr="00AA55AA">
        <w:rPr>
          <w:rFonts w:ascii="Calibri" w:eastAsia="Arial" w:hAnsi="Calibri" w:cs="Calibri"/>
          <w:sz w:val="24"/>
          <w:szCs w:val="24"/>
        </w:rPr>
        <w:t xml:space="preserve">the </w:t>
      </w:r>
      <w:r w:rsidR="007F21B8" w:rsidRPr="00AA55AA">
        <w:rPr>
          <w:rFonts w:ascii="Calibri" w:eastAsia="Arial" w:hAnsi="Calibri" w:cs="Calibri"/>
          <w:sz w:val="24"/>
          <w:szCs w:val="24"/>
        </w:rPr>
        <w:t>piglet</w:t>
      </w:r>
      <w:r w:rsidR="7D54DBF2" w:rsidRPr="00AA55AA">
        <w:rPr>
          <w:rFonts w:ascii="Calibri" w:eastAsia="Arial" w:hAnsi="Calibri" w:cs="Calibri"/>
          <w:sz w:val="24"/>
          <w:szCs w:val="24"/>
        </w:rPr>
        <w:t>.</w:t>
      </w:r>
    </w:p>
    <w:p w14:paraId="2FBF8883" w14:textId="77777777" w:rsidR="006E3385" w:rsidRPr="00AA55AA" w:rsidRDefault="006E3385"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10C0806A" w14:textId="77777777" w:rsidR="00AC5046" w:rsidRPr="00AA55AA" w:rsidRDefault="00015A9C" w:rsidP="00AA55AA">
      <w:pPr>
        <w:pStyle w:val="ListParagraph"/>
        <w:numPr>
          <w:ilvl w:val="2"/>
          <w:numId w:val="1"/>
        </w:numPr>
        <w:tabs>
          <w:tab w:val="left" w:pos="284"/>
          <w:tab w:val="left" w:pos="1276"/>
        </w:tabs>
        <w:spacing w:after="0" w:line="240" w:lineRule="auto"/>
        <w:ind w:left="0" w:firstLine="0"/>
        <w:jc w:val="both"/>
        <w:rPr>
          <w:rFonts w:ascii="Calibri" w:hAnsi="Calibri" w:cs="Calibri"/>
          <w:sz w:val="24"/>
          <w:szCs w:val="24"/>
        </w:rPr>
      </w:pPr>
      <w:r w:rsidRPr="00AA55AA">
        <w:rPr>
          <w:rFonts w:ascii="Calibri" w:hAnsi="Calibri" w:cs="Calibri"/>
          <w:sz w:val="24"/>
          <w:szCs w:val="24"/>
        </w:rPr>
        <w:t>To monitor the t</w:t>
      </w:r>
      <w:r w:rsidR="4134AC14" w:rsidRPr="00AA55AA">
        <w:rPr>
          <w:rFonts w:ascii="Calibri" w:hAnsi="Calibri" w:cs="Calibri"/>
          <w:sz w:val="24"/>
          <w:szCs w:val="24"/>
        </w:rPr>
        <w:t>emperature</w:t>
      </w:r>
      <w:r w:rsidRPr="00AA55AA">
        <w:rPr>
          <w:rFonts w:ascii="Calibri" w:hAnsi="Calibri" w:cs="Calibri"/>
          <w:sz w:val="24"/>
          <w:szCs w:val="24"/>
        </w:rPr>
        <w:t>, i</w:t>
      </w:r>
      <w:r w:rsidR="4134AC14" w:rsidRPr="00AA55AA">
        <w:rPr>
          <w:rFonts w:ascii="Calibri" w:hAnsi="Calibri" w:cs="Calibri"/>
          <w:sz w:val="24"/>
          <w:szCs w:val="24"/>
        </w:rPr>
        <w:t>nsert the lubricated rectal thermometer 3</w:t>
      </w:r>
      <w:r w:rsidRPr="00AA55AA">
        <w:rPr>
          <w:rFonts w:ascii="Calibri" w:hAnsi="Calibri" w:cs="Calibri"/>
          <w:sz w:val="24"/>
          <w:szCs w:val="24"/>
        </w:rPr>
        <w:t>–</w:t>
      </w:r>
      <w:r w:rsidR="4134AC14" w:rsidRPr="00AA55AA">
        <w:rPr>
          <w:rFonts w:ascii="Calibri" w:hAnsi="Calibri" w:cs="Calibri"/>
          <w:sz w:val="24"/>
          <w:szCs w:val="24"/>
        </w:rPr>
        <w:t>4 c</w:t>
      </w:r>
      <w:r w:rsidRPr="00AA55AA">
        <w:rPr>
          <w:rFonts w:ascii="Calibri" w:hAnsi="Calibri" w:cs="Calibri"/>
          <w:sz w:val="24"/>
          <w:szCs w:val="24"/>
        </w:rPr>
        <w:t>m</w:t>
      </w:r>
      <w:r w:rsidR="4134AC14" w:rsidRPr="00AA55AA">
        <w:rPr>
          <w:rFonts w:ascii="Calibri" w:hAnsi="Calibri" w:cs="Calibri"/>
          <w:sz w:val="24"/>
          <w:szCs w:val="24"/>
        </w:rPr>
        <w:t xml:space="preserve"> deep and secure </w:t>
      </w:r>
      <w:r w:rsidRPr="00AA55AA">
        <w:rPr>
          <w:rFonts w:ascii="Calibri" w:hAnsi="Calibri" w:cs="Calibri"/>
          <w:sz w:val="24"/>
          <w:szCs w:val="24"/>
        </w:rPr>
        <w:t xml:space="preserve">it </w:t>
      </w:r>
      <w:r w:rsidR="4134AC14" w:rsidRPr="00AA55AA">
        <w:rPr>
          <w:rFonts w:ascii="Calibri" w:hAnsi="Calibri" w:cs="Calibri"/>
          <w:sz w:val="24"/>
          <w:szCs w:val="24"/>
        </w:rPr>
        <w:t xml:space="preserve">to </w:t>
      </w:r>
      <w:r w:rsidRPr="00AA55AA">
        <w:rPr>
          <w:rFonts w:ascii="Calibri" w:hAnsi="Calibri" w:cs="Calibri"/>
          <w:sz w:val="24"/>
          <w:szCs w:val="24"/>
        </w:rPr>
        <w:t xml:space="preserve">the </w:t>
      </w:r>
      <w:r w:rsidR="4134AC14" w:rsidRPr="00AA55AA">
        <w:rPr>
          <w:rFonts w:ascii="Calibri" w:hAnsi="Calibri" w:cs="Calibri"/>
          <w:sz w:val="24"/>
          <w:szCs w:val="24"/>
        </w:rPr>
        <w:t xml:space="preserve">tail with tape. Maintain piglet’s rectal temperature </w:t>
      </w:r>
      <w:r w:rsidRPr="00AA55AA">
        <w:rPr>
          <w:rFonts w:ascii="Calibri" w:hAnsi="Calibri" w:cs="Calibri"/>
          <w:sz w:val="24"/>
          <w:szCs w:val="24"/>
        </w:rPr>
        <w:t>at</w:t>
      </w:r>
      <w:r w:rsidR="4134AC14" w:rsidRPr="00AA55AA">
        <w:rPr>
          <w:rFonts w:ascii="Calibri" w:hAnsi="Calibri" w:cs="Calibri"/>
          <w:sz w:val="24"/>
          <w:szCs w:val="24"/>
        </w:rPr>
        <w:t xml:space="preserve"> 38</w:t>
      </w:r>
      <w:r w:rsidRPr="00AA55AA">
        <w:rPr>
          <w:rFonts w:ascii="Calibri" w:hAnsi="Calibri" w:cs="Calibri"/>
          <w:sz w:val="24"/>
          <w:szCs w:val="24"/>
        </w:rPr>
        <w:t>–</w:t>
      </w:r>
      <w:r w:rsidR="4134AC14" w:rsidRPr="00AA55AA">
        <w:rPr>
          <w:rFonts w:ascii="Calibri" w:hAnsi="Calibri" w:cs="Calibri"/>
          <w:sz w:val="24"/>
          <w:szCs w:val="24"/>
        </w:rPr>
        <w:t>39</w:t>
      </w:r>
      <w:r w:rsidRPr="00AA55AA">
        <w:rPr>
          <w:rFonts w:ascii="Calibri" w:hAnsi="Calibri" w:cs="Calibri"/>
          <w:sz w:val="24"/>
          <w:szCs w:val="24"/>
        </w:rPr>
        <w:t xml:space="preserve"> </w:t>
      </w:r>
      <w:r w:rsidR="4134AC14" w:rsidRPr="00AA55AA">
        <w:rPr>
          <w:rFonts w:ascii="Calibri" w:hAnsi="Calibri" w:cs="Calibri"/>
          <w:sz w:val="24"/>
          <w:szCs w:val="24"/>
        </w:rPr>
        <w:t>°C by adjusting the heating pad and ambient room temperature (25</w:t>
      </w:r>
      <w:r w:rsidRPr="00AA55AA">
        <w:rPr>
          <w:rFonts w:ascii="Calibri" w:hAnsi="Calibri" w:cs="Calibri"/>
          <w:sz w:val="24"/>
          <w:szCs w:val="24"/>
        </w:rPr>
        <w:t xml:space="preserve"> </w:t>
      </w:r>
      <w:r w:rsidR="4134AC14" w:rsidRPr="00AA55AA">
        <w:rPr>
          <w:rFonts w:ascii="Calibri" w:hAnsi="Calibri" w:cs="Calibri"/>
          <w:sz w:val="24"/>
          <w:szCs w:val="24"/>
        </w:rPr>
        <w:t xml:space="preserve">°C). If using an electric heating source, ensure an extra blanket is placed between the piglet and </w:t>
      </w:r>
      <w:r w:rsidRPr="00AA55AA">
        <w:rPr>
          <w:rFonts w:ascii="Calibri" w:hAnsi="Calibri" w:cs="Calibri"/>
          <w:sz w:val="24"/>
          <w:szCs w:val="24"/>
        </w:rPr>
        <w:t xml:space="preserve">the </w:t>
      </w:r>
      <w:r w:rsidR="4134AC14" w:rsidRPr="00AA55AA">
        <w:rPr>
          <w:rFonts w:ascii="Calibri" w:hAnsi="Calibri" w:cs="Calibri"/>
          <w:sz w:val="24"/>
          <w:szCs w:val="24"/>
        </w:rPr>
        <w:t xml:space="preserve">heating mat to avoid burns. </w:t>
      </w:r>
    </w:p>
    <w:p w14:paraId="45C13811" w14:textId="77777777" w:rsidR="00AC5046" w:rsidRPr="00AA55AA" w:rsidRDefault="00AC5046" w:rsidP="00AA55AA">
      <w:pPr>
        <w:pStyle w:val="ListParagraph"/>
        <w:spacing w:after="0" w:line="240" w:lineRule="auto"/>
        <w:ind w:left="0"/>
        <w:jc w:val="both"/>
        <w:rPr>
          <w:rFonts w:ascii="Calibri" w:hAnsi="Calibri" w:cs="Calibri"/>
          <w:sz w:val="24"/>
          <w:szCs w:val="24"/>
        </w:rPr>
      </w:pPr>
    </w:p>
    <w:p w14:paraId="3A357AEC" w14:textId="271EF48E" w:rsidR="00E225DD" w:rsidRPr="00AA55AA" w:rsidRDefault="00AC5046" w:rsidP="00AA55AA">
      <w:pPr>
        <w:pStyle w:val="ListParagraph"/>
        <w:tabs>
          <w:tab w:val="left" w:pos="284"/>
          <w:tab w:val="left" w:pos="1276"/>
        </w:tabs>
        <w:spacing w:after="0" w:line="240" w:lineRule="auto"/>
        <w:ind w:left="0"/>
        <w:jc w:val="both"/>
        <w:rPr>
          <w:rFonts w:ascii="Calibri" w:hAnsi="Calibri" w:cs="Calibri"/>
          <w:sz w:val="24"/>
          <w:szCs w:val="24"/>
        </w:rPr>
      </w:pPr>
      <w:r w:rsidRPr="00AA55AA">
        <w:rPr>
          <w:rFonts w:ascii="Calibri" w:hAnsi="Calibri" w:cs="Calibri"/>
          <w:sz w:val="24"/>
          <w:szCs w:val="24"/>
        </w:rPr>
        <w:t xml:space="preserve">NOTE: </w:t>
      </w:r>
      <w:r w:rsidR="004C309A" w:rsidRPr="00AA55AA">
        <w:rPr>
          <w:rFonts w:ascii="Calibri" w:hAnsi="Calibri" w:cs="Calibri"/>
          <w:sz w:val="24"/>
          <w:szCs w:val="24"/>
        </w:rPr>
        <w:t>Use</w:t>
      </w:r>
      <w:r w:rsidR="00A33CBC" w:rsidRPr="00AA55AA">
        <w:rPr>
          <w:rFonts w:ascii="Calibri" w:hAnsi="Calibri" w:cs="Calibri"/>
          <w:sz w:val="24"/>
          <w:szCs w:val="24"/>
        </w:rPr>
        <w:t xml:space="preserve"> </w:t>
      </w:r>
      <w:r w:rsidRPr="00AA55AA">
        <w:rPr>
          <w:rFonts w:ascii="Calibri" w:hAnsi="Calibri" w:cs="Calibri"/>
          <w:sz w:val="24"/>
          <w:szCs w:val="24"/>
        </w:rPr>
        <w:t xml:space="preserve">an </w:t>
      </w:r>
      <w:r w:rsidR="00EC2406" w:rsidRPr="00AA55AA">
        <w:rPr>
          <w:rFonts w:ascii="Calibri" w:hAnsi="Calibri" w:cs="Calibri"/>
          <w:sz w:val="24"/>
          <w:szCs w:val="24"/>
        </w:rPr>
        <w:t>a</w:t>
      </w:r>
      <w:r w:rsidR="4134AC14" w:rsidRPr="00AA55AA">
        <w:rPr>
          <w:rFonts w:ascii="Calibri" w:hAnsi="Calibri" w:cs="Calibri"/>
          <w:sz w:val="24"/>
          <w:szCs w:val="24"/>
        </w:rPr>
        <w:t>dditional warming source such as a forced-air warming system (</w:t>
      </w:r>
      <w:r w:rsidR="004C309A" w:rsidRPr="00AA55AA">
        <w:rPr>
          <w:rFonts w:ascii="Calibri" w:hAnsi="Calibri" w:cs="Calibri"/>
          <w:sz w:val="24"/>
          <w:szCs w:val="24"/>
        </w:rPr>
        <w:t xml:space="preserve">such as </w:t>
      </w:r>
      <w:r w:rsidR="4134AC14" w:rsidRPr="00AA55AA">
        <w:rPr>
          <w:rFonts w:ascii="Calibri" w:hAnsi="Calibri" w:cs="Calibri"/>
          <w:sz w:val="24"/>
          <w:szCs w:val="24"/>
        </w:rPr>
        <w:t>a blanket overlayed above the piglet)</w:t>
      </w:r>
      <w:r w:rsidR="009A7686" w:rsidRPr="00AA55AA">
        <w:rPr>
          <w:rFonts w:ascii="Calibri" w:hAnsi="Calibri" w:cs="Calibri"/>
          <w:sz w:val="24"/>
          <w:szCs w:val="24"/>
        </w:rPr>
        <w:t xml:space="preserve"> </w:t>
      </w:r>
      <w:r w:rsidR="4134AC14" w:rsidRPr="00AA55AA">
        <w:rPr>
          <w:rFonts w:ascii="Calibri" w:hAnsi="Calibri" w:cs="Calibri"/>
          <w:sz w:val="24"/>
          <w:szCs w:val="24"/>
        </w:rPr>
        <w:t xml:space="preserve">if temperature homeostasis </w:t>
      </w:r>
      <w:r w:rsidR="00313C1F" w:rsidRPr="00AA55AA">
        <w:rPr>
          <w:rFonts w:ascii="Calibri" w:hAnsi="Calibri" w:cs="Calibri"/>
          <w:sz w:val="24"/>
          <w:szCs w:val="24"/>
        </w:rPr>
        <w:t>is</w:t>
      </w:r>
      <w:r w:rsidR="4134AC14" w:rsidRPr="00AA55AA">
        <w:rPr>
          <w:rFonts w:ascii="Calibri" w:hAnsi="Calibri" w:cs="Calibri"/>
          <w:sz w:val="24"/>
          <w:szCs w:val="24"/>
        </w:rPr>
        <w:t xml:space="preserve"> not adequately achieved.</w:t>
      </w:r>
    </w:p>
    <w:p w14:paraId="1F788EDB"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C5F4783" w14:textId="028FFC57" w:rsidR="00F36669" w:rsidRPr="00AA55AA" w:rsidRDefault="00FA376E"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For the b</w:t>
      </w:r>
      <w:r w:rsidR="5A3E214C" w:rsidRPr="00AA55AA">
        <w:rPr>
          <w:rFonts w:ascii="Calibri" w:eastAsia="Arial" w:hAnsi="Calibri" w:cs="Calibri"/>
          <w:sz w:val="24"/>
          <w:szCs w:val="24"/>
        </w:rPr>
        <w:t>lood pressure</w:t>
      </w:r>
      <w:r w:rsidRPr="00AA55AA">
        <w:rPr>
          <w:rFonts w:ascii="Calibri" w:eastAsia="Arial" w:hAnsi="Calibri" w:cs="Calibri"/>
          <w:sz w:val="24"/>
          <w:szCs w:val="24"/>
        </w:rPr>
        <w:t xml:space="preserve">, perform </w:t>
      </w:r>
      <w:r w:rsidR="5A3E214C" w:rsidRPr="00AA55AA">
        <w:rPr>
          <w:rFonts w:ascii="Calibri" w:eastAsia="Arial" w:hAnsi="Calibri" w:cs="Calibri"/>
          <w:sz w:val="24"/>
          <w:szCs w:val="24"/>
        </w:rPr>
        <w:t>non-invasive monitoring with an appropriately sized cuff until after surgery</w:t>
      </w:r>
      <w:r w:rsidRPr="00AA55AA">
        <w:rPr>
          <w:rFonts w:ascii="Calibri" w:eastAsia="Arial" w:hAnsi="Calibri" w:cs="Calibri"/>
          <w:sz w:val="24"/>
          <w:szCs w:val="24"/>
        </w:rPr>
        <w:t>,</w:t>
      </w:r>
      <w:r w:rsidR="5A3E214C" w:rsidRPr="00AA55AA">
        <w:rPr>
          <w:rFonts w:ascii="Calibri" w:eastAsia="Arial" w:hAnsi="Calibri" w:cs="Calibri"/>
          <w:sz w:val="24"/>
          <w:szCs w:val="24"/>
        </w:rPr>
        <w:t xml:space="preserve"> </w:t>
      </w:r>
      <w:r w:rsidR="004C4E3B" w:rsidRPr="00AA55AA">
        <w:rPr>
          <w:rFonts w:ascii="Calibri" w:eastAsia="Arial" w:hAnsi="Calibri" w:cs="Calibri"/>
          <w:sz w:val="24"/>
          <w:szCs w:val="24"/>
        </w:rPr>
        <w:t>then</w:t>
      </w:r>
      <w:r w:rsidR="5A3E214C" w:rsidRPr="00AA55AA">
        <w:rPr>
          <w:rFonts w:ascii="Calibri" w:eastAsia="Arial" w:hAnsi="Calibri" w:cs="Calibri"/>
          <w:sz w:val="24"/>
          <w:szCs w:val="24"/>
        </w:rPr>
        <w:t xml:space="preserve"> </w:t>
      </w:r>
      <w:r w:rsidR="00E7042F" w:rsidRPr="00AA55AA">
        <w:rPr>
          <w:rFonts w:ascii="Calibri" w:eastAsia="Arial" w:hAnsi="Calibri" w:cs="Calibri"/>
          <w:sz w:val="24"/>
          <w:szCs w:val="24"/>
        </w:rPr>
        <w:t xml:space="preserve">determine the </w:t>
      </w:r>
      <w:r w:rsidR="5A3E214C" w:rsidRPr="00AA55AA">
        <w:rPr>
          <w:rFonts w:ascii="Calibri" w:eastAsia="Arial" w:hAnsi="Calibri" w:cs="Calibri"/>
          <w:sz w:val="24"/>
          <w:szCs w:val="24"/>
        </w:rPr>
        <w:t>invasive blood pressure, including mean arterial pressure (MAP) and central venous pressure (CVP)</w:t>
      </w:r>
      <w:r w:rsidR="004C4E3B" w:rsidRPr="00AA55AA">
        <w:rPr>
          <w:rFonts w:ascii="Calibri" w:eastAsia="Arial" w:hAnsi="Calibri" w:cs="Calibri"/>
          <w:sz w:val="24"/>
          <w:szCs w:val="24"/>
        </w:rPr>
        <w:t>,</w:t>
      </w:r>
      <w:r w:rsidR="5A3E214C" w:rsidRPr="00AA55AA">
        <w:rPr>
          <w:rFonts w:ascii="Calibri" w:eastAsia="Arial" w:hAnsi="Calibri" w:cs="Calibri"/>
          <w:sz w:val="24"/>
          <w:szCs w:val="24"/>
        </w:rPr>
        <w:t xml:space="preserve"> and documen</w:t>
      </w:r>
      <w:r w:rsidR="0046252B" w:rsidRPr="00AA55AA">
        <w:rPr>
          <w:rFonts w:ascii="Calibri" w:eastAsia="Arial" w:hAnsi="Calibri" w:cs="Calibri"/>
          <w:sz w:val="24"/>
          <w:szCs w:val="24"/>
        </w:rPr>
        <w:t>t</w:t>
      </w:r>
      <w:r w:rsidR="5A3E214C" w:rsidRPr="00AA55AA">
        <w:rPr>
          <w:rFonts w:ascii="Calibri" w:eastAsia="Arial" w:hAnsi="Calibri" w:cs="Calibri"/>
          <w:sz w:val="24"/>
          <w:szCs w:val="24"/>
        </w:rPr>
        <w:t xml:space="preserve"> on the CRF. </w:t>
      </w:r>
    </w:p>
    <w:p w14:paraId="0A381FB9"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605316FF" w14:textId="25C55BDB" w:rsidR="001D286E" w:rsidRPr="00AA55AA" w:rsidRDefault="004C4E3B" w:rsidP="00AA55AA">
      <w:pPr>
        <w:pStyle w:val="ListParagraph"/>
        <w:tabs>
          <w:tab w:val="left" w:pos="284"/>
          <w:tab w:val="left" w:pos="1276"/>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5A3E214C" w:rsidRPr="00AA55AA">
        <w:rPr>
          <w:rFonts w:ascii="Calibri" w:eastAsia="Arial" w:hAnsi="Calibri" w:cs="Calibri"/>
          <w:sz w:val="24"/>
          <w:szCs w:val="24"/>
        </w:rPr>
        <w:t xml:space="preserve">Ensure arterial and venous transducer domes are placed and zeroed at heart level for accurate readings. </w:t>
      </w:r>
    </w:p>
    <w:p w14:paraId="06A0C72D" w14:textId="77777777" w:rsidR="00CD0630" w:rsidRPr="00AA55AA" w:rsidRDefault="00CD0630" w:rsidP="00AA55AA">
      <w:pPr>
        <w:pStyle w:val="ListParagraph"/>
        <w:tabs>
          <w:tab w:val="left" w:pos="284"/>
          <w:tab w:val="left" w:pos="1276"/>
        </w:tabs>
        <w:spacing w:after="0" w:line="240" w:lineRule="auto"/>
        <w:ind w:left="0"/>
        <w:jc w:val="both"/>
        <w:rPr>
          <w:rStyle w:val="CommentReference"/>
          <w:rFonts w:ascii="Calibri" w:eastAsia="Arial" w:hAnsi="Calibri" w:cs="Calibri"/>
          <w:sz w:val="24"/>
          <w:szCs w:val="24"/>
        </w:rPr>
      </w:pPr>
    </w:p>
    <w:p w14:paraId="4A07B5CA" w14:textId="2BF99C06" w:rsidR="00A02A62" w:rsidRPr="00AA55AA" w:rsidRDefault="004C4E3B"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Style w:val="CommentReference"/>
          <w:rFonts w:ascii="Calibri" w:hAnsi="Calibri" w:cs="Calibri"/>
          <w:sz w:val="24"/>
          <w:szCs w:val="24"/>
        </w:rPr>
        <w:t>Perform b</w:t>
      </w:r>
      <w:r w:rsidR="006756DB" w:rsidRPr="00AA55AA">
        <w:rPr>
          <w:rFonts w:ascii="Calibri" w:eastAsia="Arial" w:hAnsi="Calibri" w:cs="Calibri"/>
          <w:sz w:val="24"/>
          <w:szCs w:val="24"/>
        </w:rPr>
        <w:t>lood sampling at pre-specified timepoints</w:t>
      </w:r>
      <w:r w:rsidR="007F4ADE" w:rsidRPr="00AA55AA">
        <w:rPr>
          <w:rFonts w:ascii="Calibri" w:eastAsia="Arial" w:hAnsi="Calibri" w:cs="Calibri"/>
          <w:sz w:val="24"/>
          <w:szCs w:val="24"/>
        </w:rPr>
        <w:t xml:space="preserve"> </w:t>
      </w:r>
      <w:r w:rsidR="007F4ADE" w:rsidRPr="00AA55AA">
        <w:rPr>
          <w:rFonts w:ascii="Calibri" w:eastAsia="Arial" w:hAnsi="Calibri" w:cs="Calibri"/>
          <w:i/>
          <w:iCs/>
          <w:sz w:val="24"/>
          <w:szCs w:val="24"/>
        </w:rPr>
        <w:t xml:space="preserve">via </w:t>
      </w:r>
      <w:r w:rsidR="007F4ADE" w:rsidRPr="00AA55AA">
        <w:rPr>
          <w:rFonts w:ascii="Calibri" w:eastAsia="Arial" w:hAnsi="Calibri" w:cs="Calibri"/>
          <w:sz w:val="24"/>
          <w:szCs w:val="24"/>
        </w:rPr>
        <w:t xml:space="preserve">central arterial </w:t>
      </w:r>
      <w:r w:rsidR="00C053FC" w:rsidRPr="00AA55AA">
        <w:rPr>
          <w:rFonts w:ascii="Calibri" w:eastAsia="Arial" w:hAnsi="Calibri" w:cs="Calibri"/>
          <w:sz w:val="24"/>
          <w:szCs w:val="24"/>
        </w:rPr>
        <w:t xml:space="preserve">or venous </w:t>
      </w:r>
      <w:r w:rsidR="007F4ADE" w:rsidRPr="00AA55AA">
        <w:rPr>
          <w:rFonts w:ascii="Calibri" w:eastAsia="Arial" w:hAnsi="Calibri" w:cs="Calibri"/>
          <w:sz w:val="24"/>
          <w:szCs w:val="24"/>
        </w:rPr>
        <w:t>catheter</w:t>
      </w:r>
      <w:r w:rsidR="002666A0" w:rsidRPr="00AA55AA">
        <w:rPr>
          <w:rFonts w:ascii="Calibri" w:eastAsia="Arial" w:hAnsi="Calibri" w:cs="Calibri"/>
          <w:sz w:val="24"/>
          <w:szCs w:val="24"/>
        </w:rPr>
        <w:t>.</w:t>
      </w:r>
      <w:r w:rsidR="00F265E7" w:rsidRPr="00AA55AA">
        <w:rPr>
          <w:rFonts w:ascii="Calibri" w:eastAsia="Arial" w:hAnsi="Calibri" w:cs="Calibri"/>
          <w:sz w:val="24"/>
          <w:szCs w:val="24"/>
        </w:rPr>
        <w:t xml:space="preserve"> </w:t>
      </w:r>
      <w:r w:rsidR="000548E5" w:rsidRPr="00AA55AA">
        <w:rPr>
          <w:rFonts w:ascii="Calibri" w:eastAsia="Arial" w:hAnsi="Calibri" w:cs="Calibri"/>
          <w:sz w:val="24"/>
          <w:szCs w:val="24"/>
        </w:rPr>
        <w:t>Perform b</w:t>
      </w:r>
      <w:r w:rsidR="00717551" w:rsidRPr="00AA55AA">
        <w:rPr>
          <w:rFonts w:ascii="Calibri" w:eastAsia="Arial" w:hAnsi="Calibri" w:cs="Calibri"/>
          <w:sz w:val="24"/>
          <w:szCs w:val="24"/>
        </w:rPr>
        <w:t>lood gas analysis</w:t>
      </w:r>
      <w:r w:rsidR="00F265E7" w:rsidRPr="00AA55AA">
        <w:rPr>
          <w:rFonts w:ascii="Calibri" w:eastAsia="Arial" w:hAnsi="Calibri" w:cs="Calibri"/>
          <w:sz w:val="24"/>
          <w:szCs w:val="24"/>
        </w:rPr>
        <w:t xml:space="preserve"> of</w:t>
      </w:r>
      <w:r w:rsidR="00F265E7" w:rsidRPr="00AA55AA">
        <w:rPr>
          <w:rFonts w:ascii="Calibri" w:eastAsia="Arial" w:hAnsi="Calibri" w:cs="Calibri"/>
          <w:b/>
          <w:bCs/>
          <w:sz w:val="24"/>
          <w:szCs w:val="24"/>
        </w:rPr>
        <w:t xml:space="preserve"> </w:t>
      </w:r>
      <w:r w:rsidR="00717551" w:rsidRPr="00AA55AA">
        <w:rPr>
          <w:rFonts w:ascii="Calibri" w:eastAsia="Arial" w:hAnsi="Calibri" w:cs="Calibri"/>
          <w:sz w:val="24"/>
          <w:szCs w:val="24"/>
        </w:rPr>
        <w:t xml:space="preserve">0.1 mL heparinized arterial blood using </w:t>
      </w:r>
      <w:r w:rsidR="0004199D" w:rsidRPr="00AA55AA">
        <w:rPr>
          <w:rFonts w:ascii="Calibri" w:eastAsia="Arial" w:hAnsi="Calibri" w:cs="Calibri"/>
          <w:sz w:val="24"/>
          <w:szCs w:val="24"/>
        </w:rPr>
        <w:t xml:space="preserve">a </w:t>
      </w:r>
      <w:r w:rsidR="00C930A8" w:rsidRPr="00AA55AA">
        <w:rPr>
          <w:rFonts w:ascii="Calibri" w:eastAsia="Arial" w:hAnsi="Calibri" w:cs="Calibri"/>
          <w:sz w:val="24"/>
          <w:szCs w:val="24"/>
        </w:rPr>
        <w:t>portable blood analyzer (</w:t>
      </w:r>
      <w:r w:rsidR="00E70A80" w:rsidRPr="00AA55AA">
        <w:rPr>
          <w:rFonts w:ascii="Calibri" w:eastAsia="Arial" w:hAnsi="Calibri" w:cs="Calibri"/>
          <w:sz w:val="24"/>
          <w:szCs w:val="24"/>
        </w:rPr>
        <w:t xml:space="preserve">a </w:t>
      </w:r>
      <w:r w:rsidR="00717551" w:rsidRPr="00AA55AA">
        <w:rPr>
          <w:rFonts w:ascii="Calibri" w:eastAsia="Arial" w:hAnsi="Calibri" w:cs="Calibri"/>
          <w:sz w:val="24"/>
          <w:szCs w:val="24"/>
        </w:rPr>
        <w:t>devi</w:t>
      </w:r>
      <w:r w:rsidR="00834470" w:rsidRPr="00AA55AA">
        <w:rPr>
          <w:rFonts w:ascii="Calibri" w:eastAsia="Arial" w:hAnsi="Calibri" w:cs="Calibri"/>
          <w:sz w:val="24"/>
          <w:szCs w:val="24"/>
        </w:rPr>
        <w:t>c</w:t>
      </w:r>
      <w:r w:rsidR="00C930A8" w:rsidRPr="00AA55AA">
        <w:rPr>
          <w:rFonts w:ascii="Calibri" w:eastAsia="Arial" w:hAnsi="Calibri" w:cs="Calibri"/>
          <w:sz w:val="24"/>
          <w:szCs w:val="24"/>
        </w:rPr>
        <w:t xml:space="preserve">e that can </w:t>
      </w:r>
      <w:r w:rsidR="00F61D23" w:rsidRPr="00AA55AA">
        <w:rPr>
          <w:rFonts w:ascii="Calibri" w:eastAsia="Arial" w:hAnsi="Calibri" w:cs="Calibri"/>
          <w:sz w:val="24"/>
          <w:szCs w:val="24"/>
        </w:rPr>
        <w:t xml:space="preserve">assess at minimum </w:t>
      </w:r>
      <w:r w:rsidR="002666A0" w:rsidRPr="00AA55AA">
        <w:rPr>
          <w:rFonts w:ascii="Calibri" w:eastAsia="Arial" w:hAnsi="Calibri" w:cs="Calibri"/>
          <w:sz w:val="24"/>
          <w:szCs w:val="24"/>
        </w:rPr>
        <w:t>pH, PCO</w:t>
      </w:r>
      <w:r w:rsidR="002666A0" w:rsidRPr="00AA55AA">
        <w:rPr>
          <w:rFonts w:ascii="Calibri" w:eastAsia="Arial" w:hAnsi="Calibri" w:cs="Calibri"/>
          <w:sz w:val="24"/>
          <w:szCs w:val="24"/>
          <w:vertAlign w:val="subscript"/>
        </w:rPr>
        <w:t>2</w:t>
      </w:r>
      <w:r w:rsidR="002666A0" w:rsidRPr="00AA55AA">
        <w:rPr>
          <w:rFonts w:ascii="Calibri" w:eastAsia="Arial" w:hAnsi="Calibri" w:cs="Calibri"/>
          <w:sz w:val="24"/>
          <w:szCs w:val="24"/>
        </w:rPr>
        <w:t>, PO</w:t>
      </w:r>
      <w:r w:rsidR="002666A0" w:rsidRPr="00AA55AA">
        <w:rPr>
          <w:rFonts w:ascii="Calibri" w:eastAsia="Arial" w:hAnsi="Calibri" w:cs="Calibri"/>
          <w:sz w:val="24"/>
          <w:szCs w:val="24"/>
          <w:vertAlign w:val="subscript"/>
        </w:rPr>
        <w:t>2</w:t>
      </w:r>
      <w:r w:rsidR="002666A0" w:rsidRPr="00AA55AA">
        <w:rPr>
          <w:rFonts w:ascii="Calibri" w:eastAsia="Arial" w:hAnsi="Calibri" w:cs="Calibri"/>
          <w:sz w:val="24"/>
          <w:szCs w:val="24"/>
        </w:rPr>
        <w:t>, HCO</w:t>
      </w:r>
      <w:r w:rsidR="002666A0" w:rsidRPr="00AA55AA">
        <w:rPr>
          <w:rFonts w:ascii="Calibri" w:eastAsia="Arial" w:hAnsi="Calibri" w:cs="Calibri"/>
          <w:sz w:val="24"/>
          <w:szCs w:val="24"/>
          <w:vertAlign w:val="subscript"/>
        </w:rPr>
        <w:t>3</w:t>
      </w:r>
      <w:r w:rsidR="002666A0" w:rsidRPr="00AA55AA">
        <w:rPr>
          <w:rFonts w:ascii="Calibri" w:eastAsia="Arial" w:hAnsi="Calibri" w:cs="Calibri"/>
          <w:sz w:val="24"/>
          <w:szCs w:val="24"/>
        </w:rPr>
        <w:t xml:space="preserve">, BE, </w:t>
      </w:r>
      <w:r w:rsidR="00F72F1A" w:rsidRPr="00AA55AA">
        <w:rPr>
          <w:rFonts w:ascii="Calibri" w:eastAsia="Arial" w:hAnsi="Calibri" w:cs="Calibri"/>
          <w:sz w:val="24"/>
          <w:szCs w:val="24"/>
        </w:rPr>
        <w:t>BG</w:t>
      </w:r>
      <w:r w:rsidR="002666A0" w:rsidRPr="00AA55AA">
        <w:rPr>
          <w:rFonts w:ascii="Calibri" w:eastAsia="Arial" w:hAnsi="Calibri" w:cs="Calibri"/>
          <w:sz w:val="24"/>
          <w:szCs w:val="24"/>
        </w:rPr>
        <w:t>, lactate, creatinine, Na, K, Cl</w:t>
      </w:r>
      <w:r w:rsidR="00F61D23" w:rsidRPr="00AA55AA">
        <w:rPr>
          <w:rFonts w:ascii="Calibri" w:eastAsia="Arial" w:hAnsi="Calibri" w:cs="Calibri"/>
          <w:sz w:val="24"/>
          <w:szCs w:val="24"/>
        </w:rPr>
        <w:t xml:space="preserve"> – to be noted on CRF</w:t>
      </w:r>
      <w:r w:rsidR="00F265E7" w:rsidRPr="00AA55AA">
        <w:rPr>
          <w:rFonts w:ascii="Calibri" w:eastAsia="Arial" w:hAnsi="Calibri" w:cs="Calibri"/>
          <w:sz w:val="24"/>
          <w:szCs w:val="24"/>
        </w:rPr>
        <w:t>)</w:t>
      </w:r>
      <w:r w:rsidR="009E04D2" w:rsidRPr="00AA55AA">
        <w:rPr>
          <w:rFonts w:ascii="Calibri" w:eastAsia="Arial" w:hAnsi="Calibri" w:cs="Calibri"/>
          <w:sz w:val="24"/>
          <w:szCs w:val="24"/>
        </w:rPr>
        <w:t xml:space="preserve"> to manage ventilation and metabolic control throughout the experiment</w:t>
      </w:r>
      <w:r w:rsidR="002666A0" w:rsidRPr="00AA55AA">
        <w:rPr>
          <w:rFonts w:ascii="Calibri" w:eastAsia="Arial" w:hAnsi="Calibri" w:cs="Calibri"/>
          <w:sz w:val="24"/>
          <w:szCs w:val="24"/>
        </w:rPr>
        <w:t>.</w:t>
      </w:r>
    </w:p>
    <w:p w14:paraId="1CB3AF96"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7DFCB55" w14:textId="64DB95ED" w:rsidR="00CD0630" w:rsidRPr="00AA55AA" w:rsidRDefault="00AC7983" w:rsidP="00AA55AA">
      <w:pPr>
        <w:pStyle w:val="ListParagraph"/>
        <w:numPr>
          <w:ilvl w:val="2"/>
          <w:numId w:val="1"/>
        </w:numPr>
        <w:tabs>
          <w:tab w:val="left" w:pos="284"/>
          <w:tab w:val="left" w:pos="1276"/>
        </w:tabs>
        <w:spacing w:after="0" w:line="240" w:lineRule="auto"/>
        <w:ind w:left="0" w:firstLine="0"/>
        <w:jc w:val="both"/>
        <w:rPr>
          <w:rStyle w:val="CommentReference"/>
          <w:rFonts w:ascii="Calibri" w:hAnsi="Calibri" w:cs="Calibri"/>
          <w:sz w:val="24"/>
          <w:szCs w:val="24"/>
        </w:rPr>
      </w:pPr>
      <w:r w:rsidRPr="00AA55AA">
        <w:rPr>
          <w:rStyle w:val="CommentReference"/>
          <w:rFonts w:ascii="Calibri" w:hAnsi="Calibri" w:cs="Calibri"/>
          <w:sz w:val="24"/>
          <w:szCs w:val="24"/>
        </w:rPr>
        <w:t>Perform biological sampling for future experimentation and analysis: collect ongoing whole blood, plasma, and urine at relevant timepoints during the experimental protocol, as per study aims. Also collect endpoint specimens, including bronchoalveolar lavage fluid (BALF), lung tissue, and other tissues</w:t>
      </w:r>
      <w:r w:rsidRPr="00AA55AA">
        <w:rPr>
          <w:rStyle w:val="CommentReference"/>
          <w:rFonts w:ascii="Calibri" w:hAnsi="Calibri" w:cs="Calibri"/>
          <w:sz w:val="24"/>
          <w:szCs w:val="24"/>
          <w:vertAlign w:val="superscript"/>
        </w:rPr>
        <w:t>16,17</w:t>
      </w:r>
      <w:r w:rsidRPr="00AA55AA">
        <w:rPr>
          <w:rStyle w:val="CommentReference"/>
          <w:rFonts w:ascii="Calibri" w:hAnsi="Calibri" w:cs="Calibri"/>
          <w:sz w:val="24"/>
          <w:szCs w:val="24"/>
        </w:rPr>
        <w:t>, as relevant to the study aims.</w:t>
      </w:r>
    </w:p>
    <w:p w14:paraId="216223F1" w14:textId="77777777" w:rsidR="00AC7983" w:rsidRPr="00AA55AA" w:rsidRDefault="00AC7983" w:rsidP="00AA55AA">
      <w:pPr>
        <w:pStyle w:val="ListParagraph"/>
        <w:tabs>
          <w:tab w:val="left" w:pos="284"/>
          <w:tab w:val="left" w:pos="1276"/>
        </w:tabs>
        <w:spacing w:after="0" w:line="240" w:lineRule="auto"/>
        <w:ind w:left="0"/>
        <w:jc w:val="both"/>
        <w:rPr>
          <w:rStyle w:val="CommentReference"/>
          <w:rFonts w:ascii="Calibri" w:hAnsi="Calibri" w:cs="Calibri"/>
          <w:sz w:val="24"/>
          <w:szCs w:val="24"/>
        </w:rPr>
      </w:pPr>
    </w:p>
    <w:p w14:paraId="5F7FAADC" w14:textId="57CE7B49" w:rsidR="00CD0630" w:rsidRPr="00AA55AA" w:rsidRDefault="00C053FC" w:rsidP="00AA55AA">
      <w:pPr>
        <w:pStyle w:val="ListParagraph"/>
        <w:numPr>
          <w:ilvl w:val="3"/>
          <w:numId w:val="1"/>
        </w:numPr>
        <w:tabs>
          <w:tab w:val="left" w:pos="360"/>
        </w:tabs>
        <w:spacing w:after="0" w:line="240" w:lineRule="auto"/>
        <w:ind w:left="0" w:firstLine="0"/>
        <w:jc w:val="both"/>
        <w:rPr>
          <w:rFonts w:ascii="Calibri" w:eastAsia="Arial" w:hAnsi="Calibri" w:cs="Calibri"/>
          <w:sz w:val="24"/>
          <w:szCs w:val="24"/>
          <w:lang w:val="it-IT"/>
        </w:rPr>
      </w:pPr>
      <w:r w:rsidRPr="00AA55AA">
        <w:rPr>
          <w:rFonts w:ascii="Calibri" w:eastAsia="Arial" w:hAnsi="Calibri" w:cs="Calibri"/>
          <w:sz w:val="24"/>
          <w:szCs w:val="24"/>
          <w:lang w:val="it-IT"/>
        </w:rPr>
        <w:t>Limit iatrogenic anemia and hypovolemia</w:t>
      </w:r>
      <w:r w:rsidR="00717551" w:rsidRPr="00AA55AA">
        <w:rPr>
          <w:rFonts w:ascii="Calibri" w:eastAsia="Arial" w:hAnsi="Calibri" w:cs="Calibri"/>
          <w:sz w:val="24"/>
          <w:szCs w:val="24"/>
          <w:lang w:val="it-IT"/>
        </w:rPr>
        <w:t>:</w:t>
      </w:r>
    </w:p>
    <w:p w14:paraId="6F217DF0" w14:textId="77777777" w:rsidR="00902D2C" w:rsidRPr="00AA55AA" w:rsidRDefault="00902D2C" w:rsidP="00AA55AA">
      <w:pPr>
        <w:pStyle w:val="ListParagraph"/>
        <w:tabs>
          <w:tab w:val="left" w:pos="360"/>
        </w:tabs>
        <w:spacing w:after="0" w:line="240" w:lineRule="auto"/>
        <w:ind w:left="0"/>
        <w:jc w:val="both"/>
        <w:rPr>
          <w:rFonts w:ascii="Calibri" w:eastAsia="Arial" w:hAnsi="Calibri" w:cs="Calibri"/>
          <w:sz w:val="24"/>
          <w:szCs w:val="24"/>
          <w:lang w:val="it-IT"/>
        </w:rPr>
      </w:pPr>
    </w:p>
    <w:p w14:paraId="34945692" w14:textId="1FE2F757" w:rsidR="00717551" w:rsidRPr="00AA55AA" w:rsidRDefault="04C2B7CC" w:rsidP="00AA55AA">
      <w:pPr>
        <w:pStyle w:val="ListParagraph"/>
        <w:numPr>
          <w:ilvl w:val="4"/>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Slowly draw (</w:t>
      </w:r>
      <w:r w:rsidR="006B425F" w:rsidRPr="00AA55AA">
        <w:rPr>
          <w:rFonts w:ascii="Calibri" w:eastAsia="Arial" w:hAnsi="Calibri" w:cs="Calibri"/>
          <w:sz w:val="24"/>
          <w:szCs w:val="24"/>
        </w:rPr>
        <w:t xml:space="preserve">equivalent of </w:t>
      </w:r>
      <w:r w:rsidR="004A05BB" w:rsidRPr="00AA55AA">
        <w:rPr>
          <w:rFonts w:ascii="Calibri" w:eastAsia="Arial" w:hAnsi="Calibri" w:cs="Calibri"/>
          <w:sz w:val="24"/>
          <w:szCs w:val="24"/>
        </w:rPr>
        <w:t>three times the</w:t>
      </w:r>
      <w:r w:rsidRPr="00AA55AA">
        <w:rPr>
          <w:rFonts w:ascii="Calibri" w:eastAsia="Arial" w:hAnsi="Calibri" w:cs="Calibri"/>
          <w:sz w:val="24"/>
          <w:szCs w:val="24"/>
        </w:rPr>
        <w:t xml:space="preserve"> dead space</w:t>
      </w:r>
      <w:r w:rsidR="00E122C4" w:rsidRPr="00AA55AA">
        <w:rPr>
          <w:rFonts w:ascii="Calibri" w:eastAsia="Arial" w:hAnsi="Calibri" w:cs="Calibri"/>
          <w:sz w:val="24"/>
          <w:szCs w:val="24"/>
        </w:rPr>
        <w:t xml:space="preserve"> volume</w:t>
      </w:r>
      <w:r w:rsidRPr="00AA55AA">
        <w:rPr>
          <w:rFonts w:ascii="Calibri" w:eastAsia="Arial" w:hAnsi="Calibri" w:cs="Calibri"/>
          <w:sz w:val="24"/>
          <w:szCs w:val="24"/>
        </w:rPr>
        <w:t>) blood in a syringe, set aside</w:t>
      </w:r>
      <w:r w:rsidR="00902D2C" w:rsidRPr="00AA55AA">
        <w:rPr>
          <w:rFonts w:ascii="Calibri" w:eastAsia="Arial" w:hAnsi="Calibri" w:cs="Calibri"/>
          <w:sz w:val="24"/>
          <w:szCs w:val="24"/>
        </w:rPr>
        <w:t>,</w:t>
      </w:r>
      <w:r w:rsidRPr="00AA55AA">
        <w:rPr>
          <w:rFonts w:ascii="Calibri" w:eastAsia="Arial" w:hAnsi="Calibri" w:cs="Calibri"/>
          <w:sz w:val="24"/>
          <w:szCs w:val="24"/>
        </w:rPr>
        <w:t xml:space="preserve"> and draw enough volume for future </w:t>
      </w:r>
      <w:r w:rsidR="00346B92" w:rsidRPr="00AA55AA">
        <w:rPr>
          <w:rFonts w:ascii="Calibri" w:eastAsia="Arial" w:hAnsi="Calibri" w:cs="Calibri"/>
          <w:sz w:val="24"/>
          <w:szCs w:val="24"/>
        </w:rPr>
        <w:t>experimental</w:t>
      </w:r>
      <w:r w:rsidRPr="00AA55AA">
        <w:rPr>
          <w:rFonts w:ascii="Calibri" w:eastAsia="Arial" w:hAnsi="Calibri" w:cs="Calibri"/>
          <w:sz w:val="24"/>
          <w:szCs w:val="24"/>
        </w:rPr>
        <w:t xml:space="preserve"> analysis (0.4</w:t>
      </w:r>
      <w:r w:rsidR="00902D2C" w:rsidRPr="00AA55AA">
        <w:rPr>
          <w:rFonts w:ascii="Calibri" w:eastAsia="Arial" w:hAnsi="Calibri" w:cs="Calibri"/>
          <w:sz w:val="24"/>
          <w:szCs w:val="24"/>
        </w:rPr>
        <w:t>–</w:t>
      </w:r>
      <w:r w:rsidRPr="00AA55AA">
        <w:rPr>
          <w:rFonts w:ascii="Calibri" w:eastAsia="Arial" w:hAnsi="Calibri" w:cs="Calibri"/>
          <w:sz w:val="24"/>
          <w:szCs w:val="24"/>
        </w:rPr>
        <w:t>1.5</w:t>
      </w:r>
      <w:r w:rsidR="004A05BB" w:rsidRPr="00AA55AA">
        <w:rPr>
          <w:rFonts w:ascii="Calibri" w:eastAsia="Arial" w:hAnsi="Calibri" w:cs="Calibri"/>
          <w:sz w:val="24"/>
          <w:szCs w:val="24"/>
        </w:rPr>
        <w:t xml:space="preserve"> </w:t>
      </w:r>
      <w:r w:rsidRPr="00AA55AA">
        <w:rPr>
          <w:rFonts w:ascii="Calibri" w:eastAsia="Arial" w:hAnsi="Calibri" w:cs="Calibri"/>
          <w:sz w:val="24"/>
          <w:szCs w:val="24"/>
        </w:rPr>
        <w:t>m</w:t>
      </w:r>
      <w:r w:rsidR="004A05BB" w:rsidRPr="00AA55AA">
        <w:rPr>
          <w:rFonts w:ascii="Calibri" w:eastAsia="Arial" w:hAnsi="Calibri" w:cs="Calibri"/>
          <w:sz w:val="24"/>
          <w:szCs w:val="24"/>
        </w:rPr>
        <w:t>L</w:t>
      </w:r>
      <w:r w:rsidRPr="00AA55AA">
        <w:rPr>
          <w:rFonts w:ascii="Calibri" w:eastAsia="Arial" w:hAnsi="Calibri" w:cs="Calibri"/>
          <w:sz w:val="24"/>
          <w:szCs w:val="24"/>
        </w:rPr>
        <w:t>)</w:t>
      </w:r>
      <w:r w:rsidR="009470AA" w:rsidRPr="00AA55AA">
        <w:rPr>
          <w:rFonts w:ascii="Calibri" w:eastAsia="Arial" w:hAnsi="Calibri" w:cs="Calibri"/>
          <w:sz w:val="24"/>
          <w:szCs w:val="24"/>
        </w:rPr>
        <w:fldChar w:fldCharType="begin"/>
      </w:r>
      <w:r w:rsidR="00B21186" w:rsidRPr="00AA55AA">
        <w:rPr>
          <w:rFonts w:ascii="Calibri" w:eastAsia="Arial" w:hAnsi="Calibri" w:cs="Calibri"/>
          <w:sz w:val="24"/>
          <w:szCs w:val="24"/>
        </w:rPr>
        <w:instrText xml:space="preserve"> ADDIN EN.CITE &lt;EndNote&gt;&lt;Cite&gt;&lt;Author&gt;Davies&lt;/Author&gt;&lt;Year&gt;2000&lt;/Year&gt;&lt;RecNum&gt;214&lt;/RecNum&gt;&lt;DisplayText&gt;&lt;style face="superscript"&gt;25&lt;/style&gt;&lt;/DisplayText&gt;&lt;record&gt;&lt;rec-number&gt;214&lt;/rec-number&gt;&lt;foreign-keys&gt;&lt;key app="EN" db-id="a5v9spap4frex1e0999xzfted2zttzpddtxw" timestamp="1738033616"&gt;214&lt;/key&gt;&lt;/foreign-keys&gt;&lt;ref-type name="Journal Article"&gt;17&lt;/ref-type&gt;&lt;contributors&gt;&lt;authors&gt;&lt;author&gt;Davies, M. W.&lt;/author&gt;&lt;author&gt;Mehr, S.&lt;/author&gt;&lt;author&gt;Morley, C. J.&lt;/author&gt;&lt;/authors&gt;&lt;/contributors&gt;&lt;auth-address&gt;Division of Neonatal Services, Royal Women&amp;apos;s Hospital, Carlton, Victoria, Australia.&lt;/auth-address&gt;&lt;titles&gt;&lt;title&gt;The effect of draw-up volume on the accuracy of electrolyte measurements from neonatal arterial lines&lt;/title&gt;&lt;secondary-title&gt;J Paediatr Child Health&lt;/secondary-title&gt;&lt;/titles&gt;&lt;periodical&gt;&lt;full-title&gt;J Paediatr Child Health&lt;/full-title&gt;&lt;/periodical&gt;&lt;pages&gt;122-4&lt;/pages&gt;&lt;volume&gt;36&lt;/volume&gt;&lt;number&gt;2&lt;/number&gt;&lt;keywords&gt;&lt;keyword&gt;Adult&lt;/keyword&gt;&lt;keyword&gt;*Catheters, Indwelling&lt;/keyword&gt;&lt;keyword&gt;Electrolytes/*blood&lt;/keyword&gt;&lt;keyword&gt;Humans&lt;/keyword&gt;&lt;keyword&gt;In Vitro Techniques&lt;/keyword&gt;&lt;keyword&gt;Infant, Newborn&lt;/keyword&gt;&lt;keyword&gt;Infant, Premature&lt;/keyword&gt;&lt;keyword&gt;Infusions, Intra-Arterial&lt;/keyword&gt;&lt;keyword&gt;Male&lt;/keyword&gt;&lt;keyword&gt;Sodium/*blood&lt;/keyword&gt;&lt;keyword&gt;Umbilical Arteries&lt;/keyword&gt;&lt;/keywords&gt;&lt;dates&gt;&lt;year&gt;2000&lt;/year&gt;&lt;pub-dates&gt;&lt;date&gt;Apr&lt;/date&gt;&lt;/pub-dates&gt;&lt;/dates&gt;&lt;isbn&gt;1034-4810 (Print)&amp;#xD;1034-4810 (Linking)&lt;/isbn&gt;&lt;accession-num&gt;10760008&lt;/accession-num&gt;&lt;urls&gt;&lt;related-urls&gt;&lt;url&gt;https://www.ncbi.nlm.nih.gov/pubmed/10760008&lt;/url&gt;&lt;/related-urls&gt;&lt;/urls&gt;&lt;electronic-resource-num&gt;10.1046/j.1440-1754.2000.00451.x&lt;/electronic-resource-num&gt;&lt;remote-database-name&gt;Medline&lt;/remote-database-name&gt;&lt;remote-database-provider&gt;NLM&lt;/remote-database-provider&gt;&lt;/record&gt;&lt;/Cite&gt;&lt;/EndNote&gt;</w:instrText>
      </w:r>
      <w:r w:rsidR="009470AA" w:rsidRPr="00AA55AA">
        <w:rPr>
          <w:rFonts w:ascii="Calibri" w:eastAsia="Arial" w:hAnsi="Calibri" w:cs="Calibri"/>
          <w:sz w:val="24"/>
          <w:szCs w:val="24"/>
        </w:rPr>
        <w:fldChar w:fldCharType="separate"/>
      </w:r>
      <w:r w:rsidR="00B21186" w:rsidRPr="00AA55AA">
        <w:rPr>
          <w:rFonts w:ascii="Calibri" w:eastAsia="Arial" w:hAnsi="Calibri" w:cs="Calibri"/>
          <w:noProof/>
          <w:sz w:val="24"/>
          <w:szCs w:val="24"/>
          <w:vertAlign w:val="superscript"/>
        </w:rPr>
        <w:t>25</w:t>
      </w:r>
      <w:r w:rsidR="009470AA" w:rsidRPr="00AA55AA">
        <w:rPr>
          <w:rFonts w:ascii="Calibri" w:eastAsia="Arial" w:hAnsi="Calibri" w:cs="Calibri"/>
          <w:sz w:val="24"/>
          <w:szCs w:val="24"/>
        </w:rPr>
        <w:fldChar w:fldCharType="end"/>
      </w:r>
      <w:r w:rsidR="00C0662A" w:rsidRPr="00AA55AA">
        <w:rPr>
          <w:rFonts w:ascii="Calibri" w:eastAsia="Arial" w:hAnsi="Calibri" w:cs="Calibri"/>
          <w:sz w:val="24"/>
          <w:szCs w:val="24"/>
        </w:rPr>
        <w:t xml:space="preserve"> such as inflammatory and oxidative stress markers</w:t>
      </w:r>
      <w:r w:rsidR="0040565E" w:rsidRPr="00AA55AA">
        <w:rPr>
          <w:rFonts w:ascii="Calibri" w:eastAsia="Arial" w:hAnsi="Calibri" w:cs="Calibri"/>
          <w:sz w:val="24"/>
          <w:szCs w:val="24"/>
        </w:rPr>
        <w:t>.</w:t>
      </w:r>
      <w:r w:rsidRPr="00AA55AA">
        <w:rPr>
          <w:rFonts w:ascii="Calibri" w:eastAsia="Arial" w:hAnsi="Calibri" w:cs="Calibri"/>
          <w:sz w:val="24"/>
          <w:szCs w:val="24"/>
        </w:rPr>
        <w:t xml:space="preserve"> Adapt sample volumes to body weight, hemoglobin level</w:t>
      </w:r>
      <w:r w:rsidR="00B679C4" w:rsidRPr="00AA55AA">
        <w:rPr>
          <w:rFonts w:ascii="Calibri" w:eastAsia="Arial" w:hAnsi="Calibri" w:cs="Calibri"/>
          <w:sz w:val="24"/>
          <w:szCs w:val="24"/>
        </w:rPr>
        <w:t>,</w:t>
      </w:r>
      <w:r w:rsidRPr="00AA55AA">
        <w:rPr>
          <w:rFonts w:ascii="Calibri" w:eastAsia="Arial" w:hAnsi="Calibri" w:cs="Calibri"/>
          <w:sz w:val="24"/>
          <w:szCs w:val="24"/>
        </w:rPr>
        <w:t xml:space="preserve"> and stability of the piglet.</w:t>
      </w:r>
    </w:p>
    <w:p w14:paraId="108B7B41" w14:textId="77777777" w:rsidR="00F92CF3" w:rsidRPr="00AA55AA" w:rsidRDefault="00F92CF3" w:rsidP="00AA55AA">
      <w:pPr>
        <w:pStyle w:val="ListParagraph"/>
        <w:tabs>
          <w:tab w:val="left" w:pos="360"/>
        </w:tabs>
        <w:spacing w:after="0" w:line="240" w:lineRule="auto"/>
        <w:ind w:left="0"/>
        <w:jc w:val="both"/>
        <w:rPr>
          <w:rFonts w:ascii="Calibri" w:eastAsia="Arial" w:hAnsi="Calibri" w:cs="Calibri"/>
          <w:sz w:val="24"/>
          <w:szCs w:val="24"/>
        </w:rPr>
      </w:pPr>
    </w:p>
    <w:p w14:paraId="7F371149" w14:textId="308743F4" w:rsidR="004A05BB" w:rsidRPr="00AA55AA" w:rsidRDefault="00B679C4" w:rsidP="00AA55AA">
      <w:pPr>
        <w:pStyle w:val="ListParagraph"/>
        <w:tabs>
          <w:tab w:val="left" w:pos="360"/>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04C2B7CC" w:rsidRPr="00AA55AA">
        <w:rPr>
          <w:rFonts w:ascii="Calibri" w:eastAsia="Arial" w:hAnsi="Calibri" w:cs="Calibri"/>
          <w:sz w:val="24"/>
          <w:szCs w:val="24"/>
        </w:rPr>
        <w:t>The dead space blood is given back to the animal</w:t>
      </w:r>
      <w:r w:rsidRPr="00AA55AA">
        <w:rPr>
          <w:rFonts w:ascii="Calibri" w:eastAsia="Arial" w:hAnsi="Calibri" w:cs="Calibri"/>
          <w:sz w:val="24"/>
          <w:szCs w:val="24"/>
        </w:rPr>
        <w:t>,</w:t>
      </w:r>
      <w:r w:rsidR="04C2B7CC" w:rsidRPr="00AA55AA">
        <w:rPr>
          <w:rFonts w:ascii="Calibri" w:eastAsia="Arial" w:hAnsi="Calibri" w:cs="Calibri"/>
          <w:sz w:val="24"/>
          <w:szCs w:val="24"/>
        </w:rPr>
        <w:t xml:space="preserve"> and </w:t>
      </w:r>
      <w:r w:rsidRPr="00AA55AA">
        <w:rPr>
          <w:rFonts w:ascii="Calibri" w:eastAsia="Arial" w:hAnsi="Calibri" w:cs="Calibri"/>
          <w:sz w:val="24"/>
          <w:szCs w:val="24"/>
        </w:rPr>
        <w:t xml:space="preserve">the </w:t>
      </w:r>
      <w:r w:rsidR="04C2B7CC" w:rsidRPr="00AA55AA">
        <w:rPr>
          <w:rFonts w:ascii="Calibri" w:eastAsia="Arial" w:hAnsi="Calibri" w:cs="Calibri"/>
          <w:sz w:val="24"/>
          <w:szCs w:val="24"/>
        </w:rPr>
        <w:t>line is flushed</w:t>
      </w:r>
      <w:r w:rsidR="00000769" w:rsidRPr="00AA55AA">
        <w:rPr>
          <w:rFonts w:ascii="Calibri" w:eastAsia="Arial" w:hAnsi="Calibri" w:cs="Calibri"/>
          <w:sz w:val="24"/>
          <w:szCs w:val="24"/>
        </w:rPr>
        <w:t xml:space="preserve"> with saline with at least the equivalent volume that was taken</w:t>
      </w:r>
      <w:r w:rsidR="00DE0666" w:rsidRPr="00AA55AA">
        <w:rPr>
          <w:rFonts w:ascii="Calibri" w:eastAsia="Arial" w:hAnsi="Calibri" w:cs="Calibri"/>
          <w:sz w:val="24"/>
          <w:szCs w:val="24"/>
        </w:rPr>
        <w:t xml:space="preserve"> for</w:t>
      </w:r>
      <w:r w:rsidR="00000769" w:rsidRPr="00AA55AA">
        <w:rPr>
          <w:rFonts w:ascii="Calibri" w:eastAsia="Arial" w:hAnsi="Calibri" w:cs="Calibri"/>
          <w:sz w:val="24"/>
          <w:szCs w:val="24"/>
        </w:rPr>
        <w:t xml:space="preserve"> blood sampling (</w:t>
      </w:r>
      <w:r w:rsidR="0054373C" w:rsidRPr="00AA55AA">
        <w:rPr>
          <w:rFonts w:ascii="Calibri" w:eastAsia="Arial" w:hAnsi="Calibri" w:cs="Calibri"/>
          <w:sz w:val="24"/>
          <w:szCs w:val="24"/>
        </w:rPr>
        <w:t xml:space="preserve">blood gas </w:t>
      </w:r>
      <w:r w:rsidR="0054373C" w:rsidRPr="00AA55AA">
        <w:rPr>
          <w:rFonts w:ascii="Calibri" w:eastAsia="Symbol" w:hAnsi="Calibri" w:cs="Calibri"/>
          <w:sz w:val="24"/>
          <w:szCs w:val="24"/>
        </w:rPr>
        <w:t>±</w:t>
      </w:r>
      <w:r w:rsidR="0054373C" w:rsidRPr="00AA55AA">
        <w:rPr>
          <w:rFonts w:ascii="Calibri" w:eastAsia="Arial" w:hAnsi="Calibri" w:cs="Calibri"/>
          <w:sz w:val="24"/>
          <w:szCs w:val="24"/>
        </w:rPr>
        <w:t xml:space="preserve"> blood </w:t>
      </w:r>
      <w:r w:rsidR="00C32BC0" w:rsidRPr="00AA55AA">
        <w:rPr>
          <w:rFonts w:ascii="Calibri" w:eastAsia="Arial" w:hAnsi="Calibri" w:cs="Calibri"/>
          <w:sz w:val="24"/>
          <w:szCs w:val="24"/>
        </w:rPr>
        <w:t>for future experimentation) to</w:t>
      </w:r>
      <w:r w:rsidR="04C2B7CC" w:rsidRPr="00AA55AA">
        <w:rPr>
          <w:rFonts w:ascii="Calibri" w:eastAsia="Arial" w:hAnsi="Calibri" w:cs="Calibri"/>
          <w:sz w:val="24"/>
          <w:szCs w:val="24"/>
        </w:rPr>
        <w:t xml:space="preserve"> clear </w:t>
      </w:r>
      <w:r w:rsidR="00C32BC0" w:rsidRPr="00AA55AA">
        <w:rPr>
          <w:rFonts w:ascii="Calibri" w:eastAsia="Arial" w:hAnsi="Calibri" w:cs="Calibri"/>
          <w:sz w:val="24"/>
          <w:szCs w:val="24"/>
        </w:rPr>
        <w:t>the line</w:t>
      </w:r>
      <w:r w:rsidR="00C0662A" w:rsidRPr="00AA55AA">
        <w:rPr>
          <w:rFonts w:ascii="Calibri" w:eastAsia="Arial" w:hAnsi="Calibri" w:cs="Calibri"/>
          <w:sz w:val="24"/>
          <w:szCs w:val="24"/>
        </w:rPr>
        <w:t xml:space="preserve"> </w:t>
      </w:r>
      <w:r w:rsidR="04C2B7CC" w:rsidRPr="00AA55AA">
        <w:rPr>
          <w:rFonts w:ascii="Calibri" w:eastAsia="Arial" w:hAnsi="Calibri" w:cs="Calibri"/>
          <w:sz w:val="24"/>
          <w:szCs w:val="24"/>
        </w:rPr>
        <w:t>of blood</w:t>
      </w:r>
      <w:r w:rsidR="00DE0666" w:rsidRPr="00AA55AA">
        <w:rPr>
          <w:rFonts w:ascii="Calibri" w:eastAsia="Arial" w:hAnsi="Calibri" w:cs="Calibri"/>
          <w:sz w:val="24"/>
          <w:szCs w:val="24"/>
        </w:rPr>
        <w:t xml:space="preserve">, limiting possible </w:t>
      </w:r>
      <w:r w:rsidR="004A2276" w:rsidRPr="00AA55AA">
        <w:rPr>
          <w:rFonts w:ascii="Calibri" w:eastAsia="Arial" w:hAnsi="Calibri" w:cs="Calibri"/>
          <w:sz w:val="24"/>
          <w:szCs w:val="24"/>
        </w:rPr>
        <w:t>occlusion due to blood clot</w:t>
      </w:r>
      <w:r w:rsidR="04C2B7CC" w:rsidRPr="00AA55AA">
        <w:rPr>
          <w:rFonts w:ascii="Calibri" w:eastAsia="Arial" w:hAnsi="Calibri" w:cs="Calibri"/>
          <w:sz w:val="24"/>
          <w:szCs w:val="24"/>
        </w:rPr>
        <w:t>.</w:t>
      </w:r>
    </w:p>
    <w:p w14:paraId="0E45FB19" w14:textId="77777777" w:rsidR="00F92CF3" w:rsidRPr="00AA55AA" w:rsidRDefault="00F92CF3" w:rsidP="00AA55AA">
      <w:pPr>
        <w:pStyle w:val="ListParagraph"/>
        <w:tabs>
          <w:tab w:val="left" w:pos="360"/>
        </w:tabs>
        <w:spacing w:after="0" w:line="240" w:lineRule="auto"/>
        <w:ind w:left="0"/>
        <w:jc w:val="both"/>
        <w:rPr>
          <w:rFonts w:ascii="Calibri" w:hAnsi="Calibri" w:cs="Calibri"/>
          <w:sz w:val="24"/>
          <w:szCs w:val="24"/>
        </w:rPr>
      </w:pPr>
    </w:p>
    <w:p w14:paraId="2BF4BEF3" w14:textId="0A906189" w:rsidR="00715AE7" w:rsidRPr="00AA55AA" w:rsidRDefault="5B864E3E"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lastRenderedPageBreak/>
        <w:t>R</w:t>
      </w:r>
      <w:r w:rsidR="70F27772" w:rsidRPr="00AA55AA">
        <w:rPr>
          <w:rFonts w:ascii="Calibri" w:eastAsia="Arial" w:hAnsi="Calibri" w:cs="Calibri"/>
          <w:sz w:val="24"/>
          <w:szCs w:val="24"/>
        </w:rPr>
        <w:t xml:space="preserve">ecord </w:t>
      </w:r>
      <w:r w:rsidRPr="00AA55AA">
        <w:rPr>
          <w:rFonts w:ascii="Calibri" w:eastAsia="Arial" w:hAnsi="Calibri" w:cs="Calibri"/>
          <w:sz w:val="24"/>
          <w:szCs w:val="24"/>
        </w:rPr>
        <w:t>all vitals</w:t>
      </w:r>
      <w:r w:rsidR="3A3523A0" w:rsidRPr="00AA55AA">
        <w:rPr>
          <w:rFonts w:ascii="Calibri" w:eastAsia="Arial" w:hAnsi="Calibri" w:cs="Calibri"/>
          <w:sz w:val="24"/>
          <w:szCs w:val="24"/>
        </w:rPr>
        <w:t xml:space="preserve"> and</w:t>
      </w:r>
      <w:r w:rsidRPr="00AA55AA">
        <w:rPr>
          <w:rFonts w:ascii="Calibri" w:eastAsia="Arial" w:hAnsi="Calibri" w:cs="Calibri"/>
          <w:sz w:val="24"/>
          <w:szCs w:val="24"/>
        </w:rPr>
        <w:t xml:space="preserve"> ventilatory parameters </w:t>
      </w:r>
      <w:r w:rsidR="59C5A9C8" w:rsidRPr="00AA55AA">
        <w:rPr>
          <w:rFonts w:ascii="Calibri" w:eastAsia="Arial" w:hAnsi="Calibri" w:cs="Calibri"/>
          <w:sz w:val="24"/>
          <w:szCs w:val="24"/>
        </w:rPr>
        <w:t xml:space="preserve">in CRF </w:t>
      </w:r>
      <w:r w:rsidR="5657496A" w:rsidRPr="00AA55AA">
        <w:rPr>
          <w:rFonts w:ascii="Calibri" w:eastAsia="Arial" w:hAnsi="Calibri" w:cs="Calibri"/>
          <w:sz w:val="24"/>
          <w:szCs w:val="24"/>
        </w:rPr>
        <w:t>at regular interval</w:t>
      </w:r>
      <w:r w:rsidR="007C3115" w:rsidRPr="00AA55AA">
        <w:rPr>
          <w:rFonts w:ascii="Calibri" w:eastAsia="Arial" w:hAnsi="Calibri" w:cs="Calibri"/>
          <w:sz w:val="24"/>
          <w:szCs w:val="24"/>
        </w:rPr>
        <w:t>s</w:t>
      </w:r>
      <w:r w:rsidR="5657496A" w:rsidRPr="00AA55AA">
        <w:rPr>
          <w:rFonts w:ascii="Calibri" w:eastAsia="Arial" w:hAnsi="Calibri" w:cs="Calibri"/>
          <w:sz w:val="24"/>
          <w:szCs w:val="24"/>
        </w:rPr>
        <w:t xml:space="preserve"> every 15</w:t>
      </w:r>
      <w:r w:rsidR="007C3115" w:rsidRPr="00AA55AA">
        <w:rPr>
          <w:rFonts w:ascii="Calibri" w:eastAsia="Arial" w:hAnsi="Calibri" w:cs="Calibri"/>
          <w:sz w:val="24"/>
          <w:szCs w:val="24"/>
        </w:rPr>
        <w:t>–</w:t>
      </w:r>
      <w:r w:rsidR="5657496A" w:rsidRPr="00AA55AA">
        <w:rPr>
          <w:rFonts w:ascii="Calibri" w:eastAsia="Arial" w:hAnsi="Calibri" w:cs="Calibri"/>
          <w:sz w:val="24"/>
          <w:szCs w:val="24"/>
        </w:rPr>
        <w:t>30 min</w:t>
      </w:r>
      <w:r w:rsidR="0C9E9A13" w:rsidRPr="00AA55AA">
        <w:rPr>
          <w:rFonts w:ascii="Calibri" w:eastAsia="Arial" w:hAnsi="Calibri" w:cs="Calibri"/>
          <w:sz w:val="24"/>
          <w:szCs w:val="24"/>
        </w:rPr>
        <w:t>, more frequently during induction of anesthesia and surgery</w:t>
      </w:r>
      <w:r w:rsidR="007C3115" w:rsidRPr="00AA55AA">
        <w:rPr>
          <w:rFonts w:ascii="Calibri" w:eastAsia="Arial" w:hAnsi="Calibri" w:cs="Calibri"/>
          <w:sz w:val="24"/>
          <w:szCs w:val="24"/>
        </w:rPr>
        <w:t>,</w:t>
      </w:r>
      <w:r w:rsidR="59725E8C" w:rsidRPr="00AA55AA">
        <w:rPr>
          <w:rFonts w:ascii="Calibri" w:eastAsia="Arial" w:hAnsi="Calibri" w:cs="Calibri"/>
          <w:sz w:val="24"/>
          <w:szCs w:val="24"/>
        </w:rPr>
        <w:t xml:space="preserve"> or if </w:t>
      </w:r>
      <w:r w:rsidR="2BEE36F5" w:rsidRPr="00AA55AA">
        <w:rPr>
          <w:rFonts w:ascii="Calibri" w:eastAsia="Arial" w:hAnsi="Calibri" w:cs="Calibri"/>
          <w:sz w:val="24"/>
          <w:szCs w:val="24"/>
        </w:rPr>
        <w:t xml:space="preserve">the </w:t>
      </w:r>
      <w:r w:rsidR="59725E8C" w:rsidRPr="00AA55AA">
        <w:rPr>
          <w:rFonts w:ascii="Calibri" w:eastAsia="Arial" w:hAnsi="Calibri" w:cs="Calibri"/>
          <w:sz w:val="24"/>
          <w:szCs w:val="24"/>
        </w:rPr>
        <w:t>pig</w:t>
      </w:r>
      <w:r w:rsidR="2BEE36F5" w:rsidRPr="00AA55AA">
        <w:rPr>
          <w:rFonts w:ascii="Calibri" w:eastAsia="Arial" w:hAnsi="Calibri" w:cs="Calibri"/>
          <w:sz w:val="24"/>
          <w:szCs w:val="24"/>
        </w:rPr>
        <w:t>let</w:t>
      </w:r>
      <w:r w:rsidR="59725E8C" w:rsidRPr="00AA55AA">
        <w:rPr>
          <w:rFonts w:ascii="Calibri" w:eastAsia="Arial" w:hAnsi="Calibri" w:cs="Calibri"/>
          <w:sz w:val="24"/>
          <w:szCs w:val="24"/>
        </w:rPr>
        <w:t xml:space="preserve"> is unstable</w:t>
      </w:r>
      <w:r w:rsidR="0C9E9A13" w:rsidRPr="00AA55AA">
        <w:rPr>
          <w:rFonts w:ascii="Calibri" w:eastAsia="Arial" w:hAnsi="Calibri" w:cs="Calibri"/>
          <w:sz w:val="24"/>
          <w:szCs w:val="24"/>
        </w:rPr>
        <w:t>.</w:t>
      </w:r>
      <w:r w:rsidR="70F27772" w:rsidRPr="00AA55AA">
        <w:rPr>
          <w:rFonts w:ascii="Calibri" w:eastAsia="Arial" w:hAnsi="Calibri" w:cs="Calibri"/>
          <w:sz w:val="24"/>
          <w:szCs w:val="24"/>
        </w:rPr>
        <w:t xml:space="preserve"> </w:t>
      </w:r>
    </w:p>
    <w:p w14:paraId="2172EDB7" w14:textId="77777777" w:rsidR="00F92CF3" w:rsidRPr="00AA55AA" w:rsidRDefault="00F92CF3"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617FAAA0" w14:textId="6EF8A36C" w:rsidR="2EC20DB8" w:rsidRPr="00AA55AA" w:rsidRDefault="00D32D5F"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Note </w:t>
      </w:r>
      <w:r w:rsidR="004856AD" w:rsidRPr="00AA55AA">
        <w:rPr>
          <w:rFonts w:ascii="Calibri" w:eastAsia="Arial" w:hAnsi="Calibri" w:cs="Calibri"/>
          <w:sz w:val="24"/>
          <w:szCs w:val="24"/>
        </w:rPr>
        <w:t xml:space="preserve">changes in medications </w:t>
      </w:r>
      <w:r w:rsidR="73549EB7" w:rsidRPr="00AA55AA">
        <w:rPr>
          <w:rFonts w:ascii="Calibri" w:eastAsia="Arial" w:hAnsi="Calibri" w:cs="Calibri"/>
          <w:sz w:val="24"/>
          <w:szCs w:val="24"/>
        </w:rPr>
        <w:t xml:space="preserve">from the </w:t>
      </w:r>
      <w:r w:rsidR="00715AE7" w:rsidRPr="00AA55AA">
        <w:rPr>
          <w:rFonts w:ascii="Calibri" w:eastAsia="Arial" w:hAnsi="Calibri" w:cs="Calibri"/>
          <w:sz w:val="24"/>
          <w:szCs w:val="24"/>
        </w:rPr>
        <w:t xml:space="preserve">beginning </w:t>
      </w:r>
      <w:r w:rsidR="73549EB7" w:rsidRPr="00AA55AA">
        <w:rPr>
          <w:rFonts w:ascii="Calibri" w:eastAsia="Arial" w:hAnsi="Calibri" w:cs="Calibri"/>
          <w:sz w:val="24"/>
          <w:szCs w:val="24"/>
        </w:rPr>
        <w:t>of anesthesia through</w:t>
      </w:r>
      <w:r w:rsidRPr="00AA55AA">
        <w:rPr>
          <w:rFonts w:ascii="Calibri" w:eastAsia="Arial" w:hAnsi="Calibri" w:cs="Calibri"/>
          <w:sz w:val="24"/>
          <w:szCs w:val="24"/>
        </w:rPr>
        <w:t>out</w:t>
      </w:r>
      <w:r w:rsidR="73549EB7" w:rsidRPr="00AA55AA">
        <w:rPr>
          <w:rFonts w:ascii="Calibri" w:eastAsia="Arial" w:hAnsi="Calibri" w:cs="Calibri"/>
          <w:sz w:val="24"/>
          <w:szCs w:val="24"/>
        </w:rPr>
        <w:t xml:space="preserve"> the </w:t>
      </w:r>
      <w:r w:rsidRPr="00AA55AA">
        <w:rPr>
          <w:rFonts w:ascii="Calibri" w:eastAsia="Arial" w:hAnsi="Calibri" w:cs="Calibri"/>
          <w:sz w:val="24"/>
          <w:szCs w:val="24"/>
        </w:rPr>
        <w:t>experiment</w:t>
      </w:r>
      <w:r w:rsidR="0005083C" w:rsidRPr="00AA55AA">
        <w:rPr>
          <w:rFonts w:ascii="Calibri" w:eastAsia="Arial" w:hAnsi="Calibri" w:cs="Calibri"/>
          <w:sz w:val="24"/>
          <w:szCs w:val="24"/>
        </w:rPr>
        <w:t xml:space="preserve"> by noting the start and end time as well as dose modifications</w:t>
      </w:r>
      <w:r w:rsidR="73549EB7" w:rsidRPr="00AA55AA">
        <w:rPr>
          <w:rFonts w:ascii="Calibri" w:eastAsia="Arial" w:hAnsi="Calibri" w:cs="Calibri"/>
          <w:sz w:val="24"/>
          <w:szCs w:val="24"/>
        </w:rPr>
        <w:t xml:space="preserve">. </w:t>
      </w:r>
    </w:p>
    <w:p w14:paraId="0EE7938C" w14:textId="77777777" w:rsidR="00F92CF3" w:rsidRPr="00AA55AA" w:rsidRDefault="00F92CF3"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0F19460" w14:textId="6882C060" w:rsidR="60C4B8C1" w:rsidRPr="00AA55AA" w:rsidRDefault="4514C271"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valuate </w:t>
      </w:r>
      <w:r w:rsidR="007214BA" w:rsidRPr="00AA55AA">
        <w:rPr>
          <w:rFonts w:ascii="Calibri" w:eastAsia="Arial" w:hAnsi="Calibri" w:cs="Calibri"/>
          <w:sz w:val="24"/>
          <w:szCs w:val="24"/>
        </w:rPr>
        <w:t xml:space="preserve">the </w:t>
      </w:r>
      <w:r w:rsidRPr="00AA55AA">
        <w:rPr>
          <w:rFonts w:ascii="Calibri" w:eastAsia="Arial" w:hAnsi="Calibri" w:cs="Calibri"/>
          <w:sz w:val="24"/>
          <w:szCs w:val="24"/>
        </w:rPr>
        <w:t xml:space="preserve">depth of anesthesia by assessing toe/coronary band pinch for withdrawal reflex initially at a regular frequency. Once full muscle relaxation is achieved, </w:t>
      </w:r>
      <w:r w:rsidRPr="00AA55AA">
        <w:rPr>
          <w:rFonts w:ascii="Calibri" w:eastAsia="Arial" w:hAnsi="Calibri" w:cs="Calibri"/>
          <w:sz w:val="24"/>
          <w:szCs w:val="24"/>
          <w:lang w:val="en-CA"/>
        </w:rPr>
        <w:t>monitor heart rate and blood pressure for continued anesthesia depth assessment</w:t>
      </w:r>
      <w:r w:rsidRPr="00AA55AA">
        <w:rPr>
          <w:rFonts w:ascii="Calibri" w:eastAsia="Arial" w:hAnsi="Calibri" w:cs="Calibri"/>
          <w:sz w:val="24"/>
          <w:szCs w:val="24"/>
        </w:rPr>
        <w:t>.</w:t>
      </w:r>
    </w:p>
    <w:p w14:paraId="22F69816" w14:textId="77777777" w:rsidR="00F92CF3" w:rsidRPr="00AA55AA" w:rsidRDefault="00F92CF3"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0A9A605" w14:textId="3A8481A5" w:rsidR="007A282A" w:rsidRPr="00AA55AA" w:rsidRDefault="00D32D5F"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A</w:t>
      </w:r>
      <w:r w:rsidR="00A02A62" w:rsidRPr="00AA55AA">
        <w:rPr>
          <w:rFonts w:ascii="Calibri" w:eastAsia="Arial" w:hAnsi="Calibri" w:cs="Calibri"/>
          <w:sz w:val="24"/>
          <w:szCs w:val="24"/>
        </w:rPr>
        <w:t>im for the following</w:t>
      </w:r>
      <w:r w:rsidR="00B9575B" w:rsidRPr="00AA55AA">
        <w:rPr>
          <w:rFonts w:ascii="Calibri" w:eastAsia="Arial" w:hAnsi="Calibri" w:cs="Calibri"/>
          <w:sz w:val="24"/>
          <w:szCs w:val="24"/>
        </w:rPr>
        <w:t>, if nothing else stated, throughout the experiment</w:t>
      </w:r>
      <w:r w:rsidR="00A02A62" w:rsidRPr="00AA55AA">
        <w:rPr>
          <w:rFonts w:ascii="Calibri" w:eastAsia="Arial" w:hAnsi="Calibri" w:cs="Calibri"/>
          <w:sz w:val="24"/>
          <w:szCs w:val="24"/>
        </w:rPr>
        <w:t>:</w:t>
      </w:r>
      <w:r w:rsidR="007214BA" w:rsidRPr="00AA55AA">
        <w:rPr>
          <w:rFonts w:ascii="Calibri" w:eastAsia="Arial" w:hAnsi="Calibri" w:cs="Calibri"/>
          <w:sz w:val="24"/>
          <w:szCs w:val="24"/>
        </w:rPr>
        <w:t xml:space="preserve"> </w:t>
      </w:r>
      <w:r w:rsidR="00401499" w:rsidRPr="00AA55AA">
        <w:rPr>
          <w:rFonts w:ascii="Calibri" w:eastAsia="Arial" w:hAnsi="Calibri" w:cs="Calibri"/>
          <w:sz w:val="24"/>
          <w:szCs w:val="24"/>
        </w:rPr>
        <w:t>H</w:t>
      </w:r>
      <w:r w:rsidR="00E72B42" w:rsidRPr="00AA55AA">
        <w:rPr>
          <w:rFonts w:ascii="Calibri" w:eastAsia="Arial" w:hAnsi="Calibri" w:cs="Calibri"/>
          <w:sz w:val="24"/>
          <w:szCs w:val="24"/>
        </w:rPr>
        <w:t>R</w:t>
      </w:r>
      <w:r w:rsidR="00401499" w:rsidRPr="00AA55AA">
        <w:rPr>
          <w:rFonts w:ascii="Calibri" w:eastAsia="Arial" w:hAnsi="Calibri" w:cs="Calibri"/>
          <w:sz w:val="24"/>
          <w:szCs w:val="24"/>
        </w:rPr>
        <w:t>: 120</w:t>
      </w:r>
      <w:r w:rsidR="007214BA" w:rsidRPr="00AA55AA">
        <w:rPr>
          <w:rFonts w:ascii="Calibri" w:eastAsia="Arial" w:hAnsi="Calibri" w:cs="Calibri"/>
          <w:sz w:val="24"/>
          <w:szCs w:val="24"/>
        </w:rPr>
        <w:t>–</w:t>
      </w:r>
      <w:r w:rsidR="00401499" w:rsidRPr="00AA55AA">
        <w:rPr>
          <w:rFonts w:ascii="Calibri" w:eastAsia="Arial" w:hAnsi="Calibri" w:cs="Calibri"/>
          <w:sz w:val="24"/>
          <w:szCs w:val="24"/>
        </w:rPr>
        <w:t>180 bpm</w:t>
      </w:r>
      <w:r w:rsidR="007214BA" w:rsidRPr="00AA55AA">
        <w:rPr>
          <w:rFonts w:ascii="Calibri" w:eastAsia="Arial" w:hAnsi="Calibri" w:cs="Calibri"/>
          <w:sz w:val="24"/>
          <w:szCs w:val="24"/>
        </w:rPr>
        <w:t xml:space="preserve">, </w:t>
      </w:r>
      <w:r w:rsidR="00AB66E7" w:rsidRPr="00AA55AA">
        <w:rPr>
          <w:rFonts w:ascii="Calibri" w:eastAsia="Arial" w:hAnsi="Calibri" w:cs="Calibri"/>
          <w:sz w:val="24"/>
          <w:szCs w:val="24"/>
        </w:rPr>
        <w:t>MA</w:t>
      </w:r>
      <w:r w:rsidR="00401499" w:rsidRPr="00AA55AA">
        <w:rPr>
          <w:rFonts w:ascii="Calibri" w:eastAsia="Arial" w:hAnsi="Calibri" w:cs="Calibri"/>
          <w:sz w:val="24"/>
          <w:szCs w:val="24"/>
        </w:rPr>
        <w:t>P: 50</w:t>
      </w:r>
      <w:r w:rsidR="007214BA" w:rsidRPr="00AA55AA">
        <w:rPr>
          <w:rFonts w:ascii="Calibri" w:eastAsia="Arial" w:hAnsi="Calibri" w:cs="Calibri"/>
          <w:sz w:val="24"/>
          <w:szCs w:val="24"/>
        </w:rPr>
        <w:t>–</w:t>
      </w:r>
      <w:r w:rsidR="00401499" w:rsidRPr="00AA55AA">
        <w:rPr>
          <w:rFonts w:ascii="Calibri" w:eastAsia="Arial" w:hAnsi="Calibri" w:cs="Calibri"/>
          <w:sz w:val="24"/>
          <w:szCs w:val="24"/>
        </w:rPr>
        <w:t>80 mmHg</w:t>
      </w:r>
      <w:r w:rsidR="007214BA" w:rsidRPr="00AA55AA">
        <w:rPr>
          <w:rFonts w:ascii="Calibri" w:eastAsia="Arial" w:hAnsi="Calibri" w:cs="Calibri"/>
          <w:sz w:val="24"/>
          <w:szCs w:val="24"/>
        </w:rPr>
        <w:t xml:space="preserve">, </w:t>
      </w:r>
      <w:r w:rsidR="00401499" w:rsidRPr="00AA55AA">
        <w:rPr>
          <w:rFonts w:ascii="Calibri" w:eastAsia="Arial" w:hAnsi="Calibri" w:cs="Calibri"/>
          <w:sz w:val="24"/>
          <w:szCs w:val="24"/>
        </w:rPr>
        <w:t>CVP: 3</w:t>
      </w:r>
      <w:r w:rsidR="007214BA" w:rsidRPr="00AA55AA">
        <w:rPr>
          <w:rFonts w:ascii="Calibri" w:eastAsia="Arial" w:hAnsi="Calibri" w:cs="Calibri"/>
          <w:sz w:val="24"/>
          <w:szCs w:val="24"/>
        </w:rPr>
        <w:t>–</w:t>
      </w:r>
      <w:r w:rsidR="00401499" w:rsidRPr="00AA55AA">
        <w:rPr>
          <w:rFonts w:ascii="Calibri" w:eastAsia="Arial" w:hAnsi="Calibri" w:cs="Calibri"/>
          <w:sz w:val="24"/>
          <w:szCs w:val="24"/>
        </w:rPr>
        <w:t>10 cmH</w:t>
      </w:r>
      <w:r w:rsidR="00401499" w:rsidRPr="00AA55AA">
        <w:rPr>
          <w:rFonts w:ascii="Calibri" w:eastAsia="Arial" w:hAnsi="Calibri" w:cs="Calibri"/>
          <w:sz w:val="24"/>
          <w:szCs w:val="24"/>
          <w:vertAlign w:val="subscript"/>
        </w:rPr>
        <w:t>2</w:t>
      </w:r>
      <w:r w:rsidR="00401499" w:rsidRPr="00AA55AA">
        <w:rPr>
          <w:rFonts w:ascii="Calibri" w:eastAsia="Arial" w:hAnsi="Calibri" w:cs="Calibri"/>
          <w:sz w:val="24"/>
          <w:szCs w:val="24"/>
        </w:rPr>
        <w:t>O</w:t>
      </w:r>
      <w:r w:rsidR="007214BA" w:rsidRPr="00AA55AA">
        <w:rPr>
          <w:rFonts w:ascii="Calibri" w:eastAsia="Arial" w:hAnsi="Calibri" w:cs="Calibri"/>
          <w:sz w:val="24"/>
          <w:szCs w:val="24"/>
        </w:rPr>
        <w:t xml:space="preserve">, </w:t>
      </w:r>
      <w:r w:rsidR="00A02A62" w:rsidRPr="00AA55AA">
        <w:rPr>
          <w:rFonts w:ascii="Calibri" w:eastAsia="Arial" w:hAnsi="Calibri" w:cs="Calibri"/>
          <w:sz w:val="24"/>
          <w:szCs w:val="24"/>
        </w:rPr>
        <w:t>Body temperature</w:t>
      </w:r>
      <w:r w:rsidR="00CC5FE2" w:rsidRPr="00AA55AA">
        <w:rPr>
          <w:rFonts w:ascii="Calibri" w:eastAsia="Arial" w:hAnsi="Calibri" w:cs="Calibri"/>
          <w:sz w:val="24"/>
          <w:szCs w:val="24"/>
        </w:rPr>
        <w:t>:</w:t>
      </w:r>
      <w:r w:rsidR="00A02A62" w:rsidRPr="00AA55AA">
        <w:rPr>
          <w:rFonts w:ascii="Calibri" w:eastAsia="Arial" w:hAnsi="Calibri" w:cs="Calibri"/>
          <w:sz w:val="24"/>
          <w:szCs w:val="24"/>
        </w:rPr>
        <w:t xml:space="preserve"> 38</w:t>
      </w:r>
      <w:r w:rsidR="007214BA" w:rsidRPr="00AA55AA">
        <w:rPr>
          <w:rFonts w:ascii="Calibri" w:eastAsia="Arial" w:hAnsi="Calibri" w:cs="Calibri"/>
          <w:sz w:val="24"/>
          <w:szCs w:val="24"/>
        </w:rPr>
        <w:t>–</w:t>
      </w:r>
      <w:r w:rsidR="00A02A62" w:rsidRPr="00AA55AA">
        <w:rPr>
          <w:rFonts w:ascii="Calibri" w:eastAsia="Arial" w:hAnsi="Calibri" w:cs="Calibri"/>
          <w:sz w:val="24"/>
          <w:szCs w:val="24"/>
        </w:rPr>
        <w:t>39</w:t>
      </w:r>
      <w:r w:rsidR="007214BA" w:rsidRPr="00AA55AA">
        <w:rPr>
          <w:rFonts w:ascii="Calibri" w:eastAsia="Arial" w:hAnsi="Calibri" w:cs="Calibri"/>
          <w:sz w:val="24"/>
          <w:szCs w:val="24"/>
        </w:rPr>
        <w:t xml:space="preserve"> </w:t>
      </w:r>
      <w:r w:rsidR="00232894" w:rsidRPr="00AA55AA">
        <w:rPr>
          <w:rFonts w:ascii="Calibri" w:eastAsia="Arial" w:hAnsi="Calibri" w:cs="Calibri"/>
          <w:sz w:val="24"/>
          <w:szCs w:val="24"/>
        </w:rPr>
        <w:t>°C</w:t>
      </w:r>
      <w:r w:rsidR="007214BA" w:rsidRPr="00AA55AA">
        <w:rPr>
          <w:rFonts w:ascii="Calibri" w:eastAsia="Arial" w:hAnsi="Calibri" w:cs="Calibri"/>
          <w:sz w:val="24"/>
          <w:szCs w:val="24"/>
        </w:rPr>
        <w:t xml:space="preserve">, </w:t>
      </w:r>
      <w:r w:rsidR="00E72B42" w:rsidRPr="00AA55AA">
        <w:rPr>
          <w:rFonts w:ascii="Calibri" w:eastAsia="Arial" w:hAnsi="Calibri" w:cs="Calibri"/>
          <w:sz w:val="24"/>
          <w:szCs w:val="24"/>
        </w:rPr>
        <w:t>BG</w:t>
      </w:r>
      <w:r w:rsidR="007A282A" w:rsidRPr="00AA55AA">
        <w:rPr>
          <w:rFonts w:ascii="Calibri" w:eastAsia="Arial" w:hAnsi="Calibri" w:cs="Calibri"/>
          <w:sz w:val="24"/>
          <w:szCs w:val="24"/>
        </w:rPr>
        <w:t>: 4</w:t>
      </w:r>
      <w:r w:rsidR="007214BA" w:rsidRPr="00AA55AA">
        <w:rPr>
          <w:rFonts w:ascii="Calibri" w:eastAsia="Arial" w:hAnsi="Calibri" w:cs="Calibri"/>
          <w:sz w:val="24"/>
          <w:szCs w:val="24"/>
        </w:rPr>
        <w:t>–</w:t>
      </w:r>
      <w:r w:rsidR="007A282A" w:rsidRPr="00AA55AA">
        <w:rPr>
          <w:rFonts w:ascii="Calibri" w:eastAsia="Arial" w:hAnsi="Calibri" w:cs="Calibri"/>
          <w:sz w:val="24"/>
          <w:szCs w:val="24"/>
        </w:rPr>
        <w:t>5 mmol/L</w:t>
      </w:r>
      <w:r w:rsidR="007214BA" w:rsidRPr="00AA55AA">
        <w:rPr>
          <w:rFonts w:ascii="Calibri" w:eastAsia="Arial" w:hAnsi="Calibri" w:cs="Calibri"/>
          <w:sz w:val="24"/>
          <w:szCs w:val="24"/>
        </w:rPr>
        <w:t xml:space="preserve">, </w:t>
      </w:r>
      <w:r w:rsidR="007A282A" w:rsidRPr="00AA55AA">
        <w:rPr>
          <w:rFonts w:ascii="Calibri" w:eastAsia="Arial" w:hAnsi="Calibri" w:cs="Calibri"/>
          <w:sz w:val="24"/>
          <w:szCs w:val="24"/>
        </w:rPr>
        <w:t>PaCO</w:t>
      </w:r>
      <w:r w:rsidR="007A282A" w:rsidRPr="00AA55AA">
        <w:rPr>
          <w:rFonts w:ascii="Calibri" w:eastAsia="Arial" w:hAnsi="Calibri" w:cs="Calibri"/>
          <w:sz w:val="24"/>
          <w:szCs w:val="24"/>
          <w:vertAlign w:val="subscript"/>
        </w:rPr>
        <w:t>2</w:t>
      </w:r>
      <w:r w:rsidR="007A282A" w:rsidRPr="00AA55AA">
        <w:rPr>
          <w:rFonts w:ascii="Calibri" w:eastAsia="Arial" w:hAnsi="Calibri" w:cs="Calibri"/>
          <w:sz w:val="24"/>
          <w:szCs w:val="24"/>
        </w:rPr>
        <w:t>: 35</w:t>
      </w:r>
      <w:r w:rsidR="007214BA" w:rsidRPr="00AA55AA">
        <w:rPr>
          <w:rFonts w:ascii="Calibri" w:eastAsia="Arial" w:hAnsi="Calibri" w:cs="Calibri"/>
          <w:sz w:val="24"/>
          <w:szCs w:val="24"/>
        </w:rPr>
        <w:t>–</w:t>
      </w:r>
      <w:r w:rsidR="007A282A" w:rsidRPr="00AA55AA">
        <w:rPr>
          <w:rFonts w:ascii="Calibri" w:eastAsia="Arial" w:hAnsi="Calibri" w:cs="Calibri"/>
          <w:sz w:val="24"/>
          <w:szCs w:val="24"/>
        </w:rPr>
        <w:t>45 mmHg, adjust RR (max 60 breath/min)</w:t>
      </w:r>
      <w:r w:rsidR="007214BA" w:rsidRPr="00AA55AA">
        <w:rPr>
          <w:rFonts w:ascii="Calibri" w:eastAsia="Arial" w:hAnsi="Calibri" w:cs="Calibri"/>
          <w:sz w:val="24"/>
          <w:szCs w:val="24"/>
        </w:rPr>
        <w:t xml:space="preserve">, </w:t>
      </w:r>
      <w:r w:rsidR="00D22A0E" w:rsidRPr="00AA55AA">
        <w:rPr>
          <w:rFonts w:ascii="Calibri" w:eastAsia="Arial" w:hAnsi="Calibri" w:cs="Calibri"/>
          <w:sz w:val="24"/>
          <w:szCs w:val="24"/>
        </w:rPr>
        <w:t>Tidal volume (</w:t>
      </w:r>
      <w:r w:rsidR="007A282A" w:rsidRPr="00AA55AA">
        <w:rPr>
          <w:rFonts w:ascii="Calibri" w:eastAsia="Arial" w:hAnsi="Calibri" w:cs="Calibri"/>
          <w:sz w:val="24"/>
          <w:szCs w:val="24"/>
        </w:rPr>
        <w:t>VT</w:t>
      </w:r>
      <w:r w:rsidR="00D22A0E" w:rsidRPr="00AA55AA">
        <w:rPr>
          <w:rFonts w:ascii="Calibri" w:eastAsia="Arial" w:hAnsi="Calibri" w:cs="Calibri"/>
          <w:sz w:val="24"/>
          <w:szCs w:val="24"/>
        </w:rPr>
        <w:t>)</w:t>
      </w:r>
      <w:r w:rsidR="00CC5FE2" w:rsidRPr="00AA55AA">
        <w:rPr>
          <w:rFonts w:ascii="Calibri" w:eastAsia="Arial" w:hAnsi="Calibri" w:cs="Calibri"/>
          <w:sz w:val="24"/>
          <w:szCs w:val="24"/>
        </w:rPr>
        <w:t>:</w:t>
      </w:r>
      <w:r w:rsidR="007A282A" w:rsidRPr="00AA55AA">
        <w:rPr>
          <w:rFonts w:ascii="Calibri" w:eastAsia="Arial" w:hAnsi="Calibri" w:cs="Calibri"/>
          <w:sz w:val="24"/>
          <w:szCs w:val="24"/>
        </w:rPr>
        <w:t xml:space="preserve"> 7 m</w:t>
      </w:r>
      <w:r w:rsidR="007214BA" w:rsidRPr="00AA55AA">
        <w:rPr>
          <w:rFonts w:ascii="Calibri" w:eastAsia="Arial" w:hAnsi="Calibri" w:cs="Calibri"/>
          <w:sz w:val="24"/>
          <w:szCs w:val="24"/>
        </w:rPr>
        <w:t>L</w:t>
      </w:r>
      <w:r w:rsidR="007A282A" w:rsidRPr="00AA55AA">
        <w:rPr>
          <w:rFonts w:ascii="Calibri" w:eastAsia="Arial" w:hAnsi="Calibri" w:cs="Calibri"/>
          <w:sz w:val="24"/>
          <w:szCs w:val="24"/>
        </w:rPr>
        <w:t xml:space="preserve">/kg, adjust </w:t>
      </w:r>
      <w:r w:rsidR="007214BA" w:rsidRPr="00AA55AA">
        <w:rPr>
          <w:rFonts w:ascii="Calibri" w:eastAsia="Arial" w:hAnsi="Calibri" w:cs="Calibri"/>
          <w:sz w:val="24"/>
          <w:szCs w:val="24"/>
        </w:rPr>
        <w:t xml:space="preserve">the </w:t>
      </w:r>
      <w:r w:rsidR="007A282A" w:rsidRPr="00AA55AA">
        <w:rPr>
          <w:rFonts w:ascii="Calibri" w:eastAsia="Arial" w:hAnsi="Calibri" w:cs="Calibri"/>
          <w:sz w:val="24"/>
          <w:szCs w:val="24"/>
        </w:rPr>
        <w:t>PIP</w:t>
      </w:r>
      <w:r w:rsidR="007214BA" w:rsidRPr="00AA55AA">
        <w:rPr>
          <w:rFonts w:ascii="Calibri" w:eastAsia="Arial" w:hAnsi="Calibri" w:cs="Calibri"/>
          <w:sz w:val="24"/>
          <w:szCs w:val="24"/>
        </w:rPr>
        <w:t>.</w:t>
      </w:r>
    </w:p>
    <w:p w14:paraId="445201B3" w14:textId="77777777" w:rsidR="00DB52DD" w:rsidRPr="00AA55AA" w:rsidRDefault="00DB52DD"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579FD9E2" w14:textId="3443F8A8" w:rsidR="2EC20DB8" w:rsidRPr="00AA55AA" w:rsidRDefault="2EC20DB8" w:rsidP="00AA55AA">
      <w:pPr>
        <w:pStyle w:val="ListParagraph"/>
        <w:numPr>
          <w:ilvl w:val="0"/>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t>S</w:t>
      </w:r>
      <w:r w:rsidR="0026717B" w:rsidRPr="00AA55AA">
        <w:rPr>
          <w:rFonts w:ascii="Calibri" w:eastAsia="Arial" w:hAnsi="Calibri" w:cs="Calibri"/>
          <w:b/>
          <w:bCs/>
          <w:sz w:val="24"/>
          <w:szCs w:val="24"/>
        </w:rPr>
        <w:t>urgical procedure</w:t>
      </w:r>
      <w:r w:rsidR="00290F5B" w:rsidRPr="00AA55AA">
        <w:rPr>
          <w:rFonts w:ascii="Calibri" w:eastAsia="Arial" w:hAnsi="Calibri" w:cs="Calibri"/>
          <w:b/>
          <w:bCs/>
          <w:sz w:val="24"/>
          <w:szCs w:val="24"/>
        </w:rPr>
        <w:t xml:space="preserve"> </w:t>
      </w:r>
      <w:r w:rsidR="00290F5B" w:rsidRPr="00AA55AA">
        <w:rPr>
          <w:rFonts w:ascii="Calibri" w:eastAsia="Arial" w:hAnsi="Calibri" w:cs="Calibri"/>
          <w:sz w:val="24"/>
          <w:szCs w:val="24"/>
        </w:rPr>
        <w:t>(Time</w:t>
      </w:r>
      <w:r w:rsidR="0069660F" w:rsidRPr="00AA55AA">
        <w:rPr>
          <w:rFonts w:ascii="Calibri" w:eastAsia="Arial" w:hAnsi="Calibri" w:cs="Calibri"/>
          <w:sz w:val="24"/>
          <w:szCs w:val="24"/>
        </w:rPr>
        <w:t>:</w:t>
      </w:r>
      <w:r w:rsidR="00290F5B" w:rsidRPr="00AA55AA">
        <w:rPr>
          <w:rFonts w:ascii="Calibri" w:eastAsia="Arial" w:hAnsi="Calibri" w:cs="Calibri"/>
          <w:sz w:val="24"/>
          <w:szCs w:val="24"/>
        </w:rPr>
        <w:t xml:space="preserve"> </w:t>
      </w:r>
      <w:r w:rsidR="008A5D06" w:rsidRPr="00AA55AA">
        <w:rPr>
          <w:rFonts w:ascii="Calibri" w:eastAsia="Symbol" w:hAnsi="Calibri" w:cs="Calibri"/>
          <w:sz w:val="24"/>
          <w:szCs w:val="24"/>
        </w:rPr>
        <w:t>~</w:t>
      </w:r>
      <w:r w:rsidR="00290F5B" w:rsidRPr="00AA55AA">
        <w:rPr>
          <w:rFonts w:ascii="Calibri" w:eastAsia="Arial" w:hAnsi="Calibri" w:cs="Calibri"/>
          <w:sz w:val="24"/>
          <w:szCs w:val="24"/>
        </w:rPr>
        <w:t>30</w:t>
      </w:r>
      <w:r w:rsidR="00ED6F4A" w:rsidRPr="00AA55AA">
        <w:rPr>
          <w:rFonts w:ascii="Calibri" w:eastAsia="Arial" w:hAnsi="Calibri" w:cs="Calibri"/>
          <w:sz w:val="24"/>
          <w:szCs w:val="24"/>
        </w:rPr>
        <w:t>–</w:t>
      </w:r>
      <w:r w:rsidR="00290F5B" w:rsidRPr="00AA55AA">
        <w:rPr>
          <w:rFonts w:ascii="Calibri" w:eastAsia="Arial" w:hAnsi="Calibri" w:cs="Calibri"/>
          <w:sz w:val="24"/>
          <w:szCs w:val="24"/>
        </w:rPr>
        <w:t>40 min)</w:t>
      </w:r>
    </w:p>
    <w:p w14:paraId="0D0F3A1B" w14:textId="77777777" w:rsidR="00ED6F4A" w:rsidRPr="00AA55AA" w:rsidRDefault="00ED6F4A"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2F8092F4" w14:textId="4A764260" w:rsidR="004856AD" w:rsidRPr="00AA55AA" w:rsidRDefault="0045290B" w:rsidP="00AA55AA">
      <w:pPr>
        <w:pStyle w:val="ListParagraph"/>
        <w:numPr>
          <w:ilvl w:val="1"/>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Maintain v</w:t>
      </w:r>
      <w:r w:rsidR="004856AD" w:rsidRPr="00AA55AA">
        <w:rPr>
          <w:rFonts w:ascii="Calibri" w:eastAsia="Arial" w:hAnsi="Calibri" w:cs="Calibri"/>
          <w:sz w:val="24"/>
          <w:szCs w:val="24"/>
        </w:rPr>
        <w:t xml:space="preserve">entilation during </w:t>
      </w:r>
      <w:r w:rsidRPr="00AA55AA">
        <w:rPr>
          <w:rFonts w:ascii="Calibri" w:eastAsia="Arial" w:hAnsi="Calibri" w:cs="Calibri"/>
          <w:sz w:val="24"/>
          <w:szCs w:val="24"/>
        </w:rPr>
        <w:t xml:space="preserve">the </w:t>
      </w:r>
      <w:r w:rsidR="004856AD" w:rsidRPr="00AA55AA">
        <w:rPr>
          <w:rFonts w:ascii="Calibri" w:eastAsia="Arial" w:hAnsi="Calibri" w:cs="Calibri"/>
          <w:sz w:val="24"/>
          <w:szCs w:val="24"/>
        </w:rPr>
        <w:t>surgery</w:t>
      </w:r>
      <w:r w:rsidRPr="00AA55AA">
        <w:rPr>
          <w:rFonts w:ascii="Calibri" w:eastAsia="Arial" w:hAnsi="Calibri" w:cs="Calibri"/>
          <w:sz w:val="24"/>
          <w:szCs w:val="24"/>
        </w:rPr>
        <w:t>.</w:t>
      </w:r>
    </w:p>
    <w:p w14:paraId="448287DD" w14:textId="77777777" w:rsidR="00980AB0" w:rsidRPr="00AA55AA" w:rsidRDefault="00980AB0"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729269D6" w14:textId="1E498EB8" w:rsidR="004856AD" w:rsidRPr="00AA55AA" w:rsidRDefault="00853EA7" w:rsidP="00AA55AA">
      <w:pPr>
        <w:pStyle w:val="ListParagraph"/>
        <w:numPr>
          <w:ilvl w:val="2"/>
          <w:numId w:val="1"/>
        </w:numPr>
        <w:tabs>
          <w:tab w:val="left" w:pos="709"/>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Maintain </w:t>
      </w:r>
      <w:r w:rsidR="004856AD" w:rsidRPr="00AA55AA">
        <w:rPr>
          <w:rFonts w:ascii="Calibri" w:eastAsia="Arial" w:hAnsi="Calibri" w:cs="Calibri"/>
          <w:sz w:val="24"/>
          <w:szCs w:val="24"/>
        </w:rPr>
        <w:t xml:space="preserve">RR of 30 breaths/min, target </w:t>
      </w:r>
      <w:r w:rsidR="00AA20C2" w:rsidRPr="00AA55AA">
        <w:rPr>
          <w:rFonts w:ascii="Calibri" w:eastAsia="Arial" w:hAnsi="Calibri" w:cs="Calibri"/>
          <w:sz w:val="24"/>
          <w:szCs w:val="24"/>
        </w:rPr>
        <w:t xml:space="preserve">the </w:t>
      </w:r>
      <w:r w:rsidR="004856AD" w:rsidRPr="00AA55AA">
        <w:rPr>
          <w:rFonts w:ascii="Calibri" w:eastAsia="Arial" w:hAnsi="Calibri" w:cs="Calibri"/>
          <w:sz w:val="24"/>
          <w:szCs w:val="24"/>
        </w:rPr>
        <w:t xml:space="preserve">expiratory VT </w:t>
      </w:r>
      <w:r w:rsidRPr="00AA55AA">
        <w:rPr>
          <w:rFonts w:ascii="Calibri" w:eastAsia="Arial" w:hAnsi="Calibri" w:cs="Calibri"/>
          <w:sz w:val="24"/>
          <w:szCs w:val="24"/>
        </w:rPr>
        <w:t xml:space="preserve">at </w:t>
      </w:r>
      <w:r w:rsidR="004856AD" w:rsidRPr="00AA55AA">
        <w:rPr>
          <w:rFonts w:ascii="Calibri" w:eastAsia="Arial" w:hAnsi="Calibri" w:cs="Calibri"/>
          <w:sz w:val="24"/>
          <w:szCs w:val="24"/>
        </w:rPr>
        <w:t xml:space="preserve">10 mL/kg adjusted by PIP, </w:t>
      </w:r>
      <w:r w:rsidR="00DB52DD" w:rsidRPr="00AA55AA">
        <w:rPr>
          <w:rFonts w:ascii="Calibri" w:eastAsia="Arial" w:hAnsi="Calibri" w:cs="Calibri"/>
          <w:sz w:val="24"/>
          <w:szCs w:val="24"/>
        </w:rPr>
        <w:t xml:space="preserve">constant </w:t>
      </w:r>
      <w:r w:rsidR="004856AD" w:rsidRPr="00AA55AA">
        <w:rPr>
          <w:rFonts w:ascii="Calibri" w:eastAsia="Arial" w:hAnsi="Calibri" w:cs="Calibri"/>
          <w:sz w:val="24"/>
          <w:szCs w:val="24"/>
        </w:rPr>
        <w:t>PEEP of 6 cmH</w:t>
      </w:r>
      <w:r w:rsidR="004856AD" w:rsidRPr="00AA55AA">
        <w:rPr>
          <w:rFonts w:ascii="Calibri" w:eastAsia="Arial" w:hAnsi="Calibri" w:cs="Calibri"/>
          <w:sz w:val="24"/>
          <w:szCs w:val="24"/>
          <w:vertAlign w:val="subscript"/>
        </w:rPr>
        <w:t>2</w:t>
      </w:r>
      <w:r w:rsidR="004856AD" w:rsidRPr="00AA55AA">
        <w:rPr>
          <w:rFonts w:ascii="Calibri" w:eastAsia="Arial" w:hAnsi="Calibri" w:cs="Calibri"/>
          <w:sz w:val="24"/>
          <w:szCs w:val="24"/>
        </w:rPr>
        <w:t xml:space="preserve">O, </w:t>
      </w:r>
      <w:r w:rsidR="00D32D5F" w:rsidRPr="00AA55AA">
        <w:rPr>
          <w:rFonts w:ascii="Calibri" w:eastAsia="Arial" w:hAnsi="Calibri" w:cs="Calibri"/>
          <w:sz w:val="24"/>
          <w:szCs w:val="24"/>
        </w:rPr>
        <w:t>T</w:t>
      </w:r>
      <w:r w:rsidR="00D32D5F" w:rsidRPr="00AA55AA">
        <w:rPr>
          <w:rFonts w:ascii="Calibri" w:eastAsia="Arial" w:hAnsi="Calibri" w:cs="Calibri"/>
          <w:sz w:val="24"/>
          <w:szCs w:val="24"/>
          <w:vertAlign w:val="subscript"/>
        </w:rPr>
        <w:t>insp</w:t>
      </w:r>
      <w:r w:rsidR="004856AD" w:rsidRPr="00AA55AA">
        <w:rPr>
          <w:rFonts w:ascii="Calibri" w:eastAsia="Arial" w:hAnsi="Calibri" w:cs="Calibri"/>
          <w:sz w:val="24"/>
          <w:szCs w:val="24"/>
        </w:rPr>
        <w:t xml:space="preserve"> </w:t>
      </w:r>
      <w:r w:rsidRPr="00AA55AA">
        <w:rPr>
          <w:rFonts w:ascii="Calibri" w:eastAsia="Arial" w:hAnsi="Calibri" w:cs="Calibri"/>
          <w:sz w:val="24"/>
          <w:szCs w:val="24"/>
        </w:rPr>
        <w:t xml:space="preserve">of </w:t>
      </w:r>
      <w:r w:rsidR="004856AD" w:rsidRPr="00AA55AA">
        <w:rPr>
          <w:rFonts w:ascii="Calibri" w:eastAsia="Arial" w:hAnsi="Calibri" w:cs="Calibri"/>
          <w:sz w:val="24"/>
          <w:szCs w:val="24"/>
        </w:rPr>
        <w:t>0.4 s</w:t>
      </w:r>
      <w:r w:rsidRPr="00AA55AA">
        <w:rPr>
          <w:rFonts w:ascii="Calibri" w:eastAsia="Arial" w:hAnsi="Calibri" w:cs="Calibri"/>
          <w:sz w:val="24"/>
          <w:szCs w:val="24"/>
        </w:rPr>
        <w:t>,</w:t>
      </w:r>
      <w:r w:rsidR="004856AD" w:rsidRPr="00AA55AA">
        <w:rPr>
          <w:rFonts w:ascii="Calibri" w:eastAsia="Arial" w:hAnsi="Calibri" w:cs="Calibri"/>
          <w:sz w:val="24"/>
          <w:szCs w:val="24"/>
        </w:rPr>
        <w:t xml:space="preserve"> and FiO</w:t>
      </w:r>
      <w:r w:rsidR="004856AD" w:rsidRPr="00AA55AA">
        <w:rPr>
          <w:rFonts w:ascii="Calibri" w:eastAsia="Arial" w:hAnsi="Calibri" w:cs="Calibri"/>
          <w:sz w:val="24"/>
          <w:szCs w:val="24"/>
          <w:vertAlign w:val="subscript"/>
        </w:rPr>
        <w:t>2</w:t>
      </w:r>
      <w:r w:rsidR="004856AD" w:rsidRPr="00AA55AA">
        <w:rPr>
          <w:rFonts w:ascii="Calibri" w:eastAsia="Arial" w:hAnsi="Calibri" w:cs="Calibri"/>
          <w:sz w:val="24"/>
          <w:szCs w:val="24"/>
        </w:rPr>
        <w:t xml:space="preserve"> at 1.0</w:t>
      </w:r>
      <w:r w:rsidR="00AA20C2" w:rsidRPr="00AA55AA">
        <w:rPr>
          <w:rFonts w:ascii="Calibri" w:eastAsia="Arial" w:hAnsi="Calibri" w:cs="Calibri"/>
          <w:sz w:val="24"/>
          <w:szCs w:val="24"/>
        </w:rPr>
        <w:t>.</w:t>
      </w:r>
    </w:p>
    <w:p w14:paraId="5BC2A81A" w14:textId="77777777" w:rsidR="00BE2985" w:rsidRPr="00AA55AA" w:rsidRDefault="00BE2985" w:rsidP="00AA55AA">
      <w:pPr>
        <w:pStyle w:val="ListParagraph"/>
        <w:tabs>
          <w:tab w:val="left" w:pos="709"/>
        </w:tabs>
        <w:spacing w:after="0" w:line="240" w:lineRule="auto"/>
        <w:ind w:left="0"/>
        <w:jc w:val="both"/>
        <w:rPr>
          <w:rFonts w:ascii="Calibri" w:eastAsia="Arial" w:hAnsi="Calibri" w:cs="Calibri"/>
          <w:sz w:val="24"/>
          <w:szCs w:val="24"/>
        </w:rPr>
      </w:pPr>
    </w:p>
    <w:p w14:paraId="3ABBC40E" w14:textId="7778D77D" w:rsidR="2EC20DB8" w:rsidRPr="00AA55AA" w:rsidRDefault="7D54DBF2" w:rsidP="00AA55AA">
      <w:pPr>
        <w:pStyle w:val="ListParagraph"/>
        <w:numPr>
          <w:ilvl w:val="1"/>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stablish a sterile field by performing </w:t>
      </w:r>
      <w:r w:rsidR="0091493D" w:rsidRPr="00AA55AA">
        <w:rPr>
          <w:rFonts w:ascii="Calibri" w:eastAsia="Arial" w:hAnsi="Calibri" w:cs="Calibri"/>
          <w:sz w:val="24"/>
          <w:szCs w:val="24"/>
        </w:rPr>
        <w:t xml:space="preserve">a </w:t>
      </w:r>
      <w:r w:rsidR="00AD004F" w:rsidRPr="00AA55AA">
        <w:rPr>
          <w:rFonts w:ascii="Calibri" w:eastAsia="Arial" w:hAnsi="Calibri" w:cs="Calibri"/>
          <w:sz w:val="24"/>
          <w:szCs w:val="24"/>
        </w:rPr>
        <w:t>preferred</w:t>
      </w:r>
      <w:r w:rsidRPr="00AA55AA">
        <w:rPr>
          <w:rFonts w:ascii="Calibri" w:eastAsia="Arial" w:hAnsi="Calibri" w:cs="Calibri"/>
          <w:sz w:val="24"/>
          <w:szCs w:val="24"/>
        </w:rPr>
        <w:t xml:space="preserve"> aseptic skin scrub at the neck</w:t>
      </w:r>
      <w:r w:rsidR="00C42E34" w:rsidRPr="00AA55AA">
        <w:rPr>
          <w:rFonts w:ascii="Calibri" w:eastAsia="Arial" w:hAnsi="Calibri" w:cs="Calibri"/>
          <w:sz w:val="24"/>
          <w:szCs w:val="24"/>
        </w:rPr>
        <w:t xml:space="preserve"> </w:t>
      </w:r>
      <w:r w:rsidR="004856AD" w:rsidRPr="00AA55AA">
        <w:rPr>
          <w:rFonts w:ascii="Calibri" w:eastAsia="Arial" w:hAnsi="Calibri" w:cs="Calibri"/>
          <w:sz w:val="24"/>
          <w:szCs w:val="24"/>
        </w:rPr>
        <w:t xml:space="preserve">for tracheotomy </w:t>
      </w:r>
      <w:r w:rsidR="00C42E34" w:rsidRPr="00AA55AA">
        <w:rPr>
          <w:rFonts w:ascii="Calibri" w:eastAsia="Arial" w:hAnsi="Calibri" w:cs="Calibri"/>
          <w:sz w:val="24"/>
          <w:szCs w:val="24"/>
        </w:rPr>
        <w:t>and groin</w:t>
      </w:r>
      <w:r w:rsidR="004856AD" w:rsidRPr="00AA55AA">
        <w:rPr>
          <w:rFonts w:ascii="Calibri" w:eastAsia="Arial" w:hAnsi="Calibri" w:cs="Calibri"/>
          <w:sz w:val="24"/>
          <w:szCs w:val="24"/>
        </w:rPr>
        <w:t xml:space="preserve"> for femoral vessel access</w:t>
      </w:r>
      <w:r w:rsidR="00CD708B" w:rsidRPr="00AA55AA">
        <w:rPr>
          <w:rFonts w:ascii="Calibri" w:eastAsia="Arial" w:hAnsi="Calibri" w:cs="Calibri"/>
          <w:sz w:val="24"/>
          <w:szCs w:val="24"/>
        </w:rPr>
        <w:t xml:space="preserve"> </w:t>
      </w:r>
      <w:r w:rsidR="00DB52DD" w:rsidRPr="00AA55AA">
        <w:rPr>
          <w:rFonts w:ascii="Calibri" w:eastAsia="Arial" w:hAnsi="Calibri" w:cs="Calibri"/>
          <w:sz w:val="24"/>
          <w:szCs w:val="24"/>
        </w:rPr>
        <w:t>using standard scrubbing techniques.</w:t>
      </w:r>
    </w:p>
    <w:p w14:paraId="3129708B"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0DFF8575" w14:textId="68CE4A3E" w:rsidR="00C77CF5" w:rsidRPr="00AA55AA" w:rsidRDefault="0039188F" w:rsidP="00AA55AA">
      <w:pPr>
        <w:pStyle w:val="ListParagraph"/>
        <w:numPr>
          <w:ilvl w:val="2"/>
          <w:numId w:val="1"/>
        </w:numPr>
        <w:tabs>
          <w:tab w:val="left" w:pos="284"/>
          <w:tab w:val="left" w:pos="1276"/>
        </w:tabs>
        <w:spacing w:after="0" w:line="240" w:lineRule="auto"/>
        <w:ind w:left="0" w:firstLine="0"/>
        <w:jc w:val="both"/>
        <w:rPr>
          <w:rFonts w:ascii="Calibri" w:hAnsi="Calibri" w:cs="Calibri"/>
          <w:sz w:val="24"/>
          <w:szCs w:val="24"/>
        </w:rPr>
      </w:pPr>
      <w:r w:rsidRPr="00AA55AA">
        <w:rPr>
          <w:rFonts w:ascii="Calibri" w:eastAsia="Arial" w:hAnsi="Calibri" w:cs="Calibri"/>
          <w:sz w:val="24"/>
          <w:szCs w:val="24"/>
        </w:rPr>
        <w:t>Perform the n</w:t>
      </w:r>
      <w:r w:rsidR="0A248BDF" w:rsidRPr="00AA55AA">
        <w:rPr>
          <w:rFonts w:ascii="Calibri" w:eastAsia="Arial" w:hAnsi="Calibri" w:cs="Calibri"/>
          <w:sz w:val="24"/>
          <w:szCs w:val="24"/>
        </w:rPr>
        <w:t xml:space="preserve">eck </w:t>
      </w:r>
      <w:r w:rsidR="0091493D" w:rsidRPr="00AA55AA">
        <w:rPr>
          <w:rFonts w:ascii="Calibri" w:eastAsia="Arial" w:hAnsi="Calibri" w:cs="Calibri"/>
          <w:sz w:val="24"/>
          <w:szCs w:val="24"/>
        </w:rPr>
        <w:t>i</w:t>
      </w:r>
      <w:r w:rsidR="0A248BDF" w:rsidRPr="00AA55AA">
        <w:rPr>
          <w:rFonts w:ascii="Calibri" w:eastAsia="Arial" w:hAnsi="Calibri" w:cs="Calibri"/>
          <w:sz w:val="24"/>
          <w:szCs w:val="24"/>
        </w:rPr>
        <w:t>ncision</w:t>
      </w:r>
      <w:r w:rsidRPr="00AA55AA">
        <w:rPr>
          <w:rFonts w:ascii="Calibri" w:eastAsia="Arial" w:hAnsi="Calibri" w:cs="Calibri"/>
          <w:sz w:val="24"/>
          <w:szCs w:val="24"/>
        </w:rPr>
        <w:t>.</w:t>
      </w:r>
    </w:p>
    <w:p w14:paraId="7F94ED06" w14:textId="77777777" w:rsidR="00CD0630" w:rsidRPr="00AA55AA" w:rsidRDefault="00CD0630" w:rsidP="00AA55AA">
      <w:pPr>
        <w:pStyle w:val="ListParagraph"/>
        <w:tabs>
          <w:tab w:val="left" w:pos="284"/>
          <w:tab w:val="left" w:pos="1276"/>
        </w:tabs>
        <w:spacing w:after="0" w:line="240" w:lineRule="auto"/>
        <w:ind w:left="0"/>
        <w:jc w:val="both"/>
        <w:rPr>
          <w:rFonts w:ascii="Calibri" w:hAnsi="Calibri" w:cs="Calibri"/>
          <w:sz w:val="24"/>
          <w:szCs w:val="24"/>
        </w:rPr>
      </w:pPr>
    </w:p>
    <w:p w14:paraId="1F71A7D8" w14:textId="261E7D1B" w:rsidR="00C77CF5" w:rsidRPr="00AA55AA" w:rsidRDefault="4514C271"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erform skin incision at </w:t>
      </w:r>
      <w:r w:rsidR="0091493D" w:rsidRPr="00AA55AA">
        <w:rPr>
          <w:rFonts w:ascii="Calibri" w:eastAsia="Arial" w:hAnsi="Calibri" w:cs="Calibri"/>
          <w:sz w:val="24"/>
          <w:szCs w:val="24"/>
        </w:rPr>
        <w:t xml:space="preserve">the </w:t>
      </w:r>
      <w:r w:rsidRPr="00AA55AA">
        <w:rPr>
          <w:rFonts w:ascii="Calibri" w:eastAsia="Arial" w:hAnsi="Calibri" w:cs="Calibri"/>
          <w:sz w:val="24"/>
          <w:szCs w:val="24"/>
        </w:rPr>
        <w:t xml:space="preserve">neck with </w:t>
      </w:r>
      <w:r w:rsidR="0091493D" w:rsidRPr="00AA55AA">
        <w:rPr>
          <w:rFonts w:ascii="Calibri" w:eastAsia="Arial" w:hAnsi="Calibri" w:cs="Calibri"/>
          <w:sz w:val="24"/>
          <w:szCs w:val="24"/>
        </w:rPr>
        <w:t xml:space="preserve">a </w:t>
      </w:r>
      <w:r w:rsidRPr="00AA55AA">
        <w:rPr>
          <w:rFonts w:ascii="Calibri" w:eastAsia="Arial" w:hAnsi="Calibri" w:cs="Calibri"/>
          <w:sz w:val="24"/>
          <w:szCs w:val="24"/>
        </w:rPr>
        <w:t>scalpel between the cricoid cartilage and sternal notch (approximate size of 10 cm).</w:t>
      </w:r>
      <w:r w:rsidR="0091493D" w:rsidRPr="00AA55AA">
        <w:rPr>
          <w:rFonts w:ascii="Calibri" w:eastAsia="Arial" w:hAnsi="Calibri" w:cs="Calibri"/>
          <w:sz w:val="24"/>
          <w:szCs w:val="24"/>
        </w:rPr>
        <w:t xml:space="preserve"> </w:t>
      </w:r>
      <w:r w:rsidR="0A248BDF" w:rsidRPr="00AA55AA">
        <w:rPr>
          <w:rFonts w:ascii="Calibri" w:eastAsia="Arial" w:hAnsi="Calibri" w:cs="Calibri"/>
          <w:sz w:val="24"/>
          <w:szCs w:val="24"/>
        </w:rPr>
        <w:t xml:space="preserve">Use blunt dissection to isolate the trachea. </w:t>
      </w:r>
    </w:p>
    <w:p w14:paraId="0D1A5A58" w14:textId="77777777" w:rsidR="00CD0630" w:rsidRPr="00AA55AA" w:rsidRDefault="00CD0630" w:rsidP="00AA55AA">
      <w:pPr>
        <w:pStyle w:val="ListParagraph"/>
        <w:tabs>
          <w:tab w:val="left" w:pos="284"/>
          <w:tab w:val="left" w:pos="1276"/>
        </w:tabs>
        <w:spacing w:after="0" w:line="240" w:lineRule="auto"/>
        <w:ind w:left="0"/>
        <w:jc w:val="both"/>
        <w:rPr>
          <w:rFonts w:ascii="Calibri" w:hAnsi="Calibri" w:cs="Calibri"/>
          <w:sz w:val="24"/>
          <w:szCs w:val="24"/>
        </w:rPr>
      </w:pPr>
    </w:p>
    <w:p w14:paraId="4FB5E40A" w14:textId="3952F6F2" w:rsidR="000E5AAD" w:rsidRPr="00AA55AA" w:rsidRDefault="0A248BDF" w:rsidP="00AA55AA">
      <w:pPr>
        <w:pStyle w:val="ListParagraph"/>
        <w:numPr>
          <w:ilvl w:val="3"/>
          <w:numId w:val="1"/>
        </w:numPr>
        <w:tabs>
          <w:tab w:val="left" w:pos="284"/>
          <w:tab w:val="left" w:pos="1276"/>
        </w:tabs>
        <w:spacing w:after="0" w:line="240" w:lineRule="auto"/>
        <w:ind w:left="0" w:firstLine="0"/>
        <w:jc w:val="both"/>
        <w:rPr>
          <w:rFonts w:ascii="Calibri" w:hAnsi="Calibri" w:cs="Calibri"/>
          <w:sz w:val="24"/>
          <w:szCs w:val="24"/>
        </w:rPr>
      </w:pPr>
      <w:r w:rsidRPr="00AA55AA">
        <w:rPr>
          <w:rFonts w:ascii="Calibri" w:eastAsia="Arial" w:hAnsi="Calibri" w:cs="Calibri"/>
          <w:sz w:val="24"/>
          <w:szCs w:val="24"/>
        </w:rPr>
        <w:t xml:space="preserve">Thread two </w:t>
      </w:r>
      <w:r w:rsidR="00FC72FB" w:rsidRPr="00AA55AA">
        <w:rPr>
          <w:rFonts w:ascii="Calibri" w:eastAsia="Arial" w:hAnsi="Calibri" w:cs="Calibri"/>
          <w:sz w:val="24"/>
          <w:szCs w:val="24"/>
        </w:rPr>
        <w:t>12-inch</w:t>
      </w:r>
      <w:r w:rsidRPr="00AA55AA">
        <w:rPr>
          <w:rFonts w:ascii="Calibri" w:eastAsia="Arial" w:hAnsi="Calibri" w:cs="Calibri"/>
          <w:sz w:val="24"/>
          <w:szCs w:val="24"/>
        </w:rPr>
        <w:t xml:space="preserve"> </w:t>
      </w:r>
      <w:r w:rsidR="00FC72FB" w:rsidRPr="00AA55AA">
        <w:rPr>
          <w:rFonts w:ascii="Calibri" w:eastAsia="Arial" w:hAnsi="Calibri" w:cs="Calibri"/>
          <w:sz w:val="24"/>
          <w:szCs w:val="24"/>
        </w:rPr>
        <w:t>umbilical</w:t>
      </w:r>
      <w:r w:rsidRPr="00AA55AA">
        <w:rPr>
          <w:rFonts w:ascii="Calibri" w:eastAsia="Arial" w:hAnsi="Calibri" w:cs="Calibri"/>
          <w:sz w:val="24"/>
          <w:szCs w:val="24"/>
        </w:rPr>
        <w:t xml:space="preserve"> </w:t>
      </w:r>
      <w:r w:rsidR="00A3301D" w:rsidRPr="00AA55AA">
        <w:rPr>
          <w:rFonts w:ascii="Calibri" w:eastAsia="Arial" w:hAnsi="Calibri" w:cs="Calibri"/>
          <w:sz w:val="24"/>
          <w:szCs w:val="24"/>
        </w:rPr>
        <w:t xml:space="preserve">ties </w:t>
      </w:r>
      <w:r w:rsidRPr="00AA55AA">
        <w:rPr>
          <w:rFonts w:ascii="Calibri" w:eastAsia="Arial" w:hAnsi="Calibri" w:cs="Calibri"/>
          <w:sz w:val="24"/>
          <w:szCs w:val="24"/>
        </w:rPr>
        <w:t>underneath the trachea</w:t>
      </w:r>
      <w:r w:rsidR="000E5AAD" w:rsidRPr="00AA55AA">
        <w:rPr>
          <w:rFonts w:ascii="Calibri" w:eastAsia="Arial" w:hAnsi="Calibri" w:cs="Calibri"/>
          <w:sz w:val="24"/>
          <w:szCs w:val="24"/>
        </w:rPr>
        <w:t>.</w:t>
      </w:r>
    </w:p>
    <w:p w14:paraId="283DB953" w14:textId="77777777" w:rsidR="00CD0630" w:rsidRPr="00AA55AA" w:rsidRDefault="00CD0630" w:rsidP="00AA55AA">
      <w:pPr>
        <w:pStyle w:val="ListParagraph"/>
        <w:tabs>
          <w:tab w:val="left" w:pos="284"/>
          <w:tab w:val="left" w:pos="1276"/>
        </w:tabs>
        <w:spacing w:after="0" w:line="240" w:lineRule="auto"/>
        <w:ind w:left="0"/>
        <w:jc w:val="both"/>
        <w:rPr>
          <w:rFonts w:ascii="Calibri" w:hAnsi="Calibri" w:cs="Calibri"/>
          <w:sz w:val="24"/>
          <w:szCs w:val="24"/>
        </w:rPr>
      </w:pPr>
    </w:p>
    <w:p w14:paraId="2DFA6F04" w14:textId="77777777" w:rsidR="00BF6598" w:rsidRPr="00AA55AA" w:rsidRDefault="000E5AAD"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Make a 5 mm incision between the tracheal rings </w:t>
      </w:r>
      <w:r w:rsidR="00BF6598" w:rsidRPr="00AA55AA">
        <w:rPr>
          <w:rFonts w:ascii="Calibri" w:eastAsia="Arial" w:hAnsi="Calibri" w:cs="Calibri"/>
          <w:sz w:val="24"/>
          <w:szCs w:val="24"/>
        </w:rPr>
        <w:t>and</w:t>
      </w:r>
      <w:r w:rsidRPr="00AA55AA">
        <w:rPr>
          <w:rFonts w:ascii="Calibri" w:eastAsia="Arial" w:hAnsi="Calibri" w:cs="Calibri"/>
          <w:sz w:val="24"/>
          <w:szCs w:val="24"/>
        </w:rPr>
        <w:t xml:space="preserve"> the most anterior portion of the trachea</w:t>
      </w:r>
      <w:r w:rsidR="247955A4" w:rsidRPr="00AA55AA">
        <w:rPr>
          <w:rFonts w:ascii="Calibri" w:eastAsia="Arial" w:hAnsi="Calibri" w:cs="Calibri"/>
          <w:sz w:val="24"/>
          <w:szCs w:val="24"/>
        </w:rPr>
        <w:t xml:space="preserve">, just below </w:t>
      </w:r>
      <w:r w:rsidR="00BF6598" w:rsidRPr="00AA55AA">
        <w:rPr>
          <w:rFonts w:ascii="Calibri" w:eastAsia="Arial" w:hAnsi="Calibri" w:cs="Calibri"/>
          <w:sz w:val="24"/>
          <w:szCs w:val="24"/>
        </w:rPr>
        <w:t xml:space="preserve">the </w:t>
      </w:r>
      <w:r w:rsidR="247955A4" w:rsidRPr="00AA55AA">
        <w:rPr>
          <w:rFonts w:ascii="Calibri" w:eastAsia="Arial" w:hAnsi="Calibri" w:cs="Calibri"/>
          <w:sz w:val="24"/>
          <w:szCs w:val="24"/>
        </w:rPr>
        <w:t>cricoid cartilage.</w:t>
      </w:r>
      <w:r w:rsidR="00EE22A9" w:rsidRPr="00AA55AA">
        <w:rPr>
          <w:rFonts w:ascii="Calibri" w:eastAsia="Arial" w:hAnsi="Calibri" w:cs="Calibri"/>
          <w:sz w:val="24"/>
          <w:szCs w:val="24"/>
        </w:rPr>
        <w:t xml:space="preserve"> </w:t>
      </w:r>
      <w:r w:rsidRPr="00AA55AA">
        <w:rPr>
          <w:rFonts w:ascii="Calibri" w:eastAsia="Arial" w:hAnsi="Calibri" w:cs="Calibri"/>
          <w:sz w:val="24"/>
          <w:szCs w:val="24"/>
        </w:rPr>
        <w:t xml:space="preserve">Insert the </w:t>
      </w:r>
      <w:r w:rsidR="0A248BDF" w:rsidRPr="00AA55AA">
        <w:rPr>
          <w:rFonts w:ascii="Calibri" w:eastAsia="Arial" w:hAnsi="Calibri" w:cs="Calibri"/>
          <w:sz w:val="24"/>
          <w:szCs w:val="24"/>
        </w:rPr>
        <w:t>endotracheal tube</w:t>
      </w:r>
      <w:r w:rsidR="0026717B" w:rsidRPr="00AA55AA">
        <w:rPr>
          <w:rFonts w:ascii="Calibri" w:eastAsia="Arial" w:hAnsi="Calibri" w:cs="Calibri"/>
          <w:sz w:val="24"/>
          <w:szCs w:val="24"/>
        </w:rPr>
        <w:t xml:space="preserve"> (ETT)</w:t>
      </w:r>
      <w:r w:rsidR="009B2A33" w:rsidRPr="00AA55AA">
        <w:rPr>
          <w:rFonts w:ascii="Calibri" w:eastAsia="Arial" w:hAnsi="Calibri" w:cs="Calibri"/>
          <w:sz w:val="24"/>
          <w:szCs w:val="24"/>
        </w:rPr>
        <w:t>.</w:t>
      </w:r>
      <w:r w:rsidR="0A248BDF" w:rsidRPr="00AA55AA">
        <w:rPr>
          <w:rFonts w:ascii="Calibri" w:eastAsia="Arial" w:hAnsi="Calibri" w:cs="Calibri"/>
          <w:sz w:val="24"/>
          <w:szCs w:val="24"/>
        </w:rPr>
        <w:t xml:space="preserve"> </w:t>
      </w:r>
      <w:r w:rsidR="3136780B" w:rsidRPr="00AA55AA">
        <w:rPr>
          <w:rFonts w:ascii="Calibri" w:eastAsia="Arial" w:hAnsi="Calibri" w:cs="Calibri"/>
          <w:sz w:val="24"/>
          <w:szCs w:val="24"/>
        </w:rPr>
        <w:t xml:space="preserve">Tie the first knot on top of the trachea closest to the incision. </w:t>
      </w:r>
    </w:p>
    <w:p w14:paraId="6550C2F9" w14:textId="77777777" w:rsidR="00BF6598" w:rsidRPr="00AA55AA" w:rsidRDefault="00BF6598" w:rsidP="00AA55AA">
      <w:pPr>
        <w:pStyle w:val="ListParagraph"/>
        <w:spacing w:after="0" w:line="240" w:lineRule="auto"/>
        <w:ind w:left="0"/>
        <w:jc w:val="both"/>
        <w:rPr>
          <w:rFonts w:ascii="Calibri" w:eastAsia="Arial" w:hAnsi="Calibri" w:cs="Calibri"/>
          <w:sz w:val="24"/>
          <w:szCs w:val="24"/>
        </w:rPr>
      </w:pPr>
    </w:p>
    <w:p w14:paraId="1AB76468" w14:textId="798F8965" w:rsidR="00641300" w:rsidRPr="00AA55AA" w:rsidRDefault="3136780B"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Inflat</w:t>
      </w:r>
      <w:r w:rsidR="60F129AD" w:rsidRPr="00AA55AA">
        <w:rPr>
          <w:rFonts w:ascii="Calibri" w:eastAsia="Arial" w:hAnsi="Calibri" w:cs="Calibri"/>
          <w:sz w:val="24"/>
          <w:szCs w:val="24"/>
        </w:rPr>
        <w:t>e</w:t>
      </w:r>
      <w:r w:rsidRPr="00AA55AA">
        <w:rPr>
          <w:rFonts w:ascii="Calibri" w:eastAsia="Arial" w:hAnsi="Calibri" w:cs="Calibri"/>
          <w:sz w:val="24"/>
          <w:szCs w:val="24"/>
        </w:rPr>
        <w:t xml:space="preserve"> </w:t>
      </w:r>
      <w:r w:rsidR="00BF6598" w:rsidRPr="00AA55AA">
        <w:rPr>
          <w:rFonts w:ascii="Calibri" w:eastAsia="Arial" w:hAnsi="Calibri" w:cs="Calibri"/>
          <w:sz w:val="24"/>
          <w:szCs w:val="24"/>
        </w:rPr>
        <w:t xml:space="preserve">the </w:t>
      </w:r>
      <w:r w:rsidRPr="00AA55AA">
        <w:rPr>
          <w:rFonts w:ascii="Calibri" w:eastAsia="Arial" w:hAnsi="Calibri" w:cs="Calibri"/>
          <w:sz w:val="24"/>
          <w:szCs w:val="24"/>
        </w:rPr>
        <w:t>ETT cuff</w:t>
      </w:r>
      <w:r w:rsidR="5700EDBB" w:rsidRPr="00AA55AA">
        <w:rPr>
          <w:rFonts w:ascii="Calibri" w:eastAsia="Arial" w:hAnsi="Calibri" w:cs="Calibri"/>
          <w:sz w:val="24"/>
          <w:szCs w:val="24"/>
        </w:rPr>
        <w:t>, gentl</w:t>
      </w:r>
      <w:r w:rsidR="00BF6598" w:rsidRPr="00AA55AA">
        <w:rPr>
          <w:rFonts w:ascii="Calibri" w:eastAsia="Arial" w:hAnsi="Calibri" w:cs="Calibri"/>
          <w:sz w:val="24"/>
          <w:szCs w:val="24"/>
        </w:rPr>
        <w:t>y</w:t>
      </w:r>
      <w:r w:rsidR="5700EDBB" w:rsidRPr="00AA55AA">
        <w:rPr>
          <w:rFonts w:ascii="Calibri" w:eastAsia="Arial" w:hAnsi="Calibri" w:cs="Calibri"/>
          <w:sz w:val="24"/>
          <w:szCs w:val="24"/>
        </w:rPr>
        <w:t xml:space="preserve"> retract the ETT until </w:t>
      </w:r>
      <w:r w:rsidR="00BF6598" w:rsidRPr="00AA55AA">
        <w:rPr>
          <w:rFonts w:ascii="Calibri" w:eastAsia="Arial" w:hAnsi="Calibri" w:cs="Calibri"/>
          <w:sz w:val="24"/>
          <w:szCs w:val="24"/>
        </w:rPr>
        <w:t xml:space="preserve">the </w:t>
      </w:r>
      <w:r w:rsidR="5700EDBB" w:rsidRPr="00AA55AA">
        <w:rPr>
          <w:rFonts w:ascii="Calibri" w:eastAsia="Arial" w:hAnsi="Calibri" w:cs="Calibri"/>
          <w:sz w:val="24"/>
          <w:szCs w:val="24"/>
        </w:rPr>
        <w:t xml:space="preserve">cuff is stopped by </w:t>
      </w:r>
      <w:r w:rsidR="00BF6598" w:rsidRPr="00AA55AA">
        <w:rPr>
          <w:rFonts w:ascii="Calibri" w:eastAsia="Arial" w:hAnsi="Calibri" w:cs="Calibri"/>
          <w:sz w:val="24"/>
          <w:szCs w:val="24"/>
        </w:rPr>
        <w:t xml:space="preserve">the </w:t>
      </w:r>
      <w:r w:rsidR="5700EDBB" w:rsidRPr="00AA55AA">
        <w:rPr>
          <w:rFonts w:ascii="Calibri" w:eastAsia="Arial" w:hAnsi="Calibri" w:cs="Calibri"/>
          <w:sz w:val="24"/>
          <w:szCs w:val="24"/>
        </w:rPr>
        <w:t xml:space="preserve">tie. Tighten </w:t>
      </w:r>
      <w:r w:rsidR="00BF6598" w:rsidRPr="00AA55AA">
        <w:rPr>
          <w:rFonts w:ascii="Calibri" w:eastAsia="Arial" w:hAnsi="Calibri" w:cs="Calibri"/>
          <w:sz w:val="24"/>
          <w:szCs w:val="24"/>
        </w:rPr>
        <w:t xml:space="preserve">the </w:t>
      </w:r>
      <w:r w:rsidR="5700EDBB" w:rsidRPr="00AA55AA">
        <w:rPr>
          <w:rFonts w:ascii="Calibri" w:eastAsia="Arial" w:hAnsi="Calibri" w:cs="Calibri"/>
          <w:sz w:val="24"/>
          <w:szCs w:val="24"/>
        </w:rPr>
        <w:t>first tie</w:t>
      </w:r>
      <w:r w:rsidR="00BF6598" w:rsidRPr="00AA55AA">
        <w:rPr>
          <w:rFonts w:ascii="Calibri" w:eastAsia="Arial" w:hAnsi="Calibri" w:cs="Calibri"/>
          <w:sz w:val="24"/>
          <w:szCs w:val="24"/>
        </w:rPr>
        <w:t>,</w:t>
      </w:r>
      <w:r w:rsidR="5700EDBB" w:rsidRPr="00AA55AA">
        <w:rPr>
          <w:rFonts w:ascii="Calibri" w:eastAsia="Arial" w:hAnsi="Calibri" w:cs="Calibri"/>
          <w:sz w:val="24"/>
          <w:szCs w:val="24"/>
        </w:rPr>
        <w:t xml:space="preserve"> </w:t>
      </w:r>
      <w:r w:rsidR="150D2D34" w:rsidRPr="00AA55AA">
        <w:rPr>
          <w:rFonts w:ascii="Calibri" w:eastAsia="Arial" w:hAnsi="Calibri" w:cs="Calibri"/>
          <w:sz w:val="24"/>
          <w:szCs w:val="24"/>
        </w:rPr>
        <w:t xml:space="preserve">and </w:t>
      </w:r>
      <w:r w:rsidR="00567253" w:rsidRPr="00AA55AA">
        <w:rPr>
          <w:rFonts w:ascii="Calibri" w:eastAsia="Arial" w:hAnsi="Calibri" w:cs="Calibri"/>
          <w:sz w:val="24"/>
          <w:szCs w:val="24"/>
        </w:rPr>
        <w:t xml:space="preserve">secure </w:t>
      </w:r>
      <w:r w:rsidR="150D2D34" w:rsidRPr="00AA55AA">
        <w:rPr>
          <w:rFonts w:ascii="Calibri" w:eastAsia="Arial" w:hAnsi="Calibri" w:cs="Calibri"/>
          <w:sz w:val="24"/>
          <w:szCs w:val="24"/>
        </w:rPr>
        <w:t xml:space="preserve">a second tie to the ETT. This method </w:t>
      </w:r>
      <w:r w:rsidR="60D08543" w:rsidRPr="00AA55AA">
        <w:rPr>
          <w:rFonts w:ascii="Calibri" w:eastAsia="Arial" w:hAnsi="Calibri" w:cs="Calibri"/>
          <w:sz w:val="24"/>
          <w:szCs w:val="24"/>
        </w:rPr>
        <w:t>e</w:t>
      </w:r>
      <w:r w:rsidR="006704A1" w:rsidRPr="00AA55AA">
        <w:rPr>
          <w:rFonts w:ascii="Calibri" w:eastAsia="Arial" w:hAnsi="Calibri" w:cs="Calibri"/>
          <w:sz w:val="24"/>
          <w:szCs w:val="24"/>
        </w:rPr>
        <w:t>nsure</w:t>
      </w:r>
      <w:r w:rsidR="2F7575E9" w:rsidRPr="00AA55AA">
        <w:rPr>
          <w:rFonts w:ascii="Calibri" w:eastAsia="Arial" w:hAnsi="Calibri" w:cs="Calibri"/>
          <w:sz w:val="24"/>
          <w:szCs w:val="24"/>
        </w:rPr>
        <w:t>s</w:t>
      </w:r>
      <w:r w:rsidR="006704A1" w:rsidRPr="00AA55AA">
        <w:rPr>
          <w:rFonts w:ascii="Calibri" w:eastAsia="Arial" w:hAnsi="Calibri" w:cs="Calibri"/>
          <w:sz w:val="24"/>
          <w:szCs w:val="24"/>
        </w:rPr>
        <w:t xml:space="preserve"> </w:t>
      </w:r>
      <w:r w:rsidR="00FC72FB" w:rsidRPr="00AA55AA">
        <w:rPr>
          <w:rFonts w:ascii="Calibri" w:eastAsia="Arial" w:hAnsi="Calibri" w:cs="Calibri"/>
          <w:sz w:val="24"/>
          <w:szCs w:val="24"/>
        </w:rPr>
        <w:t xml:space="preserve">the </w:t>
      </w:r>
      <w:r w:rsidR="00A275F7" w:rsidRPr="00AA55AA">
        <w:rPr>
          <w:rFonts w:ascii="Calibri" w:eastAsia="Arial" w:hAnsi="Calibri" w:cs="Calibri"/>
          <w:sz w:val="24"/>
          <w:szCs w:val="24"/>
        </w:rPr>
        <w:t xml:space="preserve">tip is </w:t>
      </w:r>
      <w:r w:rsidR="0056710C" w:rsidRPr="00AA55AA">
        <w:rPr>
          <w:rFonts w:ascii="Calibri" w:eastAsia="Arial" w:hAnsi="Calibri" w:cs="Calibri"/>
          <w:sz w:val="24"/>
          <w:szCs w:val="24"/>
        </w:rPr>
        <w:t>above</w:t>
      </w:r>
      <w:r w:rsidR="0A248BDF" w:rsidRPr="00AA55AA">
        <w:rPr>
          <w:rFonts w:ascii="Calibri" w:eastAsia="Arial" w:hAnsi="Calibri" w:cs="Calibri"/>
          <w:sz w:val="24"/>
          <w:szCs w:val="24"/>
        </w:rPr>
        <w:t xml:space="preserve"> </w:t>
      </w:r>
      <w:r w:rsidR="00567253" w:rsidRPr="00AA55AA">
        <w:rPr>
          <w:rFonts w:ascii="Calibri" w:eastAsia="Arial" w:hAnsi="Calibri" w:cs="Calibri"/>
          <w:sz w:val="24"/>
          <w:szCs w:val="24"/>
        </w:rPr>
        <w:t xml:space="preserve">the </w:t>
      </w:r>
      <w:r w:rsidR="0A248BDF" w:rsidRPr="00AA55AA">
        <w:rPr>
          <w:rFonts w:ascii="Calibri" w:eastAsia="Arial" w:hAnsi="Calibri" w:cs="Calibri"/>
          <w:sz w:val="24"/>
          <w:szCs w:val="24"/>
        </w:rPr>
        <w:t>carina</w:t>
      </w:r>
      <w:r w:rsidR="006704A1" w:rsidRPr="00AA55AA">
        <w:rPr>
          <w:rFonts w:ascii="Calibri" w:eastAsia="Arial" w:hAnsi="Calibri" w:cs="Calibri"/>
          <w:sz w:val="24"/>
          <w:szCs w:val="24"/>
        </w:rPr>
        <w:t>, confirm</w:t>
      </w:r>
      <w:r w:rsidR="00BF6598" w:rsidRPr="00AA55AA">
        <w:rPr>
          <w:rFonts w:ascii="Calibri" w:eastAsia="Arial" w:hAnsi="Calibri" w:cs="Calibri"/>
          <w:sz w:val="24"/>
          <w:szCs w:val="24"/>
        </w:rPr>
        <w:t>ed</w:t>
      </w:r>
      <w:r w:rsidR="006704A1" w:rsidRPr="00AA55AA">
        <w:rPr>
          <w:rFonts w:ascii="Calibri" w:eastAsia="Arial" w:hAnsi="Calibri" w:cs="Calibri"/>
          <w:sz w:val="24"/>
          <w:szCs w:val="24"/>
        </w:rPr>
        <w:t xml:space="preserve"> by auscultation</w:t>
      </w:r>
      <w:r w:rsidR="00DB52DD" w:rsidRPr="00AA55AA">
        <w:rPr>
          <w:rFonts w:ascii="Calibri" w:eastAsia="Arial" w:hAnsi="Calibri" w:cs="Calibri"/>
          <w:sz w:val="24"/>
          <w:szCs w:val="24"/>
        </w:rPr>
        <w:t xml:space="preserve"> </w:t>
      </w:r>
      <w:r w:rsidR="00864EFF" w:rsidRPr="00AA55AA">
        <w:rPr>
          <w:rFonts w:ascii="Calibri" w:eastAsia="Arial" w:hAnsi="Calibri" w:cs="Calibri"/>
          <w:sz w:val="24"/>
          <w:szCs w:val="24"/>
        </w:rPr>
        <w:t>of symmetric and bilateral</w:t>
      </w:r>
      <w:r w:rsidR="00426183" w:rsidRPr="00AA55AA">
        <w:rPr>
          <w:rFonts w:ascii="Calibri" w:eastAsia="Arial" w:hAnsi="Calibri" w:cs="Calibri"/>
          <w:sz w:val="24"/>
          <w:szCs w:val="24"/>
        </w:rPr>
        <w:t xml:space="preserve"> breath</w:t>
      </w:r>
      <w:r w:rsidR="006704A1" w:rsidRPr="00AA55AA">
        <w:rPr>
          <w:rFonts w:ascii="Calibri" w:eastAsia="Arial" w:hAnsi="Calibri" w:cs="Calibri"/>
          <w:sz w:val="24"/>
          <w:szCs w:val="24"/>
        </w:rPr>
        <w:t xml:space="preserve"> sounds</w:t>
      </w:r>
      <w:r w:rsidR="00864EFF" w:rsidRPr="00AA55AA">
        <w:rPr>
          <w:rFonts w:ascii="Calibri" w:eastAsia="Arial" w:hAnsi="Calibri" w:cs="Calibri"/>
          <w:sz w:val="24"/>
          <w:szCs w:val="24"/>
        </w:rPr>
        <w:t xml:space="preserve">. </w:t>
      </w:r>
    </w:p>
    <w:p w14:paraId="11253833" w14:textId="77777777" w:rsidR="00567253" w:rsidRPr="00AA55AA" w:rsidRDefault="00567253"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32A8DF49" w14:textId="5124C66A" w:rsidR="00C42E34" w:rsidRPr="00AA55AA" w:rsidRDefault="00FD74A4" w:rsidP="00AA55AA">
      <w:pPr>
        <w:pStyle w:val="ListParagraph"/>
        <w:tabs>
          <w:tab w:val="left" w:pos="284"/>
          <w:tab w:val="left" w:pos="1276"/>
        </w:tabs>
        <w:spacing w:after="0" w:line="240" w:lineRule="auto"/>
        <w:ind w:left="0"/>
        <w:jc w:val="both"/>
        <w:rPr>
          <w:rFonts w:ascii="Calibri" w:hAnsi="Calibri" w:cs="Calibri"/>
          <w:sz w:val="24"/>
          <w:szCs w:val="24"/>
        </w:rPr>
      </w:pPr>
      <w:r w:rsidRPr="00AA55AA">
        <w:rPr>
          <w:rFonts w:ascii="Calibri" w:eastAsia="Arial" w:hAnsi="Calibri" w:cs="Calibri"/>
          <w:sz w:val="24"/>
          <w:szCs w:val="24"/>
        </w:rPr>
        <w:t xml:space="preserve">NOTE: The cranial right lobe bronchus arises proximal to the bifurcation of trachea. </w:t>
      </w:r>
      <w:r w:rsidR="00196946" w:rsidRPr="00AA55AA">
        <w:rPr>
          <w:rFonts w:ascii="Calibri" w:eastAsia="Arial" w:hAnsi="Calibri" w:cs="Calibri"/>
          <w:sz w:val="24"/>
          <w:szCs w:val="24"/>
        </w:rPr>
        <w:t xml:space="preserve">Be cautious </w:t>
      </w:r>
      <w:r w:rsidR="00F0123F" w:rsidRPr="00AA55AA">
        <w:rPr>
          <w:rFonts w:ascii="Calibri" w:eastAsia="Arial" w:hAnsi="Calibri" w:cs="Calibri"/>
          <w:sz w:val="24"/>
          <w:szCs w:val="24"/>
        </w:rPr>
        <w:t xml:space="preserve">of </w:t>
      </w:r>
      <w:r w:rsidR="004216B4" w:rsidRPr="00AA55AA">
        <w:rPr>
          <w:rFonts w:ascii="Calibri" w:eastAsia="Arial" w:hAnsi="Calibri" w:cs="Calibri"/>
          <w:sz w:val="24"/>
          <w:szCs w:val="24"/>
        </w:rPr>
        <w:t xml:space="preserve">blockage of this bronchus if </w:t>
      </w:r>
      <w:r w:rsidR="008A4969" w:rsidRPr="00AA55AA">
        <w:rPr>
          <w:rFonts w:ascii="Calibri" w:eastAsia="Arial" w:hAnsi="Calibri" w:cs="Calibri"/>
          <w:sz w:val="24"/>
          <w:szCs w:val="24"/>
        </w:rPr>
        <w:t xml:space="preserve">the </w:t>
      </w:r>
      <w:r w:rsidRPr="00AA55AA">
        <w:rPr>
          <w:rFonts w:ascii="Calibri" w:eastAsia="Arial" w:hAnsi="Calibri" w:cs="Calibri"/>
          <w:sz w:val="24"/>
          <w:szCs w:val="24"/>
        </w:rPr>
        <w:t>ETT is placed to</w:t>
      </w:r>
      <w:r w:rsidR="004F0844" w:rsidRPr="00AA55AA">
        <w:rPr>
          <w:rFonts w:ascii="Calibri" w:eastAsia="Arial" w:hAnsi="Calibri" w:cs="Calibri"/>
          <w:sz w:val="24"/>
          <w:szCs w:val="24"/>
        </w:rPr>
        <w:t>o</w:t>
      </w:r>
      <w:r w:rsidRPr="00AA55AA">
        <w:rPr>
          <w:rFonts w:ascii="Calibri" w:eastAsia="Arial" w:hAnsi="Calibri" w:cs="Calibri"/>
          <w:sz w:val="24"/>
          <w:szCs w:val="24"/>
        </w:rPr>
        <w:t xml:space="preserve"> deep</w:t>
      </w:r>
      <w:r w:rsidR="00567253" w:rsidRPr="00AA55AA">
        <w:rPr>
          <w:rFonts w:ascii="Calibri" w:eastAsia="Arial" w:hAnsi="Calibri" w:cs="Calibri"/>
          <w:sz w:val="24"/>
          <w:szCs w:val="24"/>
        </w:rPr>
        <w:t>ly</w:t>
      </w:r>
      <w:r w:rsidR="004216B4" w:rsidRPr="00AA55AA">
        <w:rPr>
          <w:rFonts w:ascii="Calibri" w:eastAsia="Arial" w:hAnsi="Calibri" w:cs="Calibri"/>
          <w:sz w:val="24"/>
          <w:szCs w:val="24"/>
        </w:rPr>
        <w:t>.</w:t>
      </w:r>
      <w:r w:rsidR="0024179D" w:rsidRPr="00AA55AA">
        <w:rPr>
          <w:rFonts w:ascii="Calibri" w:eastAsia="Arial" w:hAnsi="Calibri" w:cs="Calibri"/>
          <w:sz w:val="24"/>
          <w:szCs w:val="24"/>
        </w:rPr>
        <w:t xml:space="preserve"> If issues with ventilation or sudden changes</w:t>
      </w:r>
      <w:r w:rsidR="0054503D" w:rsidRPr="00AA55AA">
        <w:rPr>
          <w:rFonts w:ascii="Calibri" w:eastAsia="Arial" w:hAnsi="Calibri" w:cs="Calibri"/>
          <w:sz w:val="24"/>
          <w:szCs w:val="24"/>
        </w:rPr>
        <w:t xml:space="preserve"> occur</w:t>
      </w:r>
      <w:r w:rsidR="0024179D" w:rsidRPr="00AA55AA">
        <w:rPr>
          <w:rFonts w:ascii="Calibri" w:eastAsia="Arial" w:hAnsi="Calibri" w:cs="Calibri"/>
          <w:sz w:val="24"/>
          <w:szCs w:val="24"/>
        </w:rPr>
        <w:t>, consider</w:t>
      </w:r>
      <w:r w:rsidR="00B97300" w:rsidRPr="00AA55AA">
        <w:rPr>
          <w:rFonts w:ascii="Calibri" w:eastAsia="Arial" w:hAnsi="Calibri" w:cs="Calibri"/>
          <w:sz w:val="24"/>
          <w:szCs w:val="24"/>
        </w:rPr>
        <w:t xml:space="preserve"> adjust</w:t>
      </w:r>
      <w:r w:rsidR="0054503D" w:rsidRPr="00AA55AA">
        <w:rPr>
          <w:rFonts w:ascii="Calibri" w:eastAsia="Arial" w:hAnsi="Calibri" w:cs="Calibri"/>
          <w:sz w:val="24"/>
          <w:szCs w:val="24"/>
        </w:rPr>
        <w:t>ing</w:t>
      </w:r>
      <w:r w:rsidR="00B97300" w:rsidRPr="00AA55AA">
        <w:rPr>
          <w:rFonts w:ascii="Calibri" w:eastAsia="Arial" w:hAnsi="Calibri" w:cs="Calibri"/>
          <w:sz w:val="24"/>
          <w:szCs w:val="24"/>
        </w:rPr>
        <w:t xml:space="preserve"> </w:t>
      </w:r>
      <w:r w:rsidR="0054503D" w:rsidRPr="00AA55AA">
        <w:rPr>
          <w:rFonts w:ascii="Calibri" w:eastAsia="Arial" w:hAnsi="Calibri" w:cs="Calibri"/>
          <w:sz w:val="24"/>
          <w:szCs w:val="24"/>
        </w:rPr>
        <w:t>the</w:t>
      </w:r>
      <w:r w:rsidR="00B97300" w:rsidRPr="00AA55AA">
        <w:rPr>
          <w:rFonts w:ascii="Calibri" w:eastAsia="Arial" w:hAnsi="Calibri" w:cs="Calibri"/>
          <w:sz w:val="24"/>
          <w:szCs w:val="24"/>
        </w:rPr>
        <w:t xml:space="preserve"> tube. </w:t>
      </w:r>
      <w:r w:rsidR="0A248BDF" w:rsidRPr="00AA55AA">
        <w:rPr>
          <w:rFonts w:ascii="Calibri" w:eastAsia="Arial" w:hAnsi="Calibri" w:cs="Calibri"/>
          <w:sz w:val="24"/>
          <w:szCs w:val="24"/>
        </w:rPr>
        <w:t>The vagosympathetic trunk and laryngeal nerves lie in this</w:t>
      </w:r>
      <w:r w:rsidR="00EE3896" w:rsidRPr="00AA55AA">
        <w:rPr>
          <w:rFonts w:ascii="Calibri" w:eastAsia="Arial" w:hAnsi="Calibri" w:cs="Calibri"/>
          <w:sz w:val="24"/>
          <w:szCs w:val="24"/>
        </w:rPr>
        <w:t xml:space="preserve"> area of the</w:t>
      </w:r>
      <w:r w:rsidR="0A248BDF" w:rsidRPr="00AA55AA">
        <w:rPr>
          <w:rFonts w:ascii="Calibri" w:eastAsia="Arial" w:hAnsi="Calibri" w:cs="Calibri"/>
          <w:sz w:val="24"/>
          <w:szCs w:val="24"/>
        </w:rPr>
        <w:t xml:space="preserve"> neck. Care must be taken to avoid stimulation or </w:t>
      </w:r>
      <w:r w:rsidR="00192AE2" w:rsidRPr="00AA55AA">
        <w:rPr>
          <w:rFonts w:ascii="Calibri" w:eastAsia="Arial" w:hAnsi="Calibri" w:cs="Calibri"/>
          <w:sz w:val="24"/>
          <w:szCs w:val="24"/>
        </w:rPr>
        <w:t>injury</w:t>
      </w:r>
      <w:r w:rsidR="0A248BDF" w:rsidRPr="00AA55AA">
        <w:rPr>
          <w:rFonts w:ascii="Calibri" w:eastAsia="Arial" w:hAnsi="Calibri" w:cs="Calibri"/>
          <w:sz w:val="24"/>
          <w:szCs w:val="24"/>
        </w:rPr>
        <w:t xml:space="preserve"> to these nerves</w:t>
      </w:r>
      <w:r w:rsidR="00864EFF" w:rsidRPr="00AA55AA">
        <w:rPr>
          <w:rFonts w:ascii="Calibri" w:eastAsia="Arial" w:hAnsi="Calibri" w:cs="Calibri"/>
          <w:sz w:val="24"/>
          <w:szCs w:val="24"/>
        </w:rPr>
        <w:t>.</w:t>
      </w:r>
    </w:p>
    <w:p w14:paraId="2B63C7E6" w14:textId="77777777" w:rsidR="00BE2985" w:rsidRPr="00AA55AA" w:rsidRDefault="00BE2985" w:rsidP="00AA55AA">
      <w:pPr>
        <w:pStyle w:val="ListParagraph"/>
        <w:tabs>
          <w:tab w:val="left" w:pos="284"/>
          <w:tab w:val="left" w:pos="1276"/>
        </w:tabs>
        <w:spacing w:after="0" w:line="240" w:lineRule="auto"/>
        <w:ind w:left="0"/>
        <w:jc w:val="both"/>
        <w:rPr>
          <w:rFonts w:ascii="Calibri" w:hAnsi="Calibri" w:cs="Calibri"/>
          <w:sz w:val="24"/>
          <w:szCs w:val="24"/>
        </w:rPr>
      </w:pPr>
    </w:p>
    <w:p w14:paraId="530DC9C8" w14:textId="3D1F3F3F" w:rsidR="0002217D" w:rsidRPr="00AA55AA" w:rsidRDefault="0039188F" w:rsidP="00AA55AA">
      <w:pPr>
        <w:pStyle w:val="ListParagraph"/>
        <w:numPr>
          <w:ilvl w:val="2"/>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lastRenderedPageBreak/>
        <w:t>Perform the g</w:t>
      </w:r>
      <w:r w:rsidR="00FC72FB" w:rsidRPr="00AA55AA">
        <w:rPr>
          <w:rFonts w:ascii="Calibri" w:eastAsia="Arial" w:hAnsi="Calibri" w:cs="Calibri"/>
          <w:sz w:val="24"/>
          <w:szCs w:val="24"/>
        </w:rPr>
        <w:t xml:space="preserve">roin </w:t>
      </w:r>
      <w:r w:rsidR="00A12F5F" w:rsidRPr="00AA55AA">
        <w:rPr>
          <w:rFonts w:ascii="Calibri" w:eastAsia="Arial" w:hAnsi="Calibri" w:cs="Calibri"/>
          <w:sz w:val="24"/>
          <w:szCs w:val="24"/>
        </w:rPr>
        <w:t>i</w:t>
      </w:r>
      <w:r w:rsidR="00FC72FB" w:rsidRPr="00AA55AA">
        <w:rPr>
          <w:rFonts w:ascii="Calibri" w:eastAsia="Arial" w:hAnsi="Calibri" w:cs="Calibri"/>
          <w:sz w:val="24"/>
          <w:szCs w:val="24"/>
        </w:rPr>
        <w:t>ncision</w:t>
      </w:r>
      <w:r w:rsidRPr="00AA55AA">
        <w:rPr>
          <w:rFonts w:ascii="Calibri" w:eastAsia="Arial" w:hAnsi="Calibri" w:cs="Calibri"/>
          <w:sz w:val="24"/>
          <w:szCs w:val="24"/>
        </w:rPr>
        <w:t>.</w:t>
      </w:r>
    </w:p>
    <w:p w14:paraId="436859C5"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63502AD" w14:textId="002E0C42" w:rsidR="0002217D" w:rsidRPr="00AA55AA" w:rsidRDefault="4514C271"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alpate </w:t>
      </w:r>
      <w:r w:rsidR="00A12F5F" w:rsidRPr="00AA55AA">
        <w:rPr>
          <w:rFonts w:ascii="Calibri" w:eastAsia="Arial" w:hAnsi="Calibri" w:cs="Calibri"/>
          <w:sz w:val="24"/>
          <w:szCs w:val="24"/>
        </w:rPr>
        <w:t xml:space="preserve">the </w:t>
      </w:r>
      <w:r w:rsidRPr="00AA55AA">
        <w:rPr>
          <w:rFonts w:ascii="Calibri" w:eastAsia="Arial" w:hAnsi="Calibri" w:cs="Calibri"/>
          <w:sz w:val="24"/>
          <w:szCs w:val="24"/>
        </w:rPr>
        <w:t xml:space="preserve">femoral artery, perform a superficial skin incision at </w:t>
      </w:r>
      <w:r w:rsidR="00506F74" w:rsidRPr="00AA55AA">
        <w:rPr>
          <w:rFonts w:ascii="Calibri" w:eastAsia="Arial" w:hAnsi="Calibri" w:cs="Calibri"/>
          <w:sz w:val="24"/>
          <w:szCs w:val="24"/>
        </w:rPr>
        <w:t xml:space="preserve">the </w:t>
      </w:r>
      <w:r w:rsidRPr="00AA55AA">
        <w:rPr>
          <w:rFonts w:ascii="Calibri" w:eastAsia="Arial" w:hAnsi="Calibri" w:cs="Calibri"/>
          <w:sz w:val="24"/>
          <w:szCs w:val="24"/>
        </w:rPr>
        <w:t xml:space="preserve">right groin with </w:t>
      </w:r>
      <w:r w:rsidR="00506F74" w:rsidRPr="00AA55AA">
        <w:rPr>
          <w:rFonts w:ascii="Calibri" w:eastAsia="Arial" w:hAnsi="Calibri" w:cs="Calibri"/>
          <w:sz w:val="24"/>
          <w:szCs w:val="24"/>
        </w:rPr>
        <w:t xml:space="preserve">a </w:t>
      </w:r>
      <w:r w:rsidRPr="00AA55AA">
        <w:rPr>
          <w:rFonts w:ascii="Calibri" w:eastAsia="Arial" w:hAnsi="Calibri" w:cs="Calibri"/>
          <w:sz w:val="24"/>
          <w:szCs w:val="24"/>
        </w:rPr>
        <w:t>scalpel (approximately 8</w:t>
      </w:r>
      <w:r w:rsidR="00506F74" w:rsidRPr="00AA55AA">
        <w:rPr>
          <w:rFonts w:ascii="Calibri" w:eastAsia="Arial" w:hAnsi="Calibri" w:cs="Calibri"/>
          <w:sz w:val="24"/>
          <w:szCs w:val="24"/>
        </w:rPr>
        <w:t>–</w:t>
      </w:r>
      <w:r w:rsidRPr="00AA55AA">
        <w:rPr>
          <w:rFonts w:ascii="Calibri" w:eastAsia="Arial" w:hAnsi="Calibri" w:cs="Calibri"/>
          <w:sz w:val="24"/>
          <w:szCs w:val="24"/>
        </w:rPr>
        <w:t xml:space="preserve">10 cm). </w:t>
      </w:r>
    </w:p>
    <w:p w14:paraId="6593DCAA"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567C01CC" w14:textId="65BA04B5" w:rsidR="0002217D" w:rsidRPr="00AA55AA" w:rsidRDefault="73549EB7"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Use blunt dissection to isolate </w:t>
      </w:r>
      <w:r w:rsidR="009C3F8E" w:rsidRPr="00AA55AA">
        <w:rPr>
          <w:rFonts w:ascii="Calibri" w:eastAsia="Arial" w:hAnsi="Calibri" w:cs="Calibri"/>
          <w:sz w:val="24"/>
          <w:szCs w:val="24"/>
        </w:rPr>
        <w:t xml:space="preserve">the </w:t>
      </w:r>
      <w:r w:rsidRPr="00AA55AA">
        <w:rPr>
          <w:rFonts w:ascii="Calibri" w:eastAsia="Arial" w:hAnsi="Calibri" w:cs="Calibri"/>
          <w:sz w:val="24"/>
          <w:szCs w:val="24"/>
        </w:rPr>
        <w:t>femoral artery and vein.</w:t>
      </w:r>
      <w:r w:rsidR="00C36449" w:rsidRPr="00AA55AA">
        <w:rPr>
          <w:rFonts w:ascii="Calibri" w:eastAsia="Arial" w:hAnsi="Calibri" w:cs="Calibri"/>
          <w:sz w:val="24"/>
          <w:szCs w:val="24"/>
        </w:rPr>
        <w:t xml:space="preserve"> </w:t>
      </w:r>
    </w:p>
    <w:p w14:paraId="26B0878B"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424EF6AA" w14:textId="647FE631" w:rsidR="00B3316E" w:rsidRPr="00AA55AA" w:rsidRDefault="5A3E214C" w:rsidP="00AA55AA">
      <w:pPr>
        <w:pStyle w:val="ListParagraph"/>
        <w:numPr>
          <w:ilvl w:val="3"/>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Thread two sutures (3.0 </w:t>
      </w:r>
      <w:r w:rsidR="009C3F8E" w:rsidRPr="00AA55AA">
        <w:rPr>
          <w:rFonts w:ascii="Calibri" w:eastAsia="Arial" w:hAnsi="Calibri" w:cs="Calibri"/>
          <w:sz w:val="24"/>
          <w:szCs w:val="24"/>
        </w:rPr>
        <w:t>s</w:t>
      </w:r>
      <w:r w:rsidRPr="00AA55AA">
        <w:rPr>
          <w:rFonts w:ascii="Calibri" w:eastAsia="Arial" w:hAnsi="Calibri" w:cs="Calibri"/>
          <w:sz w:val="24"/>
          <w:szCs w:val="24"/>
        </w:rPr>
        <w:t>ilk) under each of the femoral artery and vein to isolate them</w:t>
      </w:r>
      <w:r w:rsidR="009470AA" w:rsidRPr="00AA55AA">
        <w:rPr>
          <w:rFonts w:ascii="Calibri" w:eastAsia="Arial" w:hAnsi="Calibri" w:cs="Calibri"/>
          <w:sz w:val="24"/>
          <w:szCs w:val="24"/>
        </w:rPr>
        <w:fldChar w:fldCharType="begin">
          <w:fldData xml:space="preserve">PEVuZE5vdGU+PENpdGU+PEF1dGhvcj5FdHRydXA8L0F1dGhvcj48WWVhcj4yMDExPC9ZZWFyPjxS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</w:fldData>
        </w:fldChar>
      </w:r>
      <w:r w:rsidR="00B21186" w:rsidRPr="00AA55AA">
        <w:rPr>
          <w:rFonts w:ascii="Calibri" w:eastAsia="Arial" w:hAnsi="Calibri" w:cs="Calibri"/>
          <w:sz w:val="24"/>
          <w:szCs w:val="24"/>
        </w:rPr>
        <w:instrText xml:space="preserve"> ADDIN EN.CITE </w:instrText>
      </w:r>
      <w:r w:rsidR="00B21186" w:rsidRPr="00AA55AA">
        <w:rPr>
          <w:rFonts w:ascii="Calibri" w:eastAsia="Arial" w:hAnsi="Calibri" w:cs="Calibri"/>
          <w:sz w:val="24"/>
          <w:szCs w:val="24"/>
        </w:rPr>
        <w:fldChar w:fldCharType="begin">
          <w:fldData xml:space="preserve">PEVuZE5vdGU+PENpdGU+PEF1dGhvcj5FdHRydXA8L0F1dGhvcj48WWVhcj4yMDExPC9ZZWFyPjxS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</w:fldData>
        </w:fldChar>
      </w:r>
      <w:r w:rsidR="00B21186" w:rsidRPr="00AA55AA">
        <w:rPr>
          <w:rFonts w:ascii="Calibri" w:eastAsia="Arial" w:hAnsi="Calibri" w:cs="Calibri"/>
          <w:sz w:val="24"/>
          <w:szCs w:val="24"/>
        </w:rPr>
        <w:instrText xml:space="preserve"> ADDIN EN.CITE.DATA </w:instrText>
      </w:r>
      <w:r w:rsidR="00B21186" w:rsidRPr="00AA55AA">
        <w:rPr>
          <w:rFonts w:ascii="Calibri" w:eastAsia="Arial" w:hAnsi="Calibri" w:cs="Calibri"/>
          <w:sz w:val="24"/>
          <w:szCs w:val="24"/>
        </w:rPr>
      </w:r>
      <w:r w:rsidR="00B21186" w:rsidRPr="00AA55AA">
        <w:rPr>
          <w:rFonts w:ascii="Calibri" w:eastAsia="Arial" w:hAnsi="Calibri" w:cs="Calibri"/>
          <w:sz w:val="24"/>
          <w:szCs w:val="24"/>
        </w:rPr>
        <w:fldChar w:fldCharType="end"/>
      </w:r>
      <w:r w:rsidR="009470AA" w:rsidRPr="00AA55AA">
        <w:rPr>
          <w:rFonts w:ascii="Calibri" w:eastAsia="Arial" w:hAnsi="Calibri" w:cs="Calibri"/>
          <w:sz w:val="24"/>
          <w:szCs w:val="24"/>
        </w:rPr>
      </w:r>
      <w:r w:rsidR="009470AA" w:rsidRPr="00AA55AA">
        <w:rPr>
          <w:rFonts w:ascii="Calibri" w:eastAsia="Arial" w:hAnsi="Calibri" w:cs="Calibri"/>
          <w:sz w:val="24"/>
          <w:szCs w:val="24"/>
        </w:rPr>
        <w:fldChar w:fldCharType="separate"/>
      </w:r>
      <w:r w:rsidR="00B21186" w:rsidRPr="00AA55AA">
        <w:rPr>
          <w:rFonts w:ascii="Calibri" w:eastAsia="Arial" w:hAnsi="Calibri" w:cs="Calibri"/>
          <w:noProof/>
          <w:sz w:val="24"/>
          <w:szCs w:val="24"/>
          <w:vertAlign w:val="superscript"/>
        </w:rPr>
        <w:t>26</w:t>
      </w:r>
      <w:r w:rsidR="009470AA" w:rsidRPr="00AA55AA">
        <w:rPr>
          <w:rFonts w:ascii="Calibri" w:eastAsia="Arial" w:hAnsi="Calibri" w:cs="Calibri"/>
          <w:sz w:val="24"/>
          <w:szCs w:val="24"/>
        </w:rPr>
        <w:fldChar w:fldCharType="end"/>
      </w:r>
      <w:r w:rsidRPr="00AA55AA">
        <w:rPr>
          <w:rFonts w:ascii="Calibri" w:eastAsia="Arial" w:hAnsi="Calibri" w:cs="Calibri"/>
          <w:sz w:val="24"/>
          <w:szCs w:val="24"/>
        </w:rPr>
        <w:t>. Prepare catheters to be inserted.</w:t>
      </w:r>
    </w:p>
    <w:p w14:paraId="4A40FA83" w14:textId="77777777" w:rsidR="00CD0630" w:rsidRPr="00AA55AA" w:rsidRDefault="00CD0630" w:rsidP="00AA55AA">
      <w:pPr>
        <w:pStyle w:val="ListParagraph"/>
        <w:tabs>
          <w:tab w:val="left" w:pos="284"/>
          <w:tab w:val="left" w:pos="1276"/>
        </w:tabs>
        <w:spacing w:after="0" w:line="240" w:lineRule="auto"/>
        <w:ind w:left="0"/>
        <w:jc w:val="both"/>
        <w:rPr>
          <w:rFonts w:ascii="Calibri" w:eastAsia="Arial" w:hAnsi="Calibri" w:cs="Calibri"/>
          <w:sz w:val="24"/>
          <w:szCs w:val="24"/>
        </w:rPr>
      </w:pPr>
    </w:p>
    <w:p w14:paraId="7C50BE83" w14:textId="73DB74C4" w:rsidR="00420DAF" w:rsidRPr="00AA55AA" w:rsidRDefault="00D13977" w:rsidP="00AA55AA">
      <w:pPr>
        <w:pStyle w:val="ListParagraph"/>
        <w:numPr>
          <w:ilvl w:val="4"/>
          <w:numId w:val="1"/>
        </w:numPr>
        <w:tabs>
          <w:tab w:val="left" w:pos="284"/>
          <w:tab w:val="left" w:pos="1276"/>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For the r</w:t>
      </w:r>
      <w:r w:rsidR="00B3316E" w:rsidRPr="00AA55AA">
        <w:rPr>
          <w:rFonts w:ascii="Calibri" w:eastAsia="Arial" w:hAnsi="Calibri" w:cs="Calibri"/>
          <w:sz w:val="24"/>
          <w:szCs w:val="24"/>
        </w:rPr>
        <w:t>ight femoral vein catheterization</w:t>
      </w:r>
      <w:r w:rsidRPr="00AA55AA">
        <w:rPr>
          <w:rFonts w:ascii="Calibri" w:eastAsia="Arial" w:hAnsi="Calibri" w:cs="Calibri"/>
          <w:sz w:val="24"/>
          <w:szCs w:val="24"/>
        </w:rPr>
        <w:t>, l</w:t>
      </w:r>
      <w:r w:rsidR="2EC20DB8" w:rsidRPr="00AA55AA">
        <w:rPr>
          <w:rFonts w:ascii="Calibri" w:eastAsia="Arial" w:hAnsi="Calibri" w:cs="Calibri"/>
          <w:sz w:val="24"/>
          <w:szCs w:val="24"/>
        </w:rPr>
        <w:t>ift up both sutures to occlude any blood flow</w:t>
      </w:r>
      <w:r w:rsidR="00921216" w:rsidRPr="00AA55AA">
        <w:rPr>
          <w:rFonts w:ascii="Calibri" w:eastAsia="Arial" w:hAnsi="Calibri" w:cs="Calibri"/>
          <w:sz w:val="24"/>
          <w:szCs w:val="24"/>
        </w:rPr>
        <w:t>.</w:t>
      </w:r>
      <w:r w:rsidRPr="00AA55AA">
        <w:rPr>
          <w:rFonts w:ascii="Calibri" w:eastAsia="Arial" w:hAnsi="Calibri" w:cs="Calibri"/>
          <w:sz w:val="24"/>
          <w:szCs w:val="24"/>
        </w:rPr>
        <w:t xml:space="preserve"> </w:t>
      </w:r>
      <w:r w:rsidR="73549EB7" w:rsidRPr="00AA55AA">
        <w:rPr>
          <w:rFonts w:ascii="Calibri" w:eastAsia="Arial" w:hAnsi="Calibri" w:cs="Calibri"/>
          <w:sz w:val="24"/>
          <w:szCs w:val="24"/>
        </w:rPr>
        <w:t xml:space="preserve">Tie off </w:t>
      </w:r>
      <w:r w:rsidRPr="00AA55AA">
        <w:rPr>
          <w:rFonts w:ascii="Calibri" w:eastAsia="Arial" w:hAnsi="Calibri" w:cs="Calibri"/>
          <w:sz w:val="24"/>
          <w:szCs w:val="24"/>
        </w:rPr>
        <w:t xml:space="preserve">the </w:t>
      </w:r>
      <w:r w:rsidR="73549EB7" w:rsidRPr="00AA55AA">
        <w:rPr>
          <w:rFonts w:ascii="Calibri" w:eastAsia="Arial" w:hAnsi="Calibri" w:cs="Calibri"/>
          <w:sz w:val="24"/>
          <w:szCs w:val="24"/>
        </w:rPr>
        <w:t xml:space="preserve">femoral vein </w:t>
      </w:r>
      <w:r w:rsidR="0882C8B5" w:rsidRPr="00AA55AA">
        <w:rPr>
          <w:rFonts w:ascii="Calibri" w:eastAsia="Arial" w:hAnsi="Calibri" w:cs="Calibri"/>
          <w:sz w:val="24"/>
          <w:szCs w:val="24"/>
        </w:rPr>
        <w:t>proximal</w:t>
      </w:r>
      <w:r w:rsidR="73549EB7" w:rsidRPr="00AA55AA">
        <w:rPr>
          <w:rFonts w:ascii="Calibri" w:eastAsia="Arial" w:hAnsi="Calibri" w:cs="Calibri"/>
          <w:sz w:val="24"/>
          <w:szCs w:val="24"/>
        </w:rPr>
        <w:t xml:space="preserve"> </w:t>
      </w:r>
      <w:r w:rsidRPr="00AA55AA">
        <w:rPr>
          <w:rFonts w:ascii="Calibri" w:eastAsia="Arial" w:hAnsi="Calibri" w:cs="Calibri"/>
          <w:sz w:val="24"/>
          <w:szCs w:val="24"/>
        </w:rPr>
        <w:t>to</w:t>
      </w:r>
      <w:r w:rsidR="73549EB7" w:rsidRPr="00AA55AA">
        <w:rPr>
          <w:rFonts w:ascii="Calibri" w:eastAsia="Arial" w:hAnsi="Calibri" w:cs="Calibri"/>
          <w:sz w:val="24"/>
          <w:szCs w:val="24"/>
        </w:rPr>
        <w:t xml:space="preserve"> </w:t>
      </w:r>
      <w:r w:rsidRPr="00AA55AA">
        <w:rPr>
          <w:rFonts w:ascii="Calibri" w:eastAsia="Arial" w:hAnsi="Calibri" w:cs="Calibri"/>
          <w:sz w:val="24"/>
          <w:szCs w:val="24"/>
        </w:rPr>
        <w:t xml:space="preserve">the </w:t>
      </w:r>
      <w:r w:rsidR="73549EB7" w:rsidRPr="00AA55AA">
        <w:rPr>
          <w:rFonts w:ascii="Calibri" w:eastAsia="Arial" w:hAnsi="Calibri" w:cs="Calibri"/>
          <w:sz w:val="24"/>
          <w:szCs w:val="24"/>
        </w:rPr>
        <w:t xml:space="preserve">proposed </w:t>
      </w:r>
      <w:r w:rsidR="4FB657AB" w:rsidRPr="00AA55AA">
        <w:rPr>
          <w:rFonts w:ascii="Calibri" w:eastAsia="Arial" w:hAnsi="Calibri" w:cs="Calibri"/>
          <w:sz w:val="24"/>
          <w:szCs w:val="24"/>
        </w:rPr>
        <w:t>insertion site.</w:t>
      </w:r>
    </w:p>
    <w:p w14:paraId="47F3A5FD" w14:textId="77777777" w:rsidR="00CD0630" w:rsidRPr="00AA55AA" w:rsidRDefault="00CD0630" w:rsidP="00AA55AA">
      <w:pPr>
        <w:pStyle w:val="ListParagraph"/>
        <w:tabs>
          <w:tab w:val="left" w:pos="284"/>
        </w:tabs>
        <w:spacing w:after="0" w:line="240" w:lineRule="auto"/>
        <w:ind w:left="0"/>
        <w:jc w:val="both"/>
        <w:rPr>
          <w:rFonts w:ascii="Calibri" w:eastAsia="Arial" w:hAnsi="Calibri" w:cs="Calibri"/>
          <w:sz w:val="24"/>
          <w:szCs w:val="24"/>
        </w:rPr>
      </w:pPr>
    </w:p>
    <w:p w14:paraId="0E930143" w14:textId="40CFFD96" w:rsidR="2EC20DB8" w:rsidRPr="00AA55AA" w:rsidRDefault="73549EB7" w:rsidP="00AA55AA">
      <w:pPr>
        <w:pStyle w:val="ListParagraph"/>
        <w:numPr>
          <w:ilvl w:val="5"/>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Insert </w:t>
      </w:r>
      <w:r w:rsidR="00420DAF" w:rsidRPr="00AA55AA">
        <w:rPr>
          <w:rFonts w:ascii="Calibri" w:eastAsia="Arial" w:hAnsi="Calibri" w:cs="Calibri"/>
          <w:sz w:val="24"/>
          <w:szCs w:val="24"/>
        </w:rPr>
        <w:t xml:space="preserve">the </w:t>
      </w:r>
      <w:r w:rsidRPr="00AA55AA">
        <w:rPr>
          <w:rFonts w:ascii="Calibri" w:eastAsia="Arial" w:hAnsi="Calibri" w:cs="Calibri"/>
          <w:sz w:val="24"/>
          <w:szCs w:val="24"/>
        </w:rPr>
        <w:t>catheter</w:t>
      </w:r>
      <w:r w:rsidR="11668970" w:rsidRPr="00AA55AA">
        <w:rPr>
          <w:rFonts w:ascii="Calibri" w:eastAsia="Arial" w:hAnsi="Calibri" w:cs="Calibri"/>
          <w:sz w:val="24"/>
          <w:szCs w:val="24"/>
        </w:rPr>
        <w:t xml:space="preserve"> </w:t>
      </w:r>
      <w:r w:rsidR="26221F3B" w:rsidRPr="00AA55AA">
        <w:rPr>
          <w:rFonts w:ascii="Calibri" w:eastAsia="Arial" w:hAnsi="Calibri" w:cs="Calibri"/>
          <w:sz w:val="24"/>
          <w:szCs w:val="24"/>
        </w:rPr>
        <w:t>full</w:t>
      </w:r>
      <w:r w:rsidR="6AD9BD0C" w:rsidRPr="00AA55AA">
        <w:rPr>
          <w:rFonts w:ascii="Calibri" w:eastAsia="Arial" w:hAnsi="Calibri" w:cs="Calibri"/>
          <w:sz w:val="24"/>
          <w:szCs w:val="24"/>
        </w:rPr>
        <w:t xml:space="preserve">y, pulling back </w:t>
      </w:r>
      <w:r w:rsidR="00B211BF" w:rsidRPr="00AA55AA">
        <w:rPr>
          <w:rFonts w:ascii="Calibri" w:eastAsia="Arial" w:hAnsi="Calibri" w:cs="Calibri"/>
          <w:sz w:val="24"/>
          <w:szCs w:val="24"/>
        </w:rPr>
        <w:t xml:space="preserve">the </w:t>
      </w:r>
      <w:r w:rsidR="6AD9BD0C" w:rsidRPr="00AA55AA">
        <w:rPr>
          <w:rFonts w:ascii="Calibri" w:eastAsia="Arial" w:hAnsi="Calibri" w:cs="Calibri"/>
          <w:sz w:val="24"/>
          <w:szCs w:val="24"/>
        </w:rPr>
        <w:t>stylet slightly and tying down the distal tie to secure</w:t>
      </w:r>
      <w:r w:rsidR="39E294C4" w:rsidRPr="00AA55AA">
        <w:rPr>
          <w:rFonts w:ascii="Calibri" w:eastAsia="Arial" w:hAnsi="Calibri" w:cs="Calibri"/>
          <w:sz w:val="24"/>
          <w:szCs w:val="24"/>
        </w:rPr>
        <w:t xml:space="preserve"> </w:t>
      </w:r>
      <w:r w:rsidR="00B211BF" w:rsidRPr="00AA55AA">
        <w:rPr>
          <w:rFonts w:ascii="Calibri" w:eastAsia="Arial" w:hAnsi="Calibri" w:cs="Calibri"/>
          <w:sz w:val="24"/>
          <w:szCs w:val="24"/>
        </w:rPr>
        <w:t xml:space="preserve">the </w:t>
      </w:r>
      <w:r w:rsidR="39E294C4" w:rsidRPr="00AA55AA">
        <w:rPr>
          <w:rFonts w:ascii="Calibri" w:eastAsia="Arial" w:hAnsi="Calibri" w:cs="Calibri"/>
          <w:sz w:val="24"/>
          <w:szCs w:val="24"/>
        </w:rPr>
        <w:t xml:space="preserve">catheter in place. Remove </w:t>
      </w:r>
      <w:r w:rsidR="69E65701" w:rsidRPr="00AA55AA">
        <w:rPr>
          <w:rFonts w:ascii="Calibri" w:eastAsia="Arial" w:hAnsi="Calibri" w:cs="Calibri"/>
          <w:sz w:val="24"/>
          <w:szCs w:val="24"/>
        </w:rPr>
        <w:t xml:space="preserve">the </w:t>
      </w:r>
      <w:r w:rsidR="39E294C4" w:rsidRPr="00AA55AA">
        <w:rPr>
          <w:rFonts w:ascii="Calibri" w:eastAsia="Arial" w:hAnsi="Calibri" w:cs="Calibri"/>
          <w:sz w:val="24"/>
          <w:szCs w:val="24"/>
        </w:rPr>
        <w:t>stylet and attach</w:t>
      </w:r>
      <w:r w:rsidR="0B5702E2" w:rsidRPr="00AA55AA">
        <w:rPr>
          <w:rFonts w:ascii="Calibri" w:eastAsia="Arial" w:hAnsi="Calibri" w:cs="Calibri"/>
          <w:sz w:val="24"/>
          <w:szCs w:val="24"/>
        </w:rPr>
        <w:t xml:space="preserve"> the</w:t>
      </w:r>
      <w:r w:rsidR="39E294C4" w:rsidRPr="00AA55AA">
        <w:rPr>
          <w:rFonts w:ascii="Calibri" w:eastAsia="Arial" w:hAnsi="Calibri" w:cs="Calibri"/>
          <w:sz w:val="24"/>
          <w:szCs w:val="24"/>
        </w:rPr>
        <w:t xml:space="preserve"> </w:t>
      </w:r>
      <w:r w:rsidR="00420DAF" w:rsidRPr="00AA55AA">
        <w:rPr>
          <w:rFonts w:ascii="Calibri" w:eastAsia="Arial" w:hAnsi="Calibri" w:cs="Calibri"/>
          <w:sz w:val="24"/>
          <w:szCs w:val="24"/>
        </w:rPr>
        <w:t>6-inch</w:t>
      </w:r>
      <w:r w:rsidR="4215DAE7" w:rsidRPr="00AA55AA">
        <w:rPr>
          <w:rFonts w:ascii="Calibri" w:eastAsia="Arial" w:hAnsi="Calibri" w:cs="Calibri"/>
          <w:sz w:val="24"/>
          <w:szCs w:val="24"/>
        </w:rPr>
        <w:t xml:space="preserve"> </w:t>
      </w:r>
      <w:r w:rsidR="39E294C4" w:rsidRPr="00AA55AA">
        <w:rPr>
          <w:rFonts w:ascii="Calibri" w:eastAsia="Arial" w:hAnsi="Calibri" w:cs="Calibri"/>
          <w:sz w:val="24"/>
          <w:szCs w:val="24"/>
        </w:rPr>
        <w:t>extension set with</w:t>
      </w:r>
      <w:r w:rsidR="2391E946" w:rsidRPr="00AA55AA">
        <w:rPr>
          <w:rFonts w:ascii="Calibri" w:eastAsia="Arial" w:hAnsi="Calibri" w:cs="Calibri"/>
          <w:sz w:val="24"/>
          <w:szCs w:val="24"/>
        </w:rPr>
        <w:t xml:space="preserve"> a </w:t>
      </w:r>
      <w:r w:rsidR="3A2E57B5" w:rsidRPr="00AA55AA">
        <w:rPr>
          <w:rFonts w:ascii="Calibri" w:eastAsia="Arial" w:hAnsi="Calibri" w:cs="Calibri"/>
          <w:sz w:val="24"/>
          <w:szCs w:val="24"/>
        </w:rPr>
        <w:t>three-way</w:t>
      </w:r>
      <w:r w:rsidR="6D032227" w:rsidRPr="00AA55AA">
        <w:rPr>
          <w:rFonts w:ascii="Calibri" w:eastAsia="Arial" w:hAnsi="Calibri" w:cs="Calibri"/>
          <w:sz w:val="24"/>
          <w:szCs w:val="24"/>
        </w:rPr>
        <w:t xml:space="preserve"> </w:t>
      </w:r>
      <w:r w:rsidR="39E294C4" w:rsidRPr="00AA55AA">
        <w:rPr>
          <w:rFonts w:ascii="Calibri" w:eastAsia="Arial" w:hAnsi="Calibri" w:cs="Calibri"/>
          <w:sz w:val="24"/>
          <w:szCs w:val="24"/>
        </w:rPr>
        <w:t>stopcock that has been primed with saline.</w:t>
      </w:r>
    </w:p>
    <w:p w14:paraId="5F6F81BB" w14:textId="77777777" w:rsidR="00CD0630" w:rsidRPr="00AA55AA" w:rsidRDefault="00CD0630" w:rsidP="00AA55AA">
      <w:pPr>
        <w:pStyle w:val="ListParagraph"/>
        <w:tabs>
          <w:tab w:val="left" w:pos="284"/>
        </w:tabs>
        <w:spacing w:after="0" w:line="240" w:lineRule="auto"/>
        <w:ind w:left="0"/>
        <w:jc w:val="both"/>
        <w:rPr>
          <w:rFonts w:ascii="Calibri" w:eastAsia="Arial" w:hAnsi="Calibri" w:cs="Calibri"/>
          <w:sz w:val="24"/>
          <w:szCs w:val="24"/>
        </w:rPr>
      </w:pPr>
    </w:p>
    <w:p w14:paraId="482290A3" w14:textId="6206BFF6" w:rsidR="2EC20DB8" w:rsidRPr="00AA55AA" w:rsidRDefault="2EC20DB8" w:rsidP="00AA55AA">
      <w:pPr>
        <w:pStyle w:val="ListParagraph"/>
        <w:numPr>
          <w:ilvl w:val="5"/>
          <w:numId w:val="1"/>
        </w:numPr>
        <w:tabs>
          <w:tab w:val="left" w:pos="284"/>
          <w:tab w:val="left" w:pos="1418"/>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Before securing </w:t>
      </w:r>
      <w:r w:rsidR="00B211BF" w:rsidRPr="00AA55AA">
        <w:rPr>
          <w:rFonts w:ascii="Calibri" w:eastAsia="Arial" w:hAnsi="Calibri" w:cs="Calibri"/>
          <w:sz w:val="24"/>
          <w:szCs w:val="24"/>
        </w:rPr>
        <w:t xml:space="preserve">the </w:t>
      </w:r>
      <w:r w:rsidRPr="00AA55AA">
        <w:rPr>
          <w:rFonts w:ascii="Calibri" w:eastAsia="Arial" w:hAnsi="Calibri" w:cs="Calibri"/>
          <w:sz w:val="24"/>
          <w:szCs w:val="24"/>
        </w:rPr>
        <w:t xml:space="preserve">catheter, draw back a small amount of blood to ensure </w:t>
      </w:r>
      <w:r w:rsidR="00921216" w:rsidRPr="00AA55AA">
        <w:rPr>
          <w:rFonts w:ascii="Calibri" w:eastAsia="Arial" w:hAnsi="Calibri" w:cs="Calibri"/>
          <w:sz w:val="24"/>
          <w:szCs w:val="24"/>
        </w:rPr>
        <w:t>patency</w:t>
      </w:r>
      <w:r w:rsidR="00864EFF" w:rsidRPr="00AA55AA">
        <w:rPr>
          <w:rFonts w:ascii="Calibri" w:eastAsia="Arial" w:hAnsi="Calibri" w:cs="Calibri"/>
          <w:sz w:val="24"/>
          <w:szCs w:val="24"/>
        </w:rPr>
        <w:t>.</w:t>
      </w:r>
      <w:r w:rsidR="00B211BF" w:rsidRPr="00AA55AA">
        <w:rPr>
          <w:rFonts w:ascii="Calibri" w:eastAsia="Arial" w:hAnsi="Calibri" w:cs="Calibri"/>
          <w:sz w:val="24"/>
          <w:szCs w:val="24"/>
        </w:rPr>
        <w:t xml:space="preserve"> </w:t>
      </w:r>
      <w:r w:rsidRPr="00AA55AA">
        <w:rPr>
          <w:rFonts w:ascii="Calibri" w:eastAsia="Arial" w:hAnsi="Calibri" w:cs="Calibri"/>
          <w:sz w:val="24"/>
          <w:szCs w:val="24"/>
        </w:rPr>
        <w:t xml:space="preserve">Secure </w:t>
      </w:r>
      <w:r w:rsidR="00B211BF" w:rsidRPr="00AA55AA">
        <w:rPr>
          <w:rFonts w:ascii="Calibri" w:eastAsia="Arial" w:hAnsi="Calibri" w:cs="Calibri"/>
          <w:sz w:val="24"/>
          <w:szCs w:val="24"/>
        </w:rPr>
        <w:t xml:space="preserve">the </w:t>
      </w:r>
      <w:r w:rsidRPr="00AA55AA">
        <w:rPr>
          <w:rFonts w:ascii="Calibri" w:eastAsia="Arial" w:hAnsi="Calibri" w:cs="Calibri"/>
          <w:sz w:val="24"/>
          <w:szCs w:val="24"/>
        </w:rPr>
        <w:t>catheter in the vessel using the proximal suture tie</w:t>
      </w:r>
      <w:r w:rsidR="00B211BF" w:rsidRPr="00AA55AA">
        <w:rPr>
          <w:rFonts w:ascii="Calibri" w:eastAsia="Arial" w:hAnsi="Calibri" w:cs="Calibri"/>
          <w:sz w:val="24"/>
          <w:szCs w:val="24"/>
        </w:rPr>
        <w:t>,</w:t>
      </w:r>
      <w:r w:rsidR="0026717B" w:rsidRPr="00AA55AA">
        <w:rPr>
          <w:rFonts w:ascii="Calibri" w:eastAsia="Arial" w:hAnsi="Calibri" w:cs="Calibri"/>
          <w:sz w:val="24"/>
          <w:szCs w:val="24"/>
        </w:rPr>
        <w:t xml:space="preserve"> </w:t>
      </w:r>
      <w:r w:rsidRPr="00AA55AA">
        <w:rPr>
          <w:rFonts w:ascii="Calibri" w:eastAsia="Arial" w:hAnsi="Calibri" w:cs="Calibri"/>
          <w:sz w:val="24"/>
          <w:szCs w:val="24"/>
        </w:rPr>
        <w:t>prevent</w:t>
      </w:r>
      <w:r w:rsidR="0026717B" w:rsidRPr="00AA55AA">
        <w:rPr>
          <w:rFonts w:ascii="Calibri" w:eastAsia="Arial" w:hAnsi="Calibri" w:cs="Calibri"/>
          <w:sz w:val="24"/>
          <w:szCs w:val="24"/>
        </w:rPr>
        <w:t>ing</w:t>
      </w:r>
      <w:r w:rsidRPr="00AA55AA">
        <w:rPr>
          <w:rFonts w:ascii="Calibri" w:eastAsia="Arial" w:hAnsi="Calibri" w:cs="Calibri"/>
          <w:sz w:val="24"/>
          <w:szCs w:val="24"/>
        </w:rPr>
        <w:t xml:space="preserve"> the catheter from slipping out</w:t>
      </w:r>
      <w:r w:rsidR="00864EFF" w:rsidRPr="00AA55AA">
        <w:rPr>
          <w:rFonts w:ascii="Calibri" w:eastAsia="Arial" w:hAnsi="Calibri" w:cs="Calibri"/>
          <w:sz w:val="24"/>
          <w:szCs w:val="24"/>
        </w:rPr>
        <w:t>.</w:t>
      </w:r>
    </w:p>
    <w:p w14:paraId="211F171A" w14:textId="77777777" w:rsidR="00CD0630" w:rsidRPr="00AA55AA" w:rsidRDefault="00CD0630" w:rsidP="00AA55AA">
      <w:pPr>
        <w:pStyle w:val="ListParagraph"/>
        <w:tabs>
          <w:tab w:val="left" w:pos="284"/>
          <w:tab w:val="left" w:pos="1418"/>
        </w:tabs>
        <w:spacing w:after="0" w:line="240" w:lineRule="auto"/>
        <w:ind w:left="0"/>
        <w:jc w:val="both"/>
        <w:rPr>
          <w:rFonts w:ascii="Calibri" w:eastAsia="Arial" w:hAnsi="Calibri" w:cs="Calibri"/>
          <w:sz w:val="24"/>
          <w:szCs w:val="24"/>
        </w:rPr>
      </w:pPr>
    </w:p>
    <w:p w14:paraId="11C036BA" w14:textId="6A4020F5" w:rsidR="2EC20DB8" w:rsidRPr="00AA55AA" w:rsidRDefault="00A5046C" w:rsidP="00AA55AA">
      <w:pPr>
        <w:pStyle w:val="ListParagraph"/>
        <w:numPr>
          <w:ilvl w:val="5"/>
          <w:numId w:val="1"/>
        </w:numPr>
        <w:tabs>
          <w:tab w:val="left" w:pos="284"/>
          <w:tab w:val="left" w:pos="1418"/>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ttach </w:t>
      </w:r>
      <w:r w:rsidR="73549EB7" w:rsidRPr="00AA55AA">
        <w:rPr>
          <w:rFonts w:ascii="Calibri" w:eastAsia="Arial" w:hAnsi="Calibri" w:cs="Calibri"/>
          <w:sz w:val="24"/>
          <w:szCs w:val="24"/>
        </w:rPr>
        <w:t xml:space="preserve">the secondary port for </w:t>
      </w:r>
      <w:r w:rsidR="00B211BF" w:rsidRPr="00AA55AA">
        <w:rPr>
          <w:rFonts w:ascii="Calibri" w:eastAsia="Arial" w:hAnsi="Calibri" w:cs="Calibri"/>
          <w:sz w:val="24"/>
          <w:szCs w:val="24"/>
        </w:rPr>
        <w:t xml:space="preserve">the </w:t>
      </w:r>
      <w:r w:rsidR="73549EB7" w:rsidRPr="00AA55AA">
        <w:rPr>
          <w:rFonts w:ascii="Calibri" w:eastAsia="Arial" w:hAnsi="Calibri" w:cs="Calibri"/>
          <w:sz w:val="24"/>
          <w:szCs w:val="24"/>
        </w:rPr>
        <w:t xml:space="preserve">delivery of maintenance fluid and </w:t>
      </w:r>
      <w:r w:rsidR="00B211BF" w:rsidRPr="00AA55AA">
        <w:rPr>
          <w:rFonts w:ascii="Calibri" w:eastAsia="Arial" w:hAnsi="Calibri" w:cs="Calibri"/>
          <w:sz w:val="24"/>
          <w:szCs w:val="24"/>
        </w:rPr>
        <w:t xml:space="preserve">the </w:t>
      </w:r>
      <w:r w:rsidR="73549EB7" w:rsidRPr="00AA55AA">
        <w:rPr>
          <w:rFonts w:ascii="Calibri" w:eastAsia="Arial" w:hAnsi="Calibri" w:cs="Calibri"/>
          <w:sz w:val="24"/>
          <w:szCs w:val="24"/>
        </w:rPr>
        <w:t>infusion of medications</w:t>
      </w:r>
      <w:r w:rsidR="00864EFF" w:rsidRPr="00AA55AA">
        <w:rPr>
          <w:rFonts w:ascii="Calibri" w:eastAsia="Arial" w:hAnsi="Calibri" w:cs="Calibri"/>
          <w:sz w:val="24"/>
          <w:szCs w:val="24"/>
        </w:rPr>
        <w:t>.</w:t>
      </w:r>
      <w:r w:rsidR="00B211BF" w:rsidRPr="00AA55AA">
        <w:rPr>
          <w:rFonts w:ascii="Calibri" w:eastAsia="Arial" w:hAnsi="Calibri" w:cs="Calibri"/>
          <w:sz w:val="24"/>
          <w:szCs w:val="24"/>
        </w:rPr>
        <w:t xml:space="preserve"> </w:t>
      </w:r>
      <w:r w:rsidRPr="00AA55AA">
        <w:rPr>
          <w:rFonts w:ascii="Calibri" w:eastAsia="Arial" w:hAnsi="Calibri" w:cs="Calibri"/>
          <w:sz w:val="24"/>
          <w:szCs w:val="24"/>
        </w:rPr>
        <w:t xml:space="preserve">Attach </w:t>
      </w:r>
      <w:r w:rsidR="73549EB7" w:rsidRPr="00AA55AA">
        <w:rPr>
          <w:rFonts w:ascii="Calibri" w:eastAsia="Arial" w:hAnsi="Calibri" w:cs="Calibri"/>
          <w:sz w:val="24"/>
          <w:szCs w:val="24"/>
        </w:rPr>
        <w:t>the primary port for central venous</w:t>
      </w:r>
      <w:r w:rsidR="00B3316E" w:rsidRPr="00AA55AA">
        <w:rPr>
          <w:rFonts w:ascii="Calibri" w:eastAsia="Arial" w:hAnsi="Calibri" w:cs="Calibri"/>
          <w:sz w:val="24"/>
          <w:szCs w:val="24"/>
        </w:rPr>
        <w:t xml:space="preserve"> pressure</w:t>
      </w:r>
      <w:r w:rsidR="48C5D59C" w:rsidRPr="00AA55AA">
        <w:rPr>
          <w:rFonts w:ascii="Calibri" w:eastAsia="Arial" w:hAnsi="Calibri" w:cs="Calibri"/>
          <w:sz w:val="24"/>
          <w:szCs w:val="24"/>
        </w:rPr>
        <w:t>.</w:t>
      </w:r>
      <w:r w:rsidR="41DCCAA9" w:rsidRPr="00AA55AA">
        <w:rPr>
          <w:rFonts w:ascii="Calibri" w:eastAsia="Arial" w:hAnsi="Calibri" w:cs="Calibri"/>
          <w:sz w:val="24"/>
          <w:szCs w:val="24"/>
        </w:rPr>
        <w:t xml:space="preserve"> </w:t>
      </w:r>
    </w:p>
    <w:p w14:paraId="196E0267" w14:textId="77777777" w:rsidR="00630BED" w:rsidRPr="00AA55AA" w:rsidRDefault="00630BED" w:rsidP="00AA55AA">
      <w:pPr>
        <w:pStyle w:val="ListParagraph"/>
        <w:tabs>
          <w:tab w:val="left" w:pos="284"/>
          <w:tab w:val="left" w:pos="1418"/>
        </w:tabs>
        <w:spacing w:after="0" w:line="240" w:lineRule="auto"/>
        <w:ind w:left="0"/>
        <w:jc w:val="both"/>
        <w:rPr>
          <w:rFonts w:ascii="Calibri" w:eastAsia="Arial" w:hAnsi="Calibri" w:cs="Calibri"/>
          <w:sz w:val="24"/>
          <w:szCs w:val="24"/>
        </w:rPr>
      </w:pPr>
    </w:p>
    <w:p w14:paraId="0DBF640D" w14:textId="1AEF5290" w:rsidR="2EC20DB8" w:rsidRPr="00AA55AA" w:rsidRDefault="00244D89" w:rsidP="00AA55AA">
      <w:pPr>
        <w:pStyle w:val="ListParagraph"/>
        <w:numPr>
          <w:ilvl w:val="4"/>
          <w:numId w:val="1"/>
        </w:numPr>
        <w:tabs>
          <w:tab w:val="left" w:pos="284"/>
          <w:tab w:val="left" w:pos="1418"/>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For the r</w:t>
      </w:r>
      <w:r w:rsidR="2EC20DB8" w:rsidRPr="00AA55AA">
        <w:rPr>
          <w:rFonts w:ascii="Calibri" w:eastAsia="Arial" w:hAnsi="Calibri" w:cs="Calibri"/>
          <w:sz w:val="24"/>
          <w:szCs w:val="24"/>
        </w:rPr>
        <w:t>ight femoral arterial catheterization</w:t>
      </w:r>
      <w:r w:rsidRPr="00AA55AA">
        <w:rPr>
          <w:rFonts w:ascii="Calibri" w:eastAsia="Arial" w:hAnsi="Calibri" w:cs="Calibri"/>
          <w:sz w:val="24"/>
          <w:szCs w:val="24"/>
        </w:rPr>
        <w:t>, u</w:t>
      </w:r>
      <w:r w:rsidR="0002217D" w:rsidRPr="00AA55AA">
        <w:rPr>
          <w:rFonts w:ascii="Calibri" w:eastAsia="Arial" w:hAnsi="Calibri" w:cs="Calibri"/>
          <w:sz w:val="24"/>
          <w:szCs w:val="24"/>
        </w:rPr>
        <w:t>se</w:t>
      </w:r>
      <w:r w:rsidRPr="00AA55AA">
        <w:rPr>
          <w:rFonts w:ascii="Calibri" w:eastAsia="Arial" w:hAnsi="Calibri" w:cs="Calibri"/>
          <w:sz w:val="24"/>
          <w:szCs w:val="24"/>
        </w:rPr>
        <w:t xml:space="preserve"> the</w:t>
      </w:r>
      <w:r w:rsidR="0002217D" w:rsidRPr="00AA55AA">
        <w:rPr>
          <w:rFonts w:ascii="Calibri" w:eastAsia="Arial" w:hAnsi="Calibri" w:cs="Calibri"/>
          <w:sz w:val="24"/>
          <w:szCs w:val="24"/>
        </w:rPr>
        <w:t xml:space="preserve"> same step</w:t>
      </w:r>
      <w:r w:rsidRPr="00AA55AA">
        <w:rPr>
          <w:rFonts w:ascii="Calibri" w:eastAsia="Arial" w:hAnsi="Calibri" w:cs="Calibri"/>
          <w:sz w:val="24"/>
          <w:szCs w:val="24"/>
        </w:rPr>
        <w:t>s</w:t>
      </w:r>
      <w:r w:rsidR="0002217D" w:rsidRPr="00AA55AA">
        <w:rPr>
          <w:rFonts w:ascii="Calibri" w:eastAsia="Arial" w:hAnsi="Calibri" w:cs="Calibri"/>
          <w:sz w:val="24"/>
          <w:szCs w:val="24"/>
        </w:rPr>
        <w:t xml:space="preserve"> on </w:t>
      </w:r>
      <w:r w:rsidRPr="00AA55AA">
        <w:rPr>
          <w:rFonts w:ascii="Calibri" w:eastAsia="Arial" w:hAnsi="Calibri" w:cs="Calibri"/>
          <w:sz w:val="24"/>
          <w:szCs w:val="24"/>
        </w:rPr>
        <w:t xml:space="preserve">the </w:t>
      </w:r>
      <w:r w:rsidR="0002217D" w:rsidRPr="00AA55AA">
        <w:rPr>
          <w:rFonts w:ascii="Calibri" w:eastAsia="Arial" w:hAnsi="Calibri" w:cs="Calibri"/>
          <w:sz w:val="24"/>
          <w:szCs w:val="24"/>
        </w:rPr>
        <w:t xml:space="preserve">femoral artery as for the vein described in </w:t>
      </w:r>
      <w:r w:rsidR="00236B96" w:rsidRPr="00AA55AA">
        <w:rPr>
          <w:rFonts w:ascii="Calibri" w:eastAsia="Arial" w:hAnsi="Calibri" w:cs="Calibri"/>
          <w:sz w:val="24"/>
          <w:szCs w:val="24"/>
        </w:rPr>
        <w:t xml:space="preserve">steps </w:t>
      </w:r>
      <w:r w:rsidR="008E7537" w:rsidRPr="00AA55AA">
        <w:rPr>
          <w:rFonts w:ascii="Calibri" w:eastAsia="Arial" w:hAnsi="Calibri" w:cs="Calibri"/>
          <w:sz w:val="24"/>
          <w:szCs w:val="24"/>
        </w:rPr>
        <w:t>4</w:t>
      </w:r>
      <w:r w:rsidR="0002217D" w:rsidRPr="00AA55AA">
        <w:rPr>
          <w:rFonts w:ascii="Calibri" w:eastAsia="Arial" w:hAnsi="Calibri" w:cs="Calibri"/>
          <w:sz w:val="24"/>
          <w:szCs w:val="24"/>
        </w:rPr>
        <w:t>.2.</w:t>
      </w:r>
      <w:r w:rsidR="00A8115F" w:rsidRPr="00AA55AA">
        <w:rPr>
          <w:rFonts w:ascii="Calibri" w:eastAsia="Arial" w:hAnsi="Calibri" w:cs="Calibri"/>
          <w:sz w:val="24"/>
          <w:szCs w:val="24"/>
        </w:rPr>
        <w:t>2</w:t>
      </w:r>
      <w:r w:rsidR="0002217D" w:rsidRPr="00AA55AA">
        <w:rPr>
          <w:rFonts w:ascii="Calibri" w:eastAsia="Arial" w:hAnsi="Calibri" w:cs="Calibri"/>
          <w:sz w:val="24"/>
          <w:szCs w:val="24"/>
        </w:rPr>
        <w:t>.3.</w:t>
      </w:r>
      <w:r w:rsidR="00AA510C" w:rsidRPr="00AA55AA">
        <w:rPr>
          <w:rFonts w:ascii="Calibri" w:eastAsia="Arial" w:hAnsi="Calibri" w:cs="Calibri"/>
          <w:sz w:val="24"/>
          <w:szCs w:val="24"/>
        </w:rPr>
        <w:t>1.1</w:t>
      </w:r>
      <w:r w:rsidR="0002217D" w:rsidRPr="00AA55AA">
        <w:rPr>
          <w:rFonts w:ascii="Calibri" w:eastAsia="Arial" w:hAnsi="Calibri" w:cs="Calibri"/>
          <w:sz w:val="24"/>
          <w:szCs w:val="24"/>
        </w:rPr>
        <w:t xml:space="preserve"> to </w:t>
      </w:r>
      <w:r w:rsidR="008E7537" w:rsidRPr="00AA55AA">
        <w:rPr>
          <w:rFonts w:ascii="Calibri" w:eastAsia="Arial" w:hAnsi="Calibri" w:cs="Calibri"/>
          <w:sz w:val="24"/>
          <w:szCs w:val="24"/>
        </w:rPr>
        <w:t>4</w:t>
      </w:r>
      <w:r w:rsidR="0002217D" w:rsidRPr="00AA55AA">
        <w:rPr>
          <w:rFonts w:ascii="Calibri" w:eastAsia="Arial" w:hAnsi="Calibri" w:cs="Calibri"/>
          <w:sz w:val="24"/>
          <w:szCs w:val="24"/>
        </w:rPr>
        <w:t>.2.</w:t>
      </w:r>
      <w:r w:rsidR="00A8115F" w:rsidRPr="00AA55AA">
        <w:rPr>
          <w:rFonts w:ascii="Calibri" w:eastAsia="Arial" w:hAnsi="Calibri" w:cs="Calibri"/>
          <w:sz w:val="24"/>
          <w:szCs w:val="24"/>
        </w:rPr>
        <w:t>2</w:t>
      </w:r>
      <w:r w:rsidR="0002217D" w:rsidRPr="00AA55AA">
        <w:rPr>
          <w:rFonts w:ascii="Calibri" w:eastAsia="Arial" w:hAnsi="Calibri" w:cs="Calibri"/>
          <w:sz w:val="24"/>
          <w:szCs w:val="24"/>
        </w:rPr>
        <w:t>.3</w:t>
      </w:r>
      <w:r w:rsidR="00AA510C" w:rsidRPr="00AA55AA">
        <w:rPr>
          <w:rFonts w:ascii="Calibri" w:eastAsia="Arial" w:hAnsi="Calibri" w:cs="Calibri"/>
          <w:sz w:val="24"/>
          <w:szCs w:val="24"/>
        </w:rPr>
        <w:t>.1.</w:t>
      </w:r>
      <w:r w:rsidR="00A04E5F" w:rsidRPr="00AA55AA">
        <w:rPr>
          <w:rFonts w:ascii="Calibri" w:eastAsia="Arial" w:hAnsi="Calibri" w:cs="Calibri"/>
          <w:sz w:val="24"/>
          <w:szCs w:val="24"/>
        </w:rPr>
        <w:t>3.</w:t>
      </w:r>
    </w:p>
    <w:p w14:paraId="1286F161" w14:textId="77777777" w:rsidR="007C1D68" w:rsidRPr="00AA55AA" w:rsidRDefault="007C1D68" w:rsidP="00AA55AA">
      <w:pPr>
        <w:pStyle w:val="ListParagraph"/>
        <w:tabs>
          <w:tab w:val="left" w:pos="284"/>
          <w:tab w:val="left" w:pos="1560"/>
        </w:tabs>
        <w:spacing w:after="0" w:line="240" w:lineRule="auto"/>
        <w:ind w:left="0"/>
        <w:jc w:val="both"/>
        <w:rPr>
          <w:rFonts w:ascii="Calibri" w:eastAsia="Arial" w:hAnsi="Calibri" w:cs="Calibri"/>
          <w:sz w:val="24"/>
          <w:szCs w:val="24"/>
        </w:rPr>
      </w:pPr>
    </w:p>
    <w:p w14:paraId="563E3C94" w14:textId="3AAD493A" w:rsidR="006E00D8" w:rsidRPr="00AA55AA" w:rsidRDefault="4514C271" w:rsidP="00AA55AA">
      <w:pPr>
        <w:pStyle w:val="ListParagraph"/>
        <w:numPr>
          <w:ilvl w:val="5"/>
          <w:numId w:val="1"/>
        </w:numPr>
        <w:tabs>
          <w:tab w:val="left" w:pos="284"/>
          <w:tab w:val="left" w:pos="15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Attach the first port of the 3-way</w:t>
      </w:r>
      <w:r w:rsidR="00A04E5F" w:rsidRPr="00AA55AA">
        <w:rPr>
          <w:rFonts w:ascii="Calibri" w:eastAsia="Arial" w:hAnsi="Calibri" w:cs="Calibri"/>
          <w:sz w:val="24"/>
          <w:szCs w:val="24"/>
        </w:rPr>
        <w:t xml:space="preserve"> </w:t>
      </w:r>
      <w:r w:rsidRPr="00AA55AA">
        <w:rPr>
          <w:rFonts w:ascii="Calibri" w:eastAsia="Arial" w:hAnsi="Calibri" w:cs="Calibri"/>
          <w:sz w:val="24"/>
          <w:szCs w:val="24"/>
        </w:rPr>
        <w:t>stopcock for invasive blood pressure monitoring</w:t>
      </w:r>
      <w:r w:rsidR="00964018" w:rsidRPr="00AA55AA">
        <w:rPr>
          <w:rFonts w:ascii="Calibri" w:eastAsia="Arial" w:hAnsi="Calibri" w:cs="Calibri"/>
          <w:sz w:val="24"/>
          <w:szCs w:val="24"/>
        </w:rPr>
        <w:t xml:space="preserve"> and </w:t>
      </w:r>
      <w:r w:rsidR="33F014DC" w:rsidRPr="00AA55AA">
        <w:rPr>
          <w:rFonts w:ascii="Calibri" w:eastAsia="Arial" w:hAnsi="Calibri" w:cs="Calibri"/>
          <w:sz w:val="24"/>
          <w:szCs w:val="24"/>
        </w:rPr>
        <w:t>lose groin</w:t>
      </w:r>
      <w:r w:rsidR="00032503" w:rsidRPr="00AA55AA">
        <w:rPr>
          <w:rFonts w:ascii="Calibri" w:eastAsia="Arial" w:hAnsi="Calibri" w:cs="Calibri"/>
          <w:sz w:val="24"/>
          <w:szCs w:val="24"/>
        </w:rPr>
        <w:t xml:space="preserve"> and neck</w:t>
      </w:r>
      <w:r w:rsidR="33F014DC" w:rsidRPr="00AA55AA">
        <w:rPr>
          <w:rFonts w:ascii="Calibri" w:eastAsia="Arial" w:hAnsi="Calibri" w:cs="Calibri"/>
          <w:sz w:val="24"/>
          <w:szCs w:val="24"/>
        </w:rPr>
        <w:t xml:space="preserve"> incision</w:t>
      </w:r>
      <w:r w:rsidR="00A04E5F" w:rsidRPr="00AA55AA">
        <w:rPr>
          <w:rFonts w:ascii="Calibri" w:eastAsia="Arial" w:hAnsi="Calibri" w:cs="Calibri"/>
          <w:sz w:val="24"/>
          <w:szCs w:val="24"/>
        </w:rPr>
        <w:t>s</w:t>
      </w:r>
      <w:r w:rsidR="33F014DC" w:rsidRPr="00AA55AA">
        <w:rPr>
          <w:rFonts w:ascii="Calibri" w:eastAsia="Arial" w:hAnsi="Calibri" w:cs="Calibri"/>
          <w:sz w:val="24"/>
          <w:szCs w:val="24"/>
        </w:rPr>
        <w:t xml:space="preserve"> with surgical staples.</w:t>
      </w:r>
    </w:p>
    <w:p w14:paraId="7D58C94E" w14:textId="77777777" w:rsidR="007C1D68" w:rsidRPr="00AA55AA" w:rsidRDefault="007C1D68" w:rsidP="00AA55AA">
      <w:pPr>
        <w:pStyle w:val="ListParagraph"/>
        <w:tabs>
          <w:tab w:val="left" w:pos="284"/>
          <w:tab w:val="left" w:pos="1560"/>
        </w:tabs>
        <w:spacing w:after="0" w:line="240" w:lineRule="auto"/>
        <w:ind w:left="0"/>
        <w:jc w:val="both"/>
        <w:rPr>
          <w:rFonts w:ascii="Calibri" w:eastAsia="Arial" w:hAnsi="Calibri" w:cs="Calibri"/>
          <w:sz w:val="24"/>
          <w:szCs w:val="24"/>
        </w:rPr>
      </w:pPr>
    </w:p>
    <w:p w14:paraId="1C4E73D3" w14:textId="1795514E" w:rsidR="00032503" w:rsidRPr="00AA55AA" w:rsidRDefault="003420F4" w:rsidP="00AA55AA">
      <w:pPr>
        <w:pStyle w:val="ListParagraph"/>
        <w:numPr>
          <w:ilvl w:val="2"/>
          <w:numId w:val="1"/>
        </w:numPr>
        <w:tabs>
          <w:tab w:val="left" w:pos="284"/>
          <w:tab w:val="left" w:pos="15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erform </w:t>
      </w:r>
      <w:r w:rsidR="00050052" w:rsidRPr="00AA55AA">
        <w:rPr>
          <w:rFonts w:ascii="Calibri" w:eastAsia="Arial" w:hAnsi="Calibri" w:cs="Calibri"/>
          <w:sz w:val="24"/>
          <w:szCs w:val="24"/>
        </w:rPr>
        <w:t>the s</w:t>
      </w:r>
      <w:r w:rsidR="00032503" w:rsidRPr="00AA55AA">
        <w:rPr>
          <w:rFonts w:ascii="Calibri" w:eastAsia="Arial" w:hAnsi="Calibri" w:cs="Calibri"/>
          <w:sz w:val="24"/>
          <w:szCs w:val="24"/>
        </w:rPr>
        <w:t>uprapubic bladder catheter insertion for urinary access</w:t>
      </w:r>
      <w:r w:rsidRPr="00AA55AA">
        <w:rPr>
          <w:rFonts w:ascii="Calibri" w:eastAsia="Arial" w:hAnsi="Calibri" w:cs="Calibri"/>
          <w:sz w:val="24"/>
          <w:szCs w:val="24"/>
        </w:rPr>
        <w:t>.</w:t>
      </w:r>
    </w:p>
    <w:p w14:paraId="18711FB6" w14:textId="77777777" w:rsidR="00964018" w:rsidRPr="00AA55AA" w:rsidRDefault="00964018" w:rsidP="00AA55AA">
      <w:pPr>
        <w:pStyle w:val="ListParagraph"/>
        <w:tabs>
          <w:tab w:val="left" w:pos="284"/>
          <w:tab w:val="left" w:pos="1560"/>
        </w:tabs>
        <w:spacing w:after="0" w:line="240" w:lineRule="auto"/>
        <w:ind w:left="0"/>
        <w:jc w:val="both"/>
        <w:rPr>
          <w:rFonts w:ascii="Calibri" w:eastAsia="Arial" w:hAnsi="Calibri" w:cs="Calibri"/>
          <w:sz w:val="24"/>
          <w:szCs w:val="24"/>
        </w:rPr>
      </w:pPr>
    </w:p>
    <w:p w14:paraId="3706FAA0" w14:textId="3FEA9C24" w:rsidR="2EC20DB8" w:rsidRPr="00AA55AA" w:rsidRDefault="10398E23" w:rsidP="00AA55AA">
      <w:pPr>
        <w:pStyle w:val="ListParagraph"/>
        <w:numPr>
          <w:ilvl w:val="3"/>
          <w:numId w:val="1"/>
        </w:numPr>
        <w:tabs>
          <w:tab w:val="left" w:pos="284"/>
          <w:tab w:val="left" w:pos="1560"/>
        </w:tabs>
        <w:spacing w:after="0" w:line="240" w:lineRule="auto"/>
        <w:ind w:left="0" w:firstLine="0"/>
        <w:jc w:val="both"/>
        <w:rPr>
          <w:rFonts w:ascii="Calibri" w:eastAsia="Arial" w:hAnsi="Calibri" w:cs="Calibri"/>
          <w:sz w:val="24"/>
          <w:szCs w:val="24"/>
        </w:rPr>
      </w:pPr>
      <w:r w:rsidRPr="00AA55AA">
        <w:rPr>
          <w:rFonts w:ascii="Calibri" w:hAnsi="Calibri" w:cs="Calibri"/>
          <w:sz w:val="24"/>
          <w:szCs w:val="24"/>
        </w:rPr>
        <w:t>T</w:t>
      </w:r>
      <w:r w:rsidR="2EC20DB8" w:rsidRPr="00AA55AA">
        <w:rPr>
          <w:rFonts w:ascii="Calibri" w:hAnsi="Calibri" w:cs="Calibri"/>
          <w:sz w:val="24"/>
          <w:szCs w:val="24"/>
        </w:rPr>
        <w:t>he bladder is</w:t>
      </w:r>
      <w:r w:rsidR="00A142CD" w:rsidRPr="00AA55AA">
        <w:rPr>
          <w:rFonts w:ascii="Calibri" w:hAnsi="Calibri" w:cs="Calibri"/>
          <w:sz w:val="24"/>
          <w:szCs w:val="24"/>
        </w:rPr>
        <w:t xml:space="preserve"> superficially</w:t>
      </w:r>
      <w:r w:rsidR="2EC20DB8" w:rsidRPr="00AA55AA">
        <w:rPr>
          <w:rFonts w:ascii="Calibri" w:hAnsi="Calibri" w:cs="Calibri"/>
          <w:sz w:val="24"/>
          <w:szCs w:val="24"/>
        </w:rPr>
        <w:t xml:space="preserve"> located in the lower abdomen</w:t>
      </w:r>
      <w:r w:rsidR="46631C3B" w:rsidRPr="00AA55AA">
        <w:rPr>
          <w:rFonts w:ascii="Calibri" w:hAnsi="Calibri" w:cs="Calibri"/>
          <w:sz w:val="24"/>
          <w:szCs w:val="24"/>
        </w:rPr>
        <w:t xml:space="preserve">, slightly to the left </w:t>
      </w:r>
      <w:r w:rsidR="006704A1" w:rsidRPr="00AA55AA">
        <w:rPr>
          <w:rFonts w:ascii="Calibri" w:hAnsi="Calibri" w:cs="Calibri"/>
          <w:sz w:val="24"/>
          <w:szCs w:val="24"/>
        </w:rPr>
        <w:t xml:space="preserve">of </w:t>
      </w:r>
      <w:r w:rsidR="003420F4" w:rsidRPr="00AA55AA">
        <w:rPr>
          <w:rFonts w:ascii="Calibri" w:hAnsi="Calibri" w:cs="Calibri"/>
          <w:sz w:val="24"/>
          <w:szCs w:val="24"/>
        </w:rPr>
        <w:t>the</w:t>
      </w:r>
      <w:r w:rsidR="006704A1" w:rsidRPr="00AA55AA">
        <w:rPr>
          <w:rFonts w:ascii="Calibri" w:hAnsi="Calibri" w:cs="Calibri"/>
          <w:sz w:val="24"/>
          <w:szCs w:val="24"/>
        </w:rPr>
        <w:t xml:space="preserve"> </w:t>
      </w:r>
      <w:r w:rsidR="003420F4" w:rsidRPr="00AA55AA">
        <w:rPr>
          <w:rFonts w:ascii="Calibri" w:hAnsi="Calibri" w:cs="Calibri"/>
          <w:sz w:val="24"/>
          <w:szCs w:val="24"/>
        </w:rPr>
        <w:t>mid-</w:t>
      </w:r>
      <w:r w:rsidR="006704A1" w:rsidRPr="00AA55AA">
        <w:rPr>
          <w:rFonts w:ascii="Calibri" w:hAnsi="Calibri" w:cs="Calibri"/>
          <w:sz w:val="24"/>
          <w:szCs w:val="24"/>
        </w:rPr>
        <w:t>sa</w:t>
      </w:r>
      <w:r w:rsidR="009311A9" w:rsidRPr="00AA55AA">
        <w:rPr>
          <w:rFonts w:ascii="Calibri" w:hAnsi="Calibri" w:cs="Calibri"/>
          <w:sz w:val="24"/>
          <w:szCs w:val="24"/>
        </w:rPr>
        <w:t xml:space="preserve">gittal </w:t>
      </w:r>
      <w:r w:rsidR="006704A1" w:rsidRPr="00AA55AA">
        <w:rPr>
          <w:rFonts w:ascii="Calibri" w:hAnsi="Calibri" w:cs="Calibri"/>
          <w:sz w:val="24"/>
          <w:szCs w:val="24"/>
        </w:rPr>
        <w:t>line</w:t>
      </w:r>
      <w:r w:rsidR="00864EFF" w:rsidRPr="00AA55AA">
        <w:rPr>
          <w:rFonts w:ascii="Calibri" w:hAnsi="Calibri" w:cs="Calibri"/>
          <w:sz w:val="24"/>
          <w:szCs w:val="24"/>
        </w:rPr>
        <w:t>.</w:t>
      </w:r>
      <w:r w:rsidR="002A343B" w:rsidRPr="00AA55AA">
        <w:rPr>
          <w:rFonts w:ascii="Calibri" w:hAnsi="Calibri" w:cs="Calibri"/>
          <w:sz w:val="24"/>
          <w:szCs w:val="24"/>
        </w:rPr>
        <w:t xml:space="preserve"> </w:t>
      </w:r>
      <w:r w:rsidR="00864EFF" w:rsidRPr="00AA55AA">
        <w:rPr>
          <w:rFonts w:ascii="Calibri" w:eastAsia="Arial" w:hAnsi="Calibri" w:cs="Calibri"/>
          <w:sz w:val="24"/>
          <w:szCs w:val="24"/>
          <w:lang w:val="en-CA"/>
        </w:rPr>
        <w:t>C</w:t>
      </w:r>
      <w:r w:rsidR="2EC20DB8" w:rsidRPr="00AA55AA">
        <w:rPr>
          <w:rFonts w:ascii="Calibri" w:eastAsia="Arial" w:hAnsi="Calibri" w:cs="Calibri"/>
          <w:sz w:val="24"/>
          <w:szCs w:val="24"/>
          <w:lang w:val="en-CA"/>
        </w:rPr>
        <w:t>lean</w:t>
      </w:r>
      <w:r w:rsidR="002A343B" w:rsidRPr="00AA55AA">
        <w:rPr>
          <w:rFonts w:ascii="Calibri" w:eastAsia="Arial" w:hAnsi="Calibri" w:cs="Calibri"/>
          <w:sz w:val="24"/>
          <w:szCs w:val="24"/>
          <w:lang w:val="en-CA"/>
        </w:rPr>
        <w:t xml:space="preserve"> </w:t>
      </w:r>
      <w:r w:rsidR="00864EFF" w:rsidRPr="00AA55AA">
        <w:rPr>
          <w:rFonts w:ascii="Calibri" w:eastAsia="Arial" w:hAnsi="Calibri" w:cs="Calibri"/>
          <w:sz w:val="24"/>
          <w:szCs w:val="24"/>
          <w:lang w:val="en-CA"/>
        </w:rPr>
        <w:t xml:space="preserve">the </w:t>
      </w:r>
      <w:r w:rsidR="002A343B" w:rsidRPr="00AA55AA">
        <w:rPr>
          <w:rFonts w:ascii="Calibri" w:eastAsia="Arial" w:hAnsi="Calibri" w:cs="Calibri"/>
          <w:sz w:val="24"/>
          <w:szCs w:val="24"/>
          <w:lang w:val="en-CA"/>
        </w:rPr>
        <w:t>abdomen</w:t>
      </w:r>
      <w:r w:rsidR="2EC20DB8" w:rsidRPr="00AA55AA">
        <w:rPr>
          <w:rFonts w:ascii="Calibri" w:eastAsia="Arial" w:hAnsi="Calibri" w:cs="Calibri"/>
          <w:sz w:val="24"/>
          <w:szCs w:val="24"/>
          <w:lang w:val="en-CA"/>
        </w:rPr>
        <w:t xml:space="preserve"> </w:t>
      </w:r>
      <w:r w:rsidR="00842196" w:rsidRPr="00AA55AA">
        <w:rPr>
          <w:rFonts w:ascii="Calibri" w:eastAsia="Arial" w:hAnsi="Calibri" w:cs="Calibri"/>
          <w:sz w:val="24"/>
          <w:szCs w:val="24"/>
          <w:lang w:val="en-CA"/>
        </w:rPr>
        <w:t>using ase</w:t>
      </w:r>
      <w:r w:rsidR="00F720D0" w:rsidRPr="00AA55AA">
        <w:rPr>
          <w:rFonts w:ascii="Calibri" w:eastAsia="Arial" w:hAnsi="Calibri" w:cs="Calibri"/>
          <w:sz w:val="24"/>
          <w:szCs w:val="24"/>
          <w:lang w:val="en-CA"/>
        </w:rPr>
        <w:t>p</w:t>
      </w:r>
      <w:r w:rsidR="00842196" w:rsidRPr="00AA55AA">
        <w:rPr>
          <w:rFonts w:ascii="Calibri" w:eastAsia="Arial" w:hAnsi="Calibri" w:cs="Calibri"/>
          <w:sz w:val="24"/>
          <w:szCs w:val="24"/>
          <w:lang w:val="en-CA"/>
        </w:rPr>
        <w:t>tic tech</w:t>
      </w:r>
      <w:r w:rsidR="00F720D0" w:rsidRPr="00AA55AA">
        <w:rPr>
          <w:rFonts w:ascii="Calibri" w:eastAsia="Arial" w:hAnsi="Calibri" w:cs="Calibri"/>
          <w:sz w:val="24"/>
          <w:szCs w:val="24"/>
          <w:lang w:val="en-CA"/>
        </w:rPr>
        <w:t>nique</w:t>
      </w:r>
      <w:r w:rsidR="002A343B" w:rsidRPr="00AA55AA">
        <w:rPr>
          <w:rFonts w:ascii="Calibri" w:eastAsia="Arial" w:hAnsi="Calibri" w:cs="Calibri"/>
          <w:sz w:val="24"/>
          <w:szCs w:val="24"/>
          <w:lang w:val="en-CA"/>
        </w:rPr>
        <w:t>.</w:t>
      </w:r>
    </w:p>
    <w:p w14:paraId="4F80919E" w14:textId="77777777" w:rsidR="007C1D68" w:rsidRPr="00AA55AA" w:rsidRDefault="007C1D68" w:rsidP="00AA55AA">
      <w:pPr>
        <w:pStyle w:val="ListParagraph"/>
        <w:tabs>
          <w:tab w:val="left" w:pos="284"/>
          <w:tab w:val="left" w:pos="1560"/>
        </w:tabs>
        <w:spacing w:after="0" w:line="240" w:lineRule="auto"/>
        <w:ind w:left="0"/>
        <w:jc w:val="both"/>
        <w:rPr>
          <w:rFonts w:ascii="Calibri" w:eastAsia="Arial" w:hAnsi="Calibri" w:cs="Calibri"/>
          <w:sz w:val="24"/>
          <w:szCs w:val="24"/>
        </w:rPr>
      </w:pPr>
    </w:p>
    <w:p w14:paraId="7C79D51C" w14:textId="1D1EB312" w:rsidR="002E1E98" w:rsidRPr="00AA55AA" w:rsidRDefault="5A3E214C" w:rsidP="00AA55AA">
      <w:pPr>
        <w:pStyle w:val="ListParagraph"/>
        <w:numPr>
          <w:ilvl w:val="3"/>
          <w:numId w:val="1"/>
        </w:numPr>
        <w:tabs>
          <w:tab w:val="left" w:pos="284"/>
        </w:tabs>
        <w:spacing w:after="0" w:line="240" w:lineRule="auto"/>
        <w:ind w:left="0" w:firstLine="0"/>
        <w:jc w:val="both"/>
        <w:rPr>
          <w:rFonts w:ascii="Calibri" w:eastAsia="Arial" w:hAnsi="Calibri" w:cs="Calibri"/>
          <w:sz w:val="24"/>
          <w:szCs w:val="24"/>
          <w:lang w:val="en-CA"/>
        </w:rPr>
      </w:pPr>
      <w:r w:rsidRPr="00AA55AA">
        <w:rPr>
          <w:rFonts w:ascii="Calibri" w:eastAsia="Arial" w:hAnsi="Calibri" w:cs="Calibri"/>
          <w:sz w:val="24"/>
          <w:szCs w:val="24"/>
          <w:lang w:val="en-CA"/>
        </w:rPr>
        <w:t>Insert a sterile 18</w:t>
      </w:r>
      <w:r w:rsidR="003420F4" w:rsidRPr="00AA55AA">
        <w:rPr>
          <w:rFonts w:ascii="Calibri" w:eastAsia="Arial" w:hAnsi="Calibri" w:cs="Calibri"/>
          <w:sz w:val="24"/>
          <w:szCs w:val="24"/>
          <w:lang w:val="en-CA"/>
        </w:rPr>
        <w:t xml:space="preserve"> G</w:t>
      </w:r>
      <w:r w:rsidRPr="00AA55AA">
        <w:rPr>
          <w:rFonts w:ascii="Calibri" w:eastAsia="Arial" w:hAnsi="Calibri" w:cs="Calibri"/>
          <w:sz w:val="24"/>
          <w:szCs w:val="24"/>
          <w:lang w:val="en-CA"/>
        </w:rPr>
        <w:t xml:space="preserve"> angio-catheter (2”) parallel to the abdominal wall, cranial to the lowest pair of nipples (5</w:t>
      </w:r>
      <w:r w:rsidR="003420F4" w:rsidRPr="00AA55AA">
        <w:rPr>
          <w:rFonts w:ascii="Calibri" w:eastAsia="Arial" w:hAnsi="Calibri" w:cs="Calibri"/>
          <w:sz w:val="24"/>
          <w:szCs w:val="24"/>
          <w:lang w:val="en-CA"/>
        </w:rPr>
        <w:t>–</w:t>
      </w:r>
      <w:r w:rsidRPr="00AA55AA">
        <w:rPr>
          <w:rFonts w:ascii="Calibri" w:eastAsia="Arial" w:hAnsi="Calibri" w:cs="Calibri"/>
          <w:sz w:val="24"/>
          <w:szCs w:val="24"/>
          <w:lang w:val="en-CA"/>
        </w:rPr>
        <w:t>6 cm below the umbilicus), pointed toward the umbilicus while with one hand, place slight pressure on either side of the bladder to stabilize and make slightly larger (optional protocol for suprapubic aspiration can be found elsewhere</w:t>
      </w:r>
      <w:r w:rsidR="00AB66E7" w:rsidRPr="00AA55AA">
        <w:rPr>
          <w:rFonts w:ascii="Calibri" w:eastAsia="Arial" w:hAnsi="Calibri" w:cs="Calibri"/>
          <w:sz w:val="24"/>
          <w:szCs w:val="24"/>
          <w:lang w:val="en-CA"/>
        </w:rPr>
        <w:fldChar w:fldCharType="begin">
          <w:fldData xml:space="preserve">PEVuZE5vdGU+PENpdGU+PEF1dGhvcj5TdGVuZXJzZW48L0F1dGhvcj48WWVhcj4yMDIzPC9ZZWFy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</w:fldData>
        </w:fldChar>
      </w:r>
      <w:r w:rsidR="00B21186" w:rsidRPr="00AA55AA">
        <w:rPr>
          <w:rFonts w:ascii="Calibri" w:eastAsia="Arial" w:hAnsi="Calibri" w:cs="Calibri"/>
          <w:sz w:val="24"/>
          <w:szCs w:val="24"/>
          <w:lang w:val="en-CA"/>
        </w:rPr>
        <w:instrText xml:space="preserve"> ADDIN EN.CITE </w:instrText>
      </w:r>
      <w:r w:rsidR="00B21186" w:rsidRPr="00AA55AA">
        <w:rPr>
          <w:rFonts w:ascii="Calibri" w:eastAsia="Arial" w:hAnsi="Calibri" w:cs="Calibri"/>
          <w:sz w:val="24"/>
          <w:szCs w:val="24"/>
          <w:lang w:val="en-CA"/>
        </w:rPr>
        <w:fldChar w:fldCharType="begin">
          <w:fldData xml:space="preserve">PEVuZE5vdGU+PENpdGU+PEF1dGhvcj5TdGVuZXJzZW48L0F1dGhvcj48WWVhcj4yMDIzPC9ZZWFy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</w:fldData>
        </w:fldChar>
      </w:r>
      <w:r w:rsidR="00B21186" w:rsidRPr="00AA55AA">
        <w:rPr>
          <w:rFonts w:ascii="Calibri" w:eastAsia="Arial" w:hAnsi="Calibri" w:cs="Calibri"/>
          <w:sz w:val="24"/>
          <w:szCs w:val="24"/>
          <w:lang w:val="en-CA"/>
        </w:rPr>
        <w:instrText xml:space="preserve"> ADDIN EN.CITE.DATA </w:instrText>
      </w:r>
      <w:r w:rsidR="00B21186" w:rsidRPr="00AA55AA">
        <w:rPr>
          <w:rFonts w:ascii="Calibri" w:eastAsia="Arial" w:hAnsi="Calibri" w:cs="Calibri"/>
          <w:sz w:val="24"/>
          <w:szCs w:val="24"/>
          <w:lang w:val="en-CA"/>
        </w:rPr>
      </w:r>
      <w:r w:rsidR="00B21186" w:rsidRPr="00AA55AA">
        <w:rPr>
          <w:rFonts w:ascii="Calibri" w:eastAsia="Arial" w:hAnsi="Calibri" w:cs="Calibri"/>
          <w:sz w:val="24"/>
          <w:szCs w:val="24"/>
          <w:lang w:val="en-CA"/>
        </w:rPr>
        <w:fldChar w:fldCharType="end"/>
      </w:r>
      <w:r w:rsidR="00AB66E7" w:rsidRPr="00AA55AA">
        <w:rPr>
          <w:rFonts w:ascii="Calibri" w:eastAsia="Arial" w:hAnsi="Calibri" w:cs="Calibri"/>
          <w:sz w:val="24"/>
          <w:szCs w:val="24"/>
          <w:lang w:val="en-CA"/>
        </w:rPr>
      </w:r>
      <w:r w:rsidR="00AB66E7" w:rsidRPr="00AA55AA">
        <w:rPr>
          <w:rFonts w:ascii="Calibri" w:eastAsia="Arial" w:hAnsi="Calibri" w:cs="Calibri"/>
          <w:sz w:val="24"/>
          <w:szCs w:val="24"/>
          <w:lang w:val="en-CA"/>
        </w:rPr>
        <w:fldChar w:fldCharType="separate"/>
      </w:r>
      <w:r w:rsidR="00B21186" w:rsidRPr="00AA55AA">
        <w:rPr>
          <w:rFonts w:ascii="Calibri" w:eastAsia="Arial" w:hAnsi="Calibri" w:cs="Calibri"/>
          <w:noProof/>
          <w:sz w:val="24"/>
          <w:szCs w:val="24"/>
          <w:vertAlign w:val="superscript"/>
          <w:lang w:val="en-CA"/>
        </w:rPr>
        <w:t>27</w:t>
      </w:r>
      <w:r w:rsidR="00AB66E7" w:rsidRPr="00AA55AA">
        <w:rPr>
          <w:rFonts w:ascii="Calibri" w:eastAsia="Arial" w:hAnsi="Calibri" w:cs="Calibri"/>
          <w:sz w:val="24"/>
          <w:szCs w:val="24"/>
          <w:lang w:val="en-CA"/>
        </w:rPr>
        <w:fldChar w:fldCharType="end"/>
      </w:r>
      <w:r w:rsidR="00B83887" w:rsidRPr="00AA55AA">
        <w:rPr>
          <w:rFonts w:ascii="Calibri" w:eastAsia="Arial" w:hAnsi="Calibri" w:cs="Calibri"/>
          <w:sz w:val="24"/>
          <w:szCs w:val="24"/>
          <w:lang w:val="en-CA"/>
        </w:rPr>
        <w:t>)</w:t>
      </w:r>
      <w:r w:rsidR="0040565E" w:rsidRPr="00AA55AA">
        <w:rPr>
          <w:rFonts w:ascii="Calibri" w:eastAsia="Arial" w:hAnsi="Calibri" w:cs="Calibri"/>
          <w:sz w:val="24"/>
          <w:szCs w:val="24"/>
          <w:lang w:val="en-CA"/>
        </w:rPr>
        <w:t>.</w:t>
      </w:r>
    </w:p>
    <w:p w14:paraId="3754095B" w14:textId="77777777" w:rsidR="007C1D68" w:rsidRPr="00AA55AA" w:rsidRDefault="007C1D68" w:rsidP="00AA55AA">
      <w:pPr>
        <w:pStyle w:val="ListParagraph"/>
        <w:tabs>
          <w:tab w:val="left" w:pos="284"/>
        </w:tabs>
        <w:spacing w:after="0" w:line="240" w:lineRule="auto"/>
        <w:ind w:left="0"/>
        <w:jc w:val="both"/>
        <w:rPr>
          <w:rFonts w:ascii="Calibri" w:eastAsia="Arial" w:hAnsi="Calibri" w:cs="Calibri"/>
          <w:sz w:val="24"/>
          <w:szCs w:val="24"/>
          <w:lang w:val="en-CA"/>
        </w:rPr>
      </w:pPr>
    </w:p>
    <w:p w14:paraId="7925FD8C" w14:textId="23C486ED" w:rsidR="00AE4A90" w:rsidRPr="00AA55AA" w:rsidRDefault="56018E48" w:rsidP="00AA55AA">
      <w:pPr>
        <w:pStyle w:val="ListParagraph"/>
        <w:numPr>
          <w:ilvl w:val="3"/>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Once urine flow is confirmed, </w:t>
      </w:r>
      <w:r w:rsidR="00C74109" w:rsidRPr="00AA55AA">
        <w:rPr>
          <w:rFonts w:ascii="Calibri" w:eastAsia="Arial" w:hAnsi="Calibri" w:cs="Calibri"/>
          <w:sz w:val="24"/>
          <w:szCs w:val="24"/>
        </w:rPr>
        <w:t xml:space="preserve">tape </w:t>
      </w:r>
      <w:r w:rsidRPr="00AA55AA">
        <w:rPr>
          <w:rFonts w:ascii="Calibri" w:eastAsia="Arial" w:hAnsi="Calibri" w:cs="Calibri"/>
          <w:sz w:val="24"/>
          <w:szCs w:val="24"/>
        </w:rPr>
        <w:t xml:space="preserve">the catheter to the abdomen to secure its position. </w:t>
      </w:r>
      <w:r w:rsidR="0045023C" w:rsidRPr="00AA55AA">
        <w:rPr>
          <w:rFonts w:ascii="Calibri" w:eastAsia="Arial" w:hAnsi="Calibri" w:cs="Calibri"/>
          <w:sz w:val="24"/>
          <w:szCs w:val="24"/>
        </w:rPr>
        <w:t>Attach a</w:t>
      </w:r>
      <w:r w:rsidRPr="00AA55AA">
        <w:rPr>
          <w:rFonts w:ascii="Calibri" w:eastAsia="Arial" w:hAnsi="Calibri" w:cs="Calibri"/>
          <w:sz w:val="24"/>
          <w:szCs w:val="24"/>
        </w:rPr>
        <w:t xml:space="preserve"> large</w:t>
      </w:r>
      <w:r w:rsidR="0045023C" w:rsidRPr="00AA55AA">
        <w:rPr>
          <w:rFonts w:ascii="Calibri" w:eastAsia="Arial" w:hAnsi="Calibri" w:cs="Calibri"/>
          <w:sz w:val="24"/>
          <w:szCs w:val="24"/>
        </w:rPr>
        <w:t>-</w:t>
      </w:r>
      <w:r w:rsidRPr="00AA55AA">
        <w:rPr>
          <w:rFonts w:ascii="Calibri" w:eastAsia="Arial" w:hAnsi="Calibri" w:cs="Calibri"/>
          <w:sz w:val="24"/>
          <w:szCs w:val="24"/>
        </w:rPr>
        <w:t xml:space="preserve">bore extension set to </w:t>
      </w:r>
      <w:r w:rsidR="00C74109" w:rsidRPr="00AA55AA">
        <w:rPr>
          <w:rFonts w:ascii="Calibri" w:eastAsia="Arial" w:hAnsi="Calibri" w:cs="Calibri"/>
          <w:sz w:val="24"/>
          <w:szCs w:val="24"/>
        </w:rPr>
        <w:t xml:space="preserve">the </w:t>
      </w:r>
      <w:r w:rsidRPr="00AA55AA">
        <w:rPr>
          <w:rFonts w:ascii="Calibri" w:eastAsia="Arial" w:hAnsi="Calibri" w:cs="Calibri"/>
          <w:sz w:val="24"/>
          <w:szCs w:val="24"/>
        </w:rPr>
        <w:t xml:space="preserve">catheter. </w:t>
      </w:r>
      <w:r w:rsidR="0045023C" w:rsidRPr="00AA55AA">
        <w:rPr>
          <w:rFonts w:ascii="Calibri" w:eastAsia="Arial" w:hAnsi="Calibri" w:cs="Calibri"/>
          <w:sz w:val="24"/>
          <w:szCs w:val="24"/>
        </w:rPr>
        <w:t>Place t</w:t>
      </w:r>
      <w:r w:rsidRPr="00AA55AA">
        <w:rPr>
          <w:rFonts w:ascii="Calibri" w:eastAsia="Arial" w:hAnsi="Calibri" w:cs="Calibri"/>
          <w:sz w:val="24"/>
          <w:szCs w:val="24"/>
        </w:rPr>
        <w:t>he distal end in a 50 m</w:t>
      </w:r>
      <w:r w:rsidR="0045023C" w:rsidRPr="00AA55AA">
        <w:rPr>
          <w:rFonts w:ascii="Calibri" w:eastAsia="Arial" w:hAnsi="Calibri" w:cs="Calibri"/>
          <w:sz w:val="24"/>
          <w:szCs w:val="24"/>
        </w:rPr>
        <w:t>L</w:t>
      </w:r>
      <w:r w:rsidRPr="00AA55AA">
        <w:rPr>
          <w:rFonts w:ascii="Calibri" w:eastAsia="Arial" w:hAnsi="Calibri" w:cs="Calibri"/>
          <w:sz w:val="24"/>
          <w:szCs w:val="24"/>
        </w:rPr>
        <w:t xml:space="preserve"> tube placed below the animal.</w:t>
      </w:r>
    </w:p>
    <w:p w14:paraId="2C3FCF84" w14:textId="450689C2" w:rsidR="60C4B8C1" w:rsidRPr="00AA55AA" w:rsidRDefault="60C4B8C1" w:rsidP="00AA55AA">
      <w:pPr>
        <w:pStyle w:val="ListParagraph"/>
        <w:tabs>
          <w:tab w:val="left" w:pos="284"/>
        </w:tabs>
        <w:spacing w:after="0" w:line="240" w:lineRule="auto"/>
        <w:ind w:left="0"/>
        <w:jc w:val="both"/>
        <w:rPr>
          <w:rFonts w:ascii="Calibri" w:hAnsi="Calibri" w:cs="Calibri"/>
          <w:sz w:val="24"/>
          <w:szCs w:val="24"/>
        </w:rPr>
      </w:pPr>
    </w:p>
    <w:p w14:paraId="6734D3FA" w14:textId="7178B44A" w:rsidR="2EC20DB8" w:rsidRPr="00AA55AA" w:rsidRDefault="2EC20DB8" w:rsidP="00AA55AA">
      <w:pPr>
        <w:pStyle w:val="ListParagraph"/>
        <w:numPr>
          <w:ilvl w:val="0"/>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lastRenderedPageBreak/>
        <w:t xml:space="preserve"> S</w:t>
      </w:r>
      <w:r w:rsidR="00AE4A90" w:rsidRPr="00AA55AA">
        <w:rPr>
          <w:rFonts w:ascii="Calibri" w:eastAsia="Arial" w:hAnsi="Calibri" w:cs="Calibri"/>
          <w:b/>
          <w:bCs/>
          <w:sz w:val="24"/>
          <w:szCs w:val="24"/>
        </w:rPr>
        <w:t>tabilization</w:t>
      </w:r>
      <w:r w:rsidR="00290F5B" w:rsidRPr="00AA55AA">
        <w:rPr>
          <w:rFonts w:ascii="Calibri" w:eastAsia="Arial" w:hAnsi="Calibri" w:cs="Calibri"/>
          <w:b/>
          <w:bCs/>
          <w:sz w:val="24"/>
          <w:szCs w:val="24"/>
        </w:rPr>
        <w:t xml:space="preserve"> </w:t>
      </w:r>
      <w:r w:rsidR="00B81D55" w:rsidRPr="00AA55AA">
        <w:rPr>
          <w:rFonts w:ascii="Calibri" w:eastAsia="Arial" w:hAnsi="Calibri" w:cs="Calibri"/>
          <w:b/>
          <w:bCs/>
          <w:sz w:val="24"/>
          <w:szCs w:val="24"/>
        </w:rPr>
        <w:t xml:space="preserve">and standardized post-surgery lung recruitment </w:t>
      </w:r>
      <w:r w:rsidR="00290F5B" w:rsidRPr="00AA55AA">
        <w:rPr>
          <w:rFonts w:ascii="Calibri" w:eastAsia="Arial" w:hAnsi="Calibri" w:cs="Calibri"/>
          <w:sz w:val="24"/>
          <w:szCs w:val="24"/>
        </w:rPr>
        <w:t>(Time</w:t>
      </w:r>
      <w:r w:rsidR="0069660F" w:rsidRPr="00AA55AA">
        <w:rPr>
          <w:rFonts w:ascii="Calibri" w:eastAsia="Arial" w:hAnsi="Calibri" w:cs="Calibri"/>
          <w:sz w:val="24"/>
          <w:szCs w:val="24"/>
        </w:rPr>
        <w:t>:</w:t>
      </w:r>
      <w:r w:rsidR="0021264C" w:rsidRPr="00AA55AA">
        <w:rPr>
          <w:rFonts w:ascii="Calibri" w:eastAsia="Arial" w:hAnsi="Calibri" w:cs="Calibri"/>
          <w:sz w:val="24"/>
          <w:szCs w:val="24"/>
        </w:rPr>
        <w:t xml:space="preserve"> ~</w:t>
      </w:r>
      <w:r w:rsidR="00B81D55" w:rsidRPr="00AA55AA">
        <w:rPr>
          <w:rFonts w:ascii="Calibri" w:eastAsia="Arial" w:hAnsi="Calibri" w:cs="Calibri"/>
          <w:sz w:val="24"/>
          <w:szCs w:val="24"/>
        </w:rPr>
        <w:t>3</w:t>
      </w:r>
      <w:r w:rsidR="00290F5B" w:rsidRPr="00AA55AA">
        <w:rPr>
          <w:rFonts w:ascii="Calibri" w:eastAsia="Arial" w:hAnsi="Calibri" w:cs="Calibri"/>
          <w:sz w:val="24"/>
          <w:szCs w:val="24"/>
        </w:rPr>
        <w:t>0</w:t>
      </w:r>
      <w:r w:rsidR="00B4427C" w:rsidRPr="00AA55AA">
        <w:rPr>
          <w:rFonts w:ascii="Calibri" w:eastAsia="Arial" w:hAnsi="Calibri" w:cs="Calibri"/>
          <w:sz w:val="24"/>
          <w:szCs w:val="24"/>
        </w:rPr>
        <w:t>–</w:t>
      </w:r>
      <w:r w:rsidR="00B81D55" w:rsidRPr="00AA55AA">
        <w:rPr>
          <w:rFonts w:ascii="Calibri" w:eastAsia="Arial" w:hAnsi="Calibri" w:cs="Calibri"/>
          <w:sz w:val="24"/>
          <w:szCs w:val="24"/>
        </w:rPr>
        <w:t>60</w:t>
      </w:r>
      <w:r w:rsidR="00290F5B" w:rsidRPr="00AA55AA">
        <w:rPr>
          <w:rFonts w:ascii="Calibri" w:eastAsia="Arial" w:hAnsi="Calibri" w:cs="Calibri"/>
          <w:sz w:val="24"/>
          <w:szCs w:val="24"/>
        </w:rPr>
        <w:t xml:space="preserve"> min)</w:t>
      </w:r>
    </w:p>
    <w:p w14:paraId="40A4AC03" w14:textId="77777777" w:rsidR="00B4427C" w:rsidRPr="00AA55AA" w:rsidRDefault="00B4427C" w:rsidP="00AA55AA">
      <w:pPr>
        <w:pStyle w:val="ListParagraph"/>
        <w:tabs>
          <w:tab w:val="left" w:pos="360"/>
        </w:tabs>
        <w:spacing w:after="0" w:line="240" w:lineRule="auto"/>
        <w:ind w:left="0"/>
        <w:jc w:val="both"/>
        <w:rPr>
          <w:rFonts w:ascii="Calibri" w:eastAsia="Arial" w:hAnsi="Calibri" w:cs="Calibri"/>
          <w:sz w:val="24"/>
          <w:szCs w:val="24"/>
        </w:rPr>
      </w:pPr>
    </w:p>
    <w:p w14:paraId="4D27CCDE" w14:textId="3A000986" w:rsidR="004D624A" w:rsidRPr="00AA55AA" w:rsidRDefault="00B4427C" w:rsidP="00AA55AA">
      <w:pPr>
        <w:pStyle w:val="ListParagraph"/>
        <w:tabs>
          <w:tab w:val="left" w:pos="1080"/>
        </w:tabs>
        <w:spacing w:after="0" w:line="240" w:lineRule="auto"/>
        <w:ind w:left="0"/>
        <w:jc w:val="both"/>
        <w:rPr>
          <w:rFonts w:ascii="Calibri" w:eastAsia="Arial" w:hAnsi="Calibri" w:cs="Calibri"/>
          <w:sz w:val="24"/>
          <w:szCs w:val="24"/>
        </w:rPr>
      </w:pPr>
      <w:r w:rsidRPr="00AA55AA">
        <w:rPr>
          <w:rFonts w:ascii="Calibri" w:eastAsia="Arial" w:hAnsi="Calibri" w:cs="Calibri"/>
          <w:sz w:val="24"/>
          <w:szCs w:val="24"/>
        </w:rPr>
        <w:t xml:space="preserve">NOTE: </w:t>
      </w:r>
      <w:r w:rsidR="4134AC14" w:rsidRPr="00AA55AA">
        <w:rPr>
          <w:rFonts w:ascii="Calibri" w:eastAsia="Arial" w:hAnsi="Calibri" w:cs="Calibri"/>
          <w:sz w:val="24"/>
          <w:szCs w:val="24"/>
        </w:rPr>
        <w:t xml:space="preserve">Stabilization begins when all surgical procedures are completed. </w:t>
      </w:r>
      <w:r w:rsidRPr="00AA55AA">
        <w:rPr>
          <w:rFonts w:ascii="Calibri" w:eastAsia="Arial" w:hAnsi="Calibri" w:cs="Calibri"/>
          <w:sz w:val="24"/>
          <w:szCs w:val="24"/>
        </w:rPr>
        <w:t>S</w:t>
      </w:r>
      <w:r w:rsidR="4134AC14" w:rsidRPr="00AA55AA">
        <w:rPr>
          <w:rFonts w:ascii="Calibri" w:eastAsia="Arial" w:hAnsi="Calibri" w:cs="Calibri"/>
          <w:sz w:val="24"/>
          <w:szCs w:val="24"/>
        </w:rPr>
        <w:t xml:space="preserve">ufficient analgesia/anesthetic depth </w:t>
      </w:r>
      <w:r w:rsidR="19539EE4" w:rsidRPr="00AA55AA">
        <w:rPr>
          <w:rFonts w:ascii="Calibri" w:eastAsia="Arial" w:hAnsi="Calibri" w:cs="Calibri"/>
          <w:sz w:val="24"/>
          <w:szCs w:val="24"/>
        </w:rPr>
        <w:t xml:space="preserve">is essential </w:t>
      </w:r>
      <w:r w:rsidR="4134AC14" w:rsidRPr="00AA55AA">
        <w:rPr>
          <w:rFonts w:ascii="Calibri" w:eastAsia="Arial" w:hAnsi="Calibri" w:cs="Calibri"/>
          <w:sz w:val="24"/>
          <w:szCs w:val="24"/>
        </w:rPr>
        <w:t>before muscle relaxation</w:t>
      </w:r>
      <w:r w:rsidRPr="00AA55AA">
        <w:rPr>
          <w:rFonts w:ascii="Calibri" w:eastAsia="Arial" w:hAnsi="Calibri" w:cs="Calibri"/>
          <w:sz w:val="24"/>
          <w:szCs w:val="24"/>
        </w:rPr>
        <w:t>, as it ensures that vitals, such as the MAP and HR, are within normal range and</w:t>
      </w:r>
      <w:r w:rsidR="00641300" w:rsidRPr="00AA55AA">
        <w:rPr>
          <w:rFonts w:ascii="Calibri" w:eastAsia="Arial" w:hAnsi="Calibri" w:cs="Calibri"/>
          <w:sz w:val="24"/>
          <w:szCs w:val="24"/>
        </w:rPr>
        <w:t xml:space="preserve"> </w:t>
      </w:r>
      <w:r w:rsidRPr="00AA55AA">
        <w:rPr>
          <w:rFonts w:ascii="Calibri" w:eastAsia="Arial" w:hAnsi="Calibri" w:cs="Calibri"/>
          <w:sz w:val="24"/>
          <w:szCs w:val="24"/>
        </w:rPr>
        <w:t xml:space="preserve">the </w:t>
      </w:r>
      <w:r w:rsidR="4134AC14" w:rsidRPr="00AA55AA">
        <w:rPr>
          <w:rFonts w:ascii="Calibri" w:eastAsia="Arial" w:hAnsi="Calibri" w:cs="Calibri"/>
          <w:sz w:val="24"/>
          <w:szCs w:val="24"/>
        </w:rPr>
        <w:t xml:space="preserve">absence of withdrawal reflexes. </w:t>
      </w:r>
      <w:r w:rsidR="00A02A9A" w:rsidRPr="00AA55AA">
        <w:rPr>
          <w:rFonts w:ascii="Calibri" w:eastAsia="Arial" w:hAnsi="Calibri" w:cs="Calibri"/>
          <w:sz w:val="24"/>
          <w:szCs w:val="24"/>
        </w:rPr>
        <w:t>MAP</w:t>
      </w:r>
      <w:r w:rsidR="00F55282" w:rsidRPr="00AA55AA">
        <w:rPr>
          <w:rFonts w:ascii="Calibri" w:eastAsia="Arial" w:hAnsi="Calibri" w:cs="Calibri"/>
          <w:sz w:val="24"/>
          <w:szCs w:val="24"/>
        </w:rPr>
        <w:t xml:space="preserve"> </w:t>
      </w:r>
      <w:r w:rsidR="4134AC14" w:rsidRPr="00AA55AA">
        <w:rPr>
          <w:rFonts w:ascii="Calibri" w:eastAsia="Arial" w:hAnsi="Calibri" w:cs="Calibri"/>
          <w:sz w:val="24"/>
          <w:szCs w:val="24"/>
        </w:rPr>
        <w:t>and HR will be monitored continuously throughout the protocol to ensure proper anesthetic depth.</w:t>
      </w:r>
    </w:p>
    <w:p w14:paraId="15D1DBDC" w14:textId="77777777" w:rsidR="003E0D4D" w:rsidRPr="00AA55AA" w:rsidRDefault="003E0D4D" w:rsidP="00AA55AA">
      <w:pPr>
        <w:pStyle w:val="ListParagraph"/>
        <w:tabs>
          <w:tab w:val="left" w:pos="1080"/>
        </w:tabs>
        <w:spacing w:after="0" w:line="240" w:lineRule="auto"/>
        <w:ind w:left="0"/>
        <w:jc w:val="both"/>
        <w:rPr>
          <w:rFonts w:ascii="Calibri" w:eastAsia="Arial" w:hAnsi="Calibri" w:cs="Calibri"/>
          <w:sz w:val="24"/>
          <w:szCs w:val="24"/>
        </w:rPr>
      </w:pPr>
    </w:p>
    <w:p w14:paraId="309AB016" w14:textId="456F0EC7" w:rsidR="00974686" w:rsidRPr="00AA55AA" w:rsidRDefault="04C2B7CC" w:rsidP="00AA55AA">
      <w:pPr>
        <w:pStyle w:val="ListParagraph"/>
        <w:numPr>
          <w:ilvl w:val="1"/>
          <w:numId w:val="1"/>
        </w:numPr>
        <w:tabs>
          <w:tab w:val="left" w:pos="284"/>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Administer rocuronium (0.3 mg/kg) bolus IV (</w:t>
      </w:r>
      <w:r w:rsidRPr="00AA55AA">
        <w:rPr>
          <w:rFonts w:ascii="Calibri" w:eastAsia="Arial" w:hAnsi="Calibri" w:cs="Calibri"/>
          <w:i/>
          <w:iCs/>
          <w:sz w:val="24"/>
          <w:szCs w:val="24"/>
        </w:rPr>
        <w:t xml:space="preserve">via </w:t>
      </w:r>
      <w:r w:rsidRPr="00AA55AA">
        <w:rPr>
          <w:rFonts w:ascii="Calibri" w:eastAsia="Arial" w:hAnsi="Calibri" w:cs="Calibri"/>
          <w:sz w:val="24"/>
          <w:szCs w:val="24"/>
        </w:rPr>
        <w:t>ear vein D5W access) and initiate a continuous infusion of rocuronium (5.5 mg/kg/h) for muscle relaxation before the lung recruitment maneuver. This infusion will continue for the duration of the experiment to standardize the lavage procedure and prevent asynchrony with the ventilator.</w:t>
      </w:r>
    </w:p>
    <w:p w14:paraId="3AD2B024" w14:textId="77777777" w:rsidR="006944A8" w:rsidRPr="00AA55AA" w:rsidRDefault="006944A8" w:rsidP="00AA55AA">
      <w:pPr>
        <w:pStyle w:val="ListParagraph"/>
        <w:tabs>
          <w:tab w:val="left" w:pos="284"/>
        </w:tabs>
        <w:spacing w:after="0" w:line="240" w:lineRule="auto"/>
        <w:ind w:left="0"/>
        <w:jc w:val="both"/>
        <w:rPr>
          <w:rFonts w:ascii="Calibri" w:eastAsia="Arial" w:hAnsi="Calibri" w:cs="Calibri"/>
          <w:sz w:val="24"/>
          <w:szCs w:val="24"/>
        </w:rPr>
      </w:pPr>
    </w:p>
    <w:p w14:paraId="299C28ED" w14:textId="615EDB6B" w:rsidR="00696996" w:rsidRPr="00AA55AA" w:rsidRDefault="0058470C" w:rsidP="00AA55AA">
      <w:pPr>
        <w:pStyle w:val="ListParagraph"/>
        <w:numPr>
          <w:ilvl w:val="1"/>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Perform a st</w:t>
      </w:r>
      <w:r w:rsidR="00AB7F9F" w:rsidRPr="00AA55AA">
        <w:rPr>
          <w:rFonts w:ascii="Calibri" w:eastAsia="Arial" w:hAnsi="Calibri" w:cs="Calibri"/>
          <w:sz w:val="24"/>
          <w:szCs w:val="24"/>
        </w:rPr>
        <w:t xml:space="preserve">andardized </w:t>
      </w:r>
      <w:r w:rsidR="00696996" w:rsidRPr="00AA55AA">
        <w:rPr>
          <w:rFonts w:ascii="Calibri" w:eastAsia="Arial" w:hAnsi="Calibri" w:cs="Calibri"/>
          <w:sz w:val="24"/>
          <w:szCs w:val="24"/>
        </w:rPr>
        <w:t xml:space="preserve">lung </w:t>
      </w:r>
      <w:r w:rsidR="00AB7F9F" w:rsidRPr="00AA55AA">
        <w:rPr>
          <w:rFonts w:ascii="Calibri" w:eastAsia="Arial" w:hAnsi="Calibri" w:cs="Calibri"/>
          <w:sz w:val="24"/>
          <w:szCs w:val="24"/>
        </w:rPr>
        <w:t>recruitment maneuver</w:t>
      </w:r>
      <w:r w:rsidRPr="00AA55AA">
        <w:rPr>
          <w:rFonts w:ascii="Calibri" w:eastAsia="Arial" w:hAnsi="Calibri" w:cs="Calibri"/>
          <w:sz w:val="24"/>
          <w:szCs w:val="24"/>
        </w:rPr>
        <w:t>.</w:t>
      </w:r>
    </w:p>
    <w:p w14:paraId="4A343676" w14:textId="77777777" w:rsidR="0058470C" w:rsidRPr="00AA55AA" w:rsidRDefault="0058470C"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4F1E8A4C" w14:textId="1F54EAC4" w:rsidR="00C4191E" w:rsidRPr="00AA55AA" w:rsidRDefault="4514C271" w:rsidP="00AA55AA">
      <w:pPr>
        <w:pStyle w:val="ListParagraph"/>
        <w:numPr>
          <w:ilvl w:val="2"/>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Stepwise increase of PEEP: start at PEEP 6 cmH</w:t>
      </w:r>
      <w:r w:rsidRPr="00AA55AA">
        <w:rPr>
          <w:rFonts w:ascii="Calibri" w:eastAsia="Arial" w:hAnsi="Calibri" w:cs="Calibri"/>
          <w:sz w:val="24"/>
          <w:szCs w:val="24"/>
          <w:vertAlign w:val="subscript"/>
        </w:rPr>
        <w:t>2</w:t>
      </w:r>
      <w:r w:rsidRPr="00AA55AA">
        <w:rPr>
          <w:rFonts w:ascii="Calibri" w:eastAsia="Arial" w:hAnsi="Calibri" w:cs="Calibri"/>
          <w:sz w:val="24"/>
          <w:szCs w:val="24"/>
        </w:rPr>
        <w:t>O</w:t>
      </w:r>
      <w:r w:rsidR="001B20ED" w:rsidRPr="00AA55AA">
        <w:rPr>
          <w:rFonts w:ascii="Calibri" w:eastAsia="Arial" w:hAnsi="Calibri" w:cs="Calibri"/>
          <w:sz w:val="24"/>
          <w:szCs w:val="24"/>
        </w:rPr>
        <w:t>,</w:t>
      </w:r>
      <w:r w:rsidRPr="00AA55AA">
        <w:rPr>
          <w:rFonts w:ascii="Calibri" w:eastAsia="Arial" w:hAnsi="Calibri" w:cs="Calibri"/>
          <w:sz w:val="24"/>
          <w:szCs w:val="24"/>
        </w:rPr>
        <w:t xml:space="preserve"> going up by 1 cmH</w:t>
      </w:r>
      <w:r w:rsidRPr="00AA55AA">
        <w:rPr>
          <w:rFonts w:ascii="Calibri" w:eastAsia="Arial" w:hAnsi="Calibri" w:cs="Calibri"/>
          <w:sz w:val="24"/>
          <w:szCs w:val="24"/>
          <w:vertAlign w:val="subscript"/>
        </w:rPr>
        <w:t>2</w:t>
      </w:r>
      <w:r w:rsidRPr="00AA55AA">
        <w:rPr>
          <w:rFonts w:ascii="Calibri" w:eastAsia="Arial" w:hAnsi="Calibri" w:cs="Calibri"/>
          <w:sz w:val="24"/>
          <w:szCs w:val="24"/>
        </w:rPr>
        <w:t>O every minute until PEEP 10 cmH</w:t>
      </w:r>
      <w:r w:rsidRPr="00AA55AA">
        <w:rPr>
          <w:rFonts w:ascii="Calibri" w:eastAsia="Arial" w:hAnsi="Calibri" w:cs="Calibri"/>
          <w:sz w:val="24"/>
          <w:szCs w:val="24"/>
          <w:vertAlign w:val="subscript"/>
        </w:rPr>
        <w:t>2</w:t>
      </w:r>
      <w:r w:rsidRPr="00AA55AA">
        <w:rPr>
          <w:rFonts w:ascii="Calibri" w:eastAsia="Arial" w:hAnsi="Calibri" w:cs="Calibri"/>
          <w:sz w:val="24"/>
          <w:szCs w:val="24"/>
        </w:rPr>
        <w:t>O is achieved. Adjust PIP to maintain VT 10 m</w:t>
      </w:r>
      <w:r w:rsidR="001B20ED" w:rsidRPr="00AA55AA">
        <w:rPr>
          <w:rFonts w:ascii="Calibri" w:eastAsia="Arial" w:hAnsi="Calibri" w:cs="Calibri"/>
          <w:sz w:val="24"/>
          <w:szCs w:val="24"/>
        </w:rPr>
        <w:t>L</w:t>
      </w:r>
      <w:r w:rsidRPr="00AA55AA">
        <w:rPr>
          <w:rFonts w:ascii="Calibri" w:eastAsia="Arial" w:hAnsi="Calibri" w:cs="Calibri"/>
          <w:sz w:val="24"/>
          <w:szCs w:val="24"/>
        </w:rPr>
        <w:t>/kg.</w:t>
      </w:r>
    </w:p>
    <w:p w14:paraId="2C1CC64C" w14:textId="77777777" w:rsidR="006944A8" w:rsidRPr="00AA55AA" w:rsidRDefault="006944A8"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347CADF4" w14:textId="4B0C78B4" w:rsidR="00C4191E" w:rsidRPr="00AA55AA" w:rsidRDefault="144CC188" w:rsidP="00AA55AA">
      <w:pPr>
        <w:pStyle w:val="ListParagraph"/>
        <w:numPr>
          <w:ilvl w:val="2"/>
          <w:numId w:val="1"/>
        </w:numPr>
        <w:tabs>
          <w:tab w:val="left" w:pos="284"/>
          <w:tab w:val="left" w:pos="1080"/>
        </w:tabs>
        <w:spacing w:after="0" w:line="240" w:lineRule="auto"/>
        <w:ind w:left="0" w:firstLine="0"/>
        <w:jc w:val="both"/>
        <w:rPr>
          <w:rFonts w:ascii="Calibri" w:hAnsi="Calibri" w:cs="Calibri"/>
          <w:sz w:val="24"/>
          <w:szCs w:val="24"/>
        </w:rPr>
      </w:pPr>
      <w:r w:rsidRPr="00AA55AA">
        <w:rPr>
          <w:rFonts w:ascii="Calibri" w:eastAsia="Arial" w:hAnsi="Calibri" w:cs="Calibri"/>
          <w:sz w:val="24"/>
          <w:szCs w:val="24"/>
        </w:rPr>
        <w:t xml:space="preserve">Remain </w:t>
      </w:r>
      <w:r w:rsidR="37A76D15" w:rsidRPr="00AA55AA">
        <w:rPr>
          <w:rFonts w:ascii="Calibri" w:eastAsia="Arial" w:hAnsi="Calibri" w:cs="Calibri"/>
          <w:sz w:val="24"/>
          <w:szCs w:val="24"/>
        </w:rPr>
        <w:t>a</w:t>
      </w:r>
      <w:r w:rsidR="009F7DD8" w:rsidRPr="00AA55AA">
        <w:rPr>
          <w:rFonts w:ascii="Calibri" w:eastAsia="Arial" w:hAnsi="Calibri" w:cs="Calibri"/>
          <w:sz w:val="24"/>
          <w:szCs w:val="24"/>
        </w:rPr>
        <w:t>t PEEP 10 cmH</w:t>
      </w:r>
      <w:r w:rsidR="009F7DD8" w:rsidRPr="00AA55AA">
        <w:rPr>
          <w:rFonts w:ascii="Calibri" w:eastAsia="Arial" w:hAnsi="Calibri" w:cs="Calibri"/>
          <w:sz w:val="24"/>
          <w:szCs w:val="24"/>
          <w:vertAlign w:val="subscript"/>
        </w:rPr>
        <w:t>2</w:t>
      </w:r>
      <w:r w:rsidR="009F7DD8" w:rsidRPr="00AA55AA">
        <w:rPr>
          <w:rFonts w:ascii="Calibri" w:eastAsia="Arial" w:hAnsi="Calibri" w:cs="Calibri"/>
          <w:sz w:val="24"/>
          <w:szCs w:val="24"/>
        </w:rPr>
        <w:t>O</w:t>
      </w:r>
      <w:r w:rsidR="00A00FA3" w:rsidRPr="00AA55AA">
        <w:rPr>
          <w:rFonts w:ascii="Calibri" w:eastAsia="Arial" w:hAnsi="Calibri" w:cs="Calibri"/>
          <w:sz w:val="24"/>
          <w:szCs w:val="24"/>
        </w:rPr>
        <w:t xml:space="preserve"> for</w:t>
      </w:r>
      <w:r w:rsidR="009F7DD8" w:rsidRPr="00AA55AA">
        <w:rPr>
          <w:rFonts w:ascii="Calibri" w:eastAsia="Arial" w:hAnsi="Calibri" w:cs="Calibri"/>
          <w:sz w:val="24"/>
          <w:szCs w:val="24"/>
        </w:rPr>
        <w:t xml:space="preserve"> </w:t>
      </w:r>
      <w:r w:rsidR="00FE4001" w:rsidRPr="00AA55AA">
        <w:rPr>
          <w:rFonts w:ascii="Calibri" w:eastAsia="Arial" w:hAnsi="Calibri" w:cs="Calibri"/>
          <w:sz w:val="24"/>
          <w:szCs w:val="24"/>
        </w:rPr>
        <w:t>2 min</w:t>
      </w:r>
      <w:r w:rsidR="408F572D" w:rsidRPr="00AA55AA">
        <w:rPr>
          <w:rFonts w:ascii="Calibri" w:eastAsia="Arial" w:hAnsi="Calibri" w:cs="Calibri"/>
          <w:sz w:val="24"/>
          <w:szCs w:val="24"/>
        </w:rPr>
        <w:t xml:space="preserve"> </w:t>
      </w:r>
      <w:r w:rsidR="376E19A6" w:rsidRPr="00AA55AA">
        <w:rPr>
          <w:rFonts w:ascii="Calibri" w:eastAsia="Arial" w:hAnsi="Calibri" w:cs="Calibri"/>
          <w:sz w:val="24"/>
          <w:szCs w:val="24"/>
        </w:rPr>
        <w:t xml:space="preserve">before returning to </w:t>
      </w:r>
      <w:r w:rsidR="00A00FA3" w:rsidRPr="00AA55AA">
        <w:rPr>
          <w:rFonts w:ascii="Calibri" w:eastAsia="Arial" w:hAnsi="Calibri" w:cs="Calibri"/>
          <w:sz w:val="24"/>
          <w:szCs w:val="24"/>
        </w:rPr>
        <w:t xml:space="preserve">a </w:t>
      </w:r>
      <w:r w:rsidR="376E19A6" w:rsidRPr="00AA55AA">
        <w:rPr>
          <w:rFonts w:ascii="Calibri" w:eastAsia="Arial" w:hAnsi="Calibri" w:cs="Calibri"/>
          <w:sz w:val="24"/>
          <w:szCs w:val="24"/>
        </w:rPr>
        <w:t>PEEP 6</w:t>
      </w:r>
      <w:r w:rsidR="00834CB4" w:rsidRPr="00AA55AA">
        <w:rPr>
          <w:rFonts w:ascii="Calibri" w:eastAsia="Arial" w:hAnsi="Calibri" w:cs="Calibri"/>
          <w:sz w:val="24"/>
          <w:szCs w:val="24"/>
        </w:rPr>
        <w:t xml:space="preserve"> </w:t>
      </w:r>
      <w:r w:rsidR="376E19A6" w:rsidRPr="00AA55AA">
        <w:rPr>
          <w:rFonts w:ascii="Calibri" w:eastAsia="Arial" w:hAnsi="Calibri" w:cs="Calibri"/>
          <w:sz w:val="24"/>
          <w:szCs w:val="24"/>
        </w:rPr>
        <w:t>cmH</w:t>
      </w:r>
      <w:r w:rsidR="376E19A6" w:rsidRPr="00AA55AA">
        <w:rPr>
          <w:rFonts w:ascii="Calibri" w:eastAsia="Arial" w:hAnsi="Calibri" w:cs="Calibri"/>
          <w:sz w:val="24"/>
          <w:szCs w:val="24"/>
          <w:vertAlign w:val="subscript"/>
        </w:rPr>
        <w:t>2</w:t>
      </w:r>
      <w:r w:rsidR="376E19A6" w:rsidRPr="00AA55AA">
        <w:rPr>
          <w:rFonts w:ascii="Calibri" w:eastAsia="Arial" w:hAnsi="Calibri" w:cs="Calibri"/>
          <w:sz w:val="24"/>
          <w:szCs w:val="24"/>
        </w:rPr>
        <w:t xml:space="preserve">O in </w:t>
      </w:r>
      <w:r w:rsidR="3AD7754E" w:rsidRPr="00AA55AA">
        <w:rPr>
          <w:rFonts w:ascii="Calibri" w:eastAsia="Arial" w:hAnsi="Calibri" w:cs="Calibri"/>
          <w:sz w:val="24"/>
          <w:szCs w:val="24"/>
        </w:rPr>
        <w:t xml:space="preserve">the </w:t>
      </w:r>
      <w:r w:rsidR="00610481" w:rsidRPr="00AA55AA">
        <w:rPr>
          <w:rFonts w:ascii="Calibri" w:eastAsia="Arial" w:hAnsi="Calibri" w:cs="Calibri"/>
          <w:sz w:val="24"/>
          <w:szCs w:val="24"/>
        </w:rPr>
        <w:t>reverse manner</w:t>
      </w:r>
      <w:r w:rsidR="00812EE8" w:rsidRPr="00AA55AA">
        <w:rPr>
          <w:rFonts w:ascii="Calibri" w:eastAsia="Arial" w:hAnsi="Calibri" w:cs="Calibri"/>
          <w:sz w:val="24"/>
          <w:szCs w:val="24"/>
        </w:rPr>
        <w:t xml:space="preserve"> (as in step </w:t>
      </w:r>
      <w:r w:rsidR="008B6197" w:rsidRPr="00AA55AA">
        <w:rPr>
          <w:rFonts w:ascii="Calibri" w:eastAsia="Arial" w:hAnsi="Calibri" w:cs="Calibri"/>
          <w:sz w:val="24"/>
          <w:szCs w:val="24"/>
        </w:rPr>
        <w:t>5</w:t>
      </w:r>
      <w:r w:rsidR="00812EE8" w:rsidRPr="00AA55AA">
        <w:rPr>
          <w:rFonts w:ascii="Calibri" w:eastAsia="Arial" w:hAnsi="Calibri" w:cs="Calibri"/>
          <w:sz w:val="24"/>
          <w:szCs w:val="24"/>
        </w:rPr>
        <w:t>.3.1)</w:t>
      </w:r>
      <w:r w:rsidR="3AD7754E" w:rsidRPr="00AA55AA">
        <w:rPr>
          <w:rFonts w:ascii="Calibri" w:eastAsia="Arial" w:hAnsi="Calibri" w:cs="Calibri"/>
          <w:sz w:val="24"/>
          <w:szCs w:val="24"/>
        </w:rPr>
        <w:t xml:space="preserve"> while maintaining V</w:t>
      </w:r>
      <w:r w:rsidR="00425CCE" w:rsidRPr="00AA55AA">
        <w:rPr>
          <w:rFonts w:ascii="Calibri" w:eastAsia="Arial" w:hAnsi="Calibri" w:cs="Calibri"/>
          <w:sz w:val="24"/>
          <w:szCs w:val="24"/>
        </w:rPr>
        <w:t>T</w:t>
      </w:r>
      <w:r w:rsidR="3AD7754E" w:rsidRPr="00AA55AA">
        <w:rPr>
          <w:rFonts w:ascii="Calibri" w:eastAsia="Arial" w:hAnsi="Calibri" w:cs="Calibri"/>
          <w:sz w:val="24"/>
          <w:szCs w:val="24"/>
        </w:rPr>
        <w:t xml:space="preserve"> 10 mL/kg</w:t>
      </w:r>
      <w:r w:rsidR="00C4191E" w:rsidRPr="00AA55AA">
        <w:rPr>
          <w:rFonts w:ascii="Calibri" w:eastAsia="Arial" w:hAnsi="Calibri" w:cs="Calibri"/>
          <w:sz w:val="24"/>
          <w:szCs w:val="24"/>
        </w:rPr>
        <w:t>.</w:t>
      </w:r>
    </w:p>
    <w:p w14:paraId="02E609C0" w14:textId="77777777" w:rsidR="006944A8" w:rsidRPr="00AA55AA" w:rsidRDefault="006944A8" w:rsidP="00AA55AA">
      <w:pPr>
        <w:pStyle w:val="ListParagraph"/>
        <w:tabs>
          <w:tab w:val="left" w:pos="284"/>
          <w:tab w:val="left" w:pos="1080"/>
        </w:tabs>
        <w:spacing w:after="0" w:line="240" w:lineRule="auto"/>
        <w:ind w:left="0"/>
        <w:jc w:val="both"/>
        <w:rPr>
          <w:rFonts w:ascii="Calibri" w:hAnsi="Calibri" w:cs="Calibri"/>
          <w:sz w:val="24"/>
          <w:szCs w:val="24"/>
        </w:rPr>
      </w:pPr>
    </w:p>
    <w:p w14:paraId="35F5591B" w14:textId="46C12437" w:rsidR="004C00FE" w:rsidRPr="00AA55AA" w:rsidRDefault="0097786A" w:rsidP="00AA55AA">
      <w:pPr>
        <w:pStyle w:val="ListParagraph"/>
        <w:numPr>
          <w:ilvl w:val="2"/>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When stable at VT 10 mL/kg</w:t>
      </w:r>
      <w:r w:rsidR="00DD5F17" w:rsidRPr="00AA55AA">
        <w:rPr>
          <w:rFonts w:ascii="Calibri" w:eastAsia="Arial" w:hAnsi="Calibri" w:cs="Calibri"/>
          <w:sz w:val="24"/>
          <w:szCs w:val="24"/>
        </w:rPr>
        <w:t xml:space="preserve"> on a PEEP</w:t>
      </w:r>
      <w:r w:rsidR="003C3FD0" w:rsidRPr="00AA55AA">
        <w:rPr>
          <w:rFonts w:ascii="Calibri" w:eastAsia="Arial" w:hAnsi="Calibri" w:cs="Calibri"/>
          <w:sz w:val="24"/>
          <w:szCs w:val="24"/>
        </w:rPr>
        <w:t xml:space="preserve"> </w:t>
      </w:r>
      <w:r w:rsidR="00DD5F17" w:rsidRPr="00AA55AA">
        <w:rPr>
          <w:rFonts w:ascii="Calibri" w:eastAsia="Arial" w:hAnsi="Calibri" w:cs="Calibri"/>
          <w:sz w:val="24"/>
          <w:szCs w:val="24"/>
        </w:rPr>
        <w:t>6 cmH</w:t>
      </w:r>
      <w:r w:rsidR="00DD5F17" w:rsidRPr="00AA55AA">
        <w:rPr>
          <w:rFonts w:ascii="Calibri" w:eastAsia="Arial" w:hAnsi="Calibri" w:cs="Calibri"/>
          <w:sz w:val="24"/>
          <w:szCs w:val="24"/>
          <w:vertAlign w:val="subscript"/>
        </w:rPr>
        <w:t>2</w:t>
      </w:r>
      <w:r w:rsidR="00DD5F17" w:rsidRPr="00AA55AA">
        <w:rPr>
          <w:rFonts w:ascii="Calibri" w:eastAsia="Arial" w:hAnsi="Calibri" w:cs="Calibri"/>
          <w:sz w:val="24"/>
          <w:szCs w:val="24"/>
        </w:rPr>
        <w:t>O</w:t>
      </w:r>
      <w:r w:rsidR="00FE4001" w:rsidRPr="00AA55AA">
        <w:rPr>
          <w:rFonts w:ascii="Calibri" w:eastAsia="Arial" w:hAnsi="Calibri" w:cs="Calibri"/>
          <w:sz w:val="24"/>
          <w:szCs w:val="24"/>
        </w:rPr>
        <w:t xml:space="preserve">, </w:t>
      </w:r>
      <w:r w:rsidR="00AE61DD" w:rsidRPr="00AA55AA">
        <w:rPr>
          <w:rFonts w:ascii="Calibri" w:eastAsia="Arial" w:hAnsi="Calibri" w:cs="Calibri"/>
          <w:sz w:val="24"/>
          <w:szCs w:val="24"/>
        </w:rPr>
        <w:t>record</w:t>
      </w:r>
      <w:r w:rsidRPr="00AA55AA">
        <w:rPr>
          <w:rFonts w:ascii="Calibri" w:eastAsia="Arial" w:hAnsi="Calibri" w:cs="Calibri"/>
          <w:sz w:val="24"/>
          <w:szCs w:val="24"/>
        </w:rPr>
        <w:t xml:space="preserve"> </w:t>
      </w:r>
      <w:r w:rsidR="00FE4001" w:rsidRPr="00AA55AA">
        <w:rPr>
          <w:rFonts w:ascii="Calibri" w:eastAsia="Arial" w:hAnsi="Calibri" w:cs="Calibri"/>
          <w:sz w:val="24"/>
          <w:szCs w:val="24"/>
        </w:rPr>
        <w:t xml:space="preserve">the </w:t>
      </w:r>
      <w:r w:rsidRPr="00AA55AA">
        <w:rPr>
          <w:rFonts w:ascii="Calibri" w:eastAsia="Arial" w:hAnsi="Calibri" w:cs="Calibri"/>
          <w:sz w:val="24"/>
          <w:szCs w:val="24"/>
        </w:rPr>
        <w:t>respiratory settings, physiological parameters</w:t>
      </w:r>
      <w:r w:rsidR="00FE4001" w:rsidRPr="00AA55AA">
        <w:rPr>
          <w:rFonts w:ascii="Calibri" w:eastAsia="Arial" w:hAnsi="Calibri" w:cs="Calibri"/>
          <w:sz w:val="24"/>
          <w:szCs w:val="24"/>
        </w:rPr>
        <w:t>,</w:t>
      </w:r>
      <w:r w:rsidRPr="00AA55AA">
        <w:rPr>
          <w:rFonts w:ascii="Calibri" w:eastAsia="Arial" w:hAnsi="Calibri" w:cs="Calibri"/>
          <w:sz w:val="24"/>
          <w:szCs w:val="24"/>
        </w:rPr>
        <w:t xml:space="preserve"> and take an arterial blood gas</w:t>
      </w:r>
      <w:r w:rsidR="002851DF" w:rsidRPr="00AA55AA">
        <w:rPr>
          <w:rFonts w:ascii="Calibri" w:eastAsia="Arial" w:hAnsi="Calibri" w:cs="Calibri"/>
          <w:sz w:val="24"/>
          <w:szCs w:val="24"/>
        </w:rPr>
        <w:t xml:space="preserve"> (</w:t>
      </w:r>
      <w:r w:rsidR="002851DF" w:rsidRPr="00AA55AA">
        <w:rPr>
          <w:rFonts w:ascii="Calibri" w:eastAsia="Arial" w:hAnsi="Calibri" w:cs="Calibri"/>
          <w:i/>
          <w:iCs/>
          <w:sz w:val="24"/>
          <w:szCs w:val="24"/>
        </w:rPr>
        <w:t>timepoint</w:t>
      </w:r>
      <w:r w:rsidR="00922598" w:rsidRPr="00AA55AA">
        <w:rPr>
          <w:rFonts w:ascii="Calibri" w:eastAsia="Arial" w:hAnsi="Calibri" w:cs="Calibri"/>
          <w:i/>
          <w:iCs/>
          <w:sz w:val="24"/>
          <w:szCs w:val="24"/>
        </w:rPr>
        <w:t xml:space="preserve"> VT 10 mL/kg</w:t>
      </w:r>
      <w:r w:rsidR="002851DF" w:rsidRPr="00AA55AA">
        <w:rPr>
          <w:rFonts w:ascii="Calibri" w:eastAsia="Arial" w:hAnsi="Calibri" w:cs="Calibri"/>
          <w:sz w:val="24"/>
          <w:szCs w:val="24"/>
        </w:rPr>
        <w:t xml:space="preserve"> on </w:t>
      </w:r>
      <w:r w:rsidR="0072444E" w:rsidRPr="00AA55AA">
        <w:rPr>
          <w:rFonts w:ascii="Calibri" w:eastAsia="Arial" w:hAnsi="Calibri" w:cs="Calibri"/>
          <w:sz w:val="24"/>
          <w:szCs w:val="24"/>
        </w:rPr>
        <w:t>CRF).</w:t>
      </w:r>
      <w:r w:rsidR="006947A4" w:rsidRPr="00AA55AA">
        <w:rPr>
          <w:rFonts w:ascii="Calibri" w:eastAsia="Arial" w:hAnsi="Calibri" w:cs="Calibri"/>
          <w:sz w:val="24"/>
          <w:szCs w:val="24"/>
        </w:rPr>
        <w:t xml:space="preserve"> </w:t>
      </w:r>
    </w:p>
    <w:p w14:paraId="0FF50B22" w14:textId="77777777" w:rsidR="00EF5D03" w:rsidRPr="00AA55AA" w:rsidRDefault="00EF5D03"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02619D69" w14:textId="7DAB165E" w:rsidR="001B060E" w:rsidRPr="00AA55AA" w:rsidRDefault="000F59F2" w:rsidP="00AA55AA">
      <w:pPr>
        <w:pStyle w:val="ListParagraph"/>
        <w:numPr>
          <w:ilvl w:val="3"/>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nsure that </w:t>
      </w:r>
      <w:r w:rsidR="44BC115B" w:rsidRPr="00AA55AA">
        <w:rPr>
          <w:rFonts w:ascii="Calibri" w:eastAsia="Arial" w:hAnsi="Calibri" w:cs="Calibri"/>
          <w:sz w:val="24"/>
          <w:szCs w:val="24"/>
        </w:rPr>
        <w:t>PaO</w:t>
      </w:r>
      <w:r w:rsidR="44BC115B" w:rsidRPr="00AA55AA">
        <w:rPr>
          <w:rFonts w:ascii="Calibri" w:eastAsia="Arial" w:hAnsi="Calibri" w:cs="Calibri"/>
          <w:sz w:val="24"/>
          <w:szCs w:val="24"/>
          <w:vertAlign w:val="subscript"/>
        </w:rPr>
        <w:t>2</w:t>
      </w:r>
      <w:r w:rsidR="44BC115B" w:rsidRPr="00AA55AA">
        <w:rPr>
          <w:rFonts w:ascii="Calibri" w:eastAsia="Arial" w:hAnsi="Calibri" w:cs="Calibri"/>
          <w:sz w:val="24"/>
          <w:szCs w:val="24"/>
        </w:rPr>
        <w:t xml:space="preserve"> </w:t>
      </w:r>
      <w:r w:rsidR="003A35C4" w:rsidRPr="00AA55AA">
        <w:rPr>
          <w:rFonts w:ascii="Calibri" w:eastAsia="Arial" w:hAnsi="Calibri" w:cs="Calibri"/>
          <w:sz w:val="24"/>
          <w:szCs w:val="24"/>
        </w:rPr>
        <w:t>is</w:t>
      </w:r>
      <w:r w:rsidR="44BC115B" w:rsidRPr="00AA55AA">
        <w:rPr>
          <w:rFonts w:ascii="Calibri" w:eastAsia="Arial" w:hAnsi="Calibri" w:cs="Calibri"/>
          <w:sz w:val="24"/>
          <w:szCs w:val="24"/>
        </w:rPr>
        <w:t xml:space="preserve"> &gt;400</w:t>
      </w:r>
      <w:r w:rsidR="000D28E2" w:rsidRPr="00AA55AA">
        <w:rPr>
          <w:rFonts w:ascii="Calibri" w:eastAsia="Arial" w:hAnsi="Calibri" w:cs="Calibri"/>
          <w:sz w:val="24"/>
          <w:szCs w:val="24"/>
        </w:rPr>
        <w:t xml:space="preserve"> </w:t>
      </w:r>
      <w:r w:rsidR="44BC115B" w:rsidRPr="00AA55AA">
        <w:rPr>
          <w:rFonts w:ascii="Calibri" w:eastAsia="Arial" w:hAnsi="Calibri" w:cs="Calibri"/>
          <w:sz w:val="24"/>
          <w:szCs w:val="24"/>
        </w:rPr>
        <w:t>mmHg</w:t>
      </w:r>
      <w:r w:rsidR="003A35C4" w:rsidRPr="00AA55AA">
        <w:rPr>
          <w:rFonts w:ascii="Calibri" w:eastAsia="Arial" w:hAnsi="Calibri" w:cs="Calibri"/>
          <w:sz w:val="24"/>
          <w:szCs w:val="24"/>
        </w:rPr>
        <w:t xml:space="preserve"> (</w:t>
      </w:r>
      <w:r w:rsidR="009311A9" w:rsidRPr="00AA55AA">
        <w:rPr>
          <w:rFonts w:ascii="Calibri" w:eastAsia="Arial" w:hAnsi="Calibri" w:cs="Calibri"/>
          <w:sz w:val="24"/>
          <w:szCs w:val="24"/>
        </w:rPr>
        <w:t xml:space="preserve">expected response to hyperoxia in </w:t>
      </w:r>
      <w:r w:rsidR="00FE4001" w:rsidRPr="00AA55AA">
        <w:rPr>
          <w:rFonts w:ascii="Calibri" w:eastAsia="Arial" w:hAnsi="Calibri" w:cs="Calibri"/>
          <w:sz w:val="24"/>
          <w:szCs w:val="24"/>
        </w:rPr>
        <w:t xml:space="preserve">an </w:t>
      </w:r>
      <w:r w:rsidR="009311A9" w:rsidRPr="00AA55AA">
        <w:rPr>
          <w:rFonts w:ascii="Calibri" w:eastAsia="Arial" w:hAnsi="Calibri" w:cs="Calibri"/>
          <w:sz w:val="24"/>
          <w:szCs w:val="24"/>
        </w:rPr>
        <w:t>animal with healthy lungs</w:t>
      </w:r>
      <w:r w:rsidR="003A35C4" w:rsidRPr="00AA55AA">
        <w:rPr>
          <w:rFonts w:ascii="Calibri" w:eastAsia="Arial" w:hAnsi="Calibri" w:cs="Calibri"/>
          <w:sz w:val="24"/>
          <w:szCs w:val="24"/>
        </w:rPr>
        <w:t>)</w:t>
      </w:r>
      <w:r w:rsidR="009311A9" w:rsidRPr="00AA55AA">
        <w:rPr>
          <w:rFonts w:ascii="Calibri" w:eastAsia="Arial" w:hAnsi="Calibri" w:cs="Calibri"/>
          <w:sz w:val="24"/>
          <w:szCs w:val="24"/>
        </w:rPr>
        <w:t>.</w:t>
      </w:r>
      <w:r w:rsidR="001B060E" w:rsidRPr="00AA55AA">
        <w:rPr>
          <w:rFonts w:ascii="Calibri" w:eastAsia="Arial" w:hAnsi="Calibri" w:cs="Calibri"/>
          <w:sz w:val="24"/>
          <w:szCs w:val="24"/>
        </w:rPr>
        <w:t xml:space="preserve"> FiO</w:t>
      </w:r>
      <w:r w:rsidR="001B060E" w:rsidRPr="00AA55AA">
        <w:rPr>
          <w:rFonts w:ascii="Calibri" w:eastAsia="Arial" w:hAnsi="Calibri" w:cs="Calibri"/>
          <w:sz w:val="24"/>
          <w:szCs w:val="24"/>
          <w:vertAlign w:val="subscript"/>
        </w:rPr>
        <w:t>2</w:t>
      </w:r>
      <w:r w:rsidR="001B060E" w:rsidRPr="00AA55AA">
        <w:rPr>
          <w:rFonts w:ascii="Calibri" w:eastAsia="Arial" w:hAnsi="Calibri" w:cs="Calibri"/>
          <w:sz w:val="24"/>
          <w:szCs w:val="24"/>
        </w:rPr>
        <w:t xml:space="preserve"> 1.0 is used during </w:t>
      </w:r>
      <w:r w:rsidR="00FE4001" w:rsidRPr="00AA55AA">
        <w:rPr>
          <w:rFonts w:ascii="Calibri" w:eastAsia="Arial" w:hAnsi="Calibri" w:cs="Calibri"/>
          <w:sz w:val="24"/>
          <w:szCs w:val="24"/>
        </w:rPr>
        <w:t xml:space="preserve">the </w:t>
      </w:r>
      <w:r w:rsidR="001B060E" w:rsidRPr="00AA55AA">
        <w:rPr>
          <w:rFonts w:ascii="Calibri" w:eastAsia="Arial" w:hAnsi="Calibri" w:cs="Calibri"/>
          <w:sz w:val="24"/>
          <w:szCs w:val="24"/>
        </w:rPr>
        <w:t xml:space="preserve">initial phases of </w:t>
      </w:r>
      <w:r w:rsidR="00FE4001" w:rsidRPr="00AA55AA">
        <w:rPr>
          <w:rFonts w:ascii="Calibri" w:eastAsia="Arial" w:hAnsi="Calibri" w:cs="Calibri"/>
          <w:sz w:val="24"/>
          <w:szCs w:val="24"/>
        </w:rPr>
        <w:t xml:space="preserve">the </w:t>
      </w:r>
      <w:r w:rsidR="001B060E" w:rsidRPr="00AA55AA">
        <w:rPr>
          <w:rFonts w:ascii="Calibri" w:eastAsia="Arial" w:hAnsi="Calibri" w:cs="Calibri"/>
          <w:sz w:val="24"/>
          <w:szCs w:val="24"/>
        </w:rPr>
        <w:t>experiment to ensure a</w:t>
      </w:r>
      <w:r w:rsidR="0000451B" w:rsidRPr="00AA55AA">
        <w:rPr>
          <w:rFonts w:ascii="Calibri" w:eastAsia="Arial" w:hAnsi="Calibri" w:cs="Calibri"/>
          <w:sz w:val="24"/>
          <w:szCs w:val="24"/>
        </w:rPr>
        <w:t>n appropriate</w:t>
      </w:r>
      <w:r w:rsidR="001B060E" w:rsidRPr="00AA55AA">
        <w:rPr>
          <w:rFonts w:ascii="Calibri" w:eastAsia="Arial" w:hAnsi="Calibri" w:cs="Calibri"/>
          <w:sz w:val="24"/>
          <w:szCs w:val="24"/>
        </w:rPr>
        <w:t xml:space="preserve"> response to hyperoxia as an inclusion criterion</w:t>
      </w:r>
      <w:r w:rsidR="00641300" w:rsidRPr="00AA55AA">
        <w:rPr>
          <w:rFonts w:ascii="Calibri" w:eastAsia="Arial" w:hAnsi="Calibri" w:cs="Calibri"/>
          <w:sz w:val="24"/>
          <w:szCs w:val="24"/>
        </w:rPr>
        <w:t>.</w:t>
      </w:r>
    </w:p>
    <w:p w14:paraId="56B7D7E1" w14:textId="77777777" w:rsidR="008B6197" w:rsidRPr="00AA55AA" w:rsidRDefault="008B6197"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720B2B8A" w14:textId="70ECF4ED" w:rsidR="009311A9" w:rsidRPr="00AA55AA" w:rsidRDefault="009311A9" w:rsidP="00AA55AA">
      <w:pPr>
        <w:pStyle w:val="ListParagraph"/>
        <w:numPr>
          <w:ilvl w:val="3"/>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 If this is not reached:</w:t>
      </w:r>
    </w:p>
    <w:p w14:paraId="7ADA2712" w14:textId="77777777" w:rsidR="00EF5D03" w:rsidRPr="00AA55AA" w:rsidRDefault="00EF5D03"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767911F4" w14:textId="6D202977" w:rsidR="00696996" w:rsidRPr="00AA55AA" w:rsidRDefault="00B463BA" w:rsidP="00AA55AA">
      <w:pPr>
        <w:pStyle w:val="ListParagraph"/>
        <w:numPr>
          <w:ilvl w:val="4"/>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Check</w:t>
      </w:r>
      <w:r w:rsidR="4514C271" w:rsidRPr="00AA55AA">
        <w:rPr>
          <w:rFonts w:ascii="Calibri" w:eastAsia="Arial" w:hAnsi="Calibri" w:cs="Calibri"/>
          <w:sz w:val="24"/>
          <w:szCs w:val="24"/>
        </w:rPr>
        <w:t xml:space="preserve"> </w:t>
      </w:r>
      <w:r w:rsidR="00FE4001" w:rsidRPr="00AA55AA">
        <w:rPr>
          <w:rFonts w:ascii="Calibri" w:eastAsia="Arial" w:hAnsi="Calibri" w:cs="Calibri"/>
          <w:sz w:val="24"/>
          <w:szCs w:val="24"/>
        </w:rPr>
        <w:t xml:space="preserve">the </w:t>
      </w:r>
      <w:r w:rsidR="4514C271" w:rsidRPr="00AA55AA">
        <w:rPr>
          <w:rFonts w:ascii="Calibri" w:eastAsia="Arial" w:hAnsi="Calibri" w:cs="Calibri"/>
          <w:sz w:val="24"/>
          <w:szCs w:val="24"/>
        </w:rPr>
        <w:t xml:space="preserve">position of </w:t>
      </w:r>
      <w:r w:rsidR="00FE4001" w:rsidRPr="00AA55AA">
        <w:rPr>
          <w:rFonts w:ascii="Calibri" w:eastAsia="Arial" w:hAnsi="Calibri" w:cs="Calibri"/>
          <w:sz w:val="24"/>
          <w:szCs w:val="24"/>
        </w:rPr>
        <w:t xml:space="preserve">the </w:t>
      </w:r>
      <w:r w:rsidR="4514C271" w:rsidRPr="00AA55AA">
        <w:rPr>
          <w:rFonts w:ascii="Calibri" w:eastAsia="Arial" w:hAnsi="Calibri" w:cs="Calibri"/>
          <w:sz w:val="24"/>
          <w:szCs w:val="24"/>
        </w:rPr>
        <w:t>endotracheal tube, ventilator settings, delivery of oxygen</w:t>
      </w:r>
      <w:r w:rsidR="00FE4001" w:rsidRPr="00AA55AA">
        <w:rPr>
          <w:rFonts w:ascii="Calibri" w:eastAsia="Arial" w:hAnsi="Calibri" w:cs="Calibri"/>
          <w:sz w:val="24"/>
          <w:szCs w:val="24"/>
        </w:rPr>
        <w:t>,</w:t>
      </w:r>
      <w:r w:rsidR="4514C271" w:rsidRPr="00AA55AA">
        <w:rPr>
          <w:rFonts w:ascii="Calibri" w:eastAsia="Arial" w:hAnsi="Calibri" w:cs="Calibri"/>
          <w:sz w:val="24"/>
          <w:szCs w:val="24"/>
        </w:rPr>
        <w:t xml:space="preserve"> and proper blood sampling technique. Repeat </w:t>
      </w:r>
      <w:r w:rsidR="008C268D" w:rsidRPr="00AA55AA">
        <w:rPr>
          <w:rFonts w:ascii="Calibri" w:eastAsia="Arial" w:hAnsi="Calibri" w:cs="Calibri"/>
          <w:sz w:val="24"/>
          <w:szCs w:val="24"/>
        </w:rPr>
        <w:t xml:space="preserve">the </w:t>
      </w:r>
      <w:r w:rsidR="4514C271" w:rsidRPr="00AA55AA">
        <w:rPr>
          <w:rFonts w:ascii="Calibri" w:eastAsia="Arial" w:hAnsi="Calibri" w:cs="Calibri"/>
          <w:sz w:val="24"/>
          <w:szCs w:val="24"/>
        </w:rPr>
        <w:t>lung recruitment maneuver once to ensure proper recruitment.</w:t>
      </w:r>
    </w:p>
    <w:p w14:paraId="49E19E21" w14:textId="77777777" w:rsidR="00677F3D" w:rsidRPr="00AA55AA" w:rsidRDefault="00677F3D"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2D2F38B0" w14:textId="696A97CF" w:rsidR="009311A9" w:rsidRPr="00AA55AA" w:rsidRDefault="00254CCB" w:rsidP="00AA55AA">
      <w:pPr>
        <w:pStyle w:val="ListParagraph"/>
        <w:numPr>
          <w:ilvl w:val="4"/>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If still not improved, exclude </w:t>
      </w:r>
      <w:r w:rsidR="008C268D" w:rsidRPr="00AA55AA">
        <w:rPr>
          <w:rFonts w:ascii="Calibri" w:eastAsia="Arial" w:hAnsi="Calibri" w:cs="Calibri"/>
          <w:sz w:val="24"/>
          <w:szCs w:val="24"/>
        </w:rPr>
        <w:t xml:space="preserve">the </w:t>
      </w:r>
      <w:r w:rsidRPr="00AA55AA">
        <w:rPr>
          <w:rFonts w:ascii="Calibri" w:eastAsia="Arial" w:hAnsi="Calibri" w:cs="Calibri"/>
          <w:sz w:val="24"/>
          <w:szCs w:val="24"/>
        </w:rPr>
        <w:t xml:space="preserve">animal and euthanize </w:t>
      </w:r>
      <w:r w:rsidR="008C268D" w:rsidRPr="00AA55AA">
        <w:rPr>
          <w:rFonts w:ascii="Calibri" w:eastAsia="Arial" w:hAnsi="Calibri" w:cs="Calibri"/>
          <w:sz w:val="24"/>
          <w:szCs w:val="24"/>
        </w:rPr>
        <w:t xml:space="preserve">it </w:t>
      </w:r>
      <w:r w:rsidRPr="00AA55AA">
        <w:rPr>
          <w:rFonts w:ascii="Calibri" w:eastAsia="Arial" w:hAnsi="Calibri" w:cs="Calibri"/>
          <w:sz w:val="24"/>
          <w:szCs w:val="24"/>
        </w:rPr>
        <w:t>immediately</w:t>
      </w:r>
      <w:r w:rsidR="00E50D89" w:rsidRPr="00AA55AA">
        <w:rPr>
          <w:rFonts w:ascii="Calibri" w:eastAsia="Arial" w:hAnsi="Calibri" w:cs="Calibri"/>
          <w:sz w:val="24"/>
          <w:szCs w:val="24"/>
        </w:rPr>
        <w:t xml:space="preserve"> </w:t>
      </w:r>
      <w:r w:rsidR="008C268D" w:rsidRPr="00AA55AA">
        <w:rPr>
          <w:rFonts w:ascii="Calibri" w:eastAsia="Arial" w:hAnsi="Calibri" w:cs="Calibri"/>
          <w:sz w:val="24"/>
          <w:szCs w:val="24"/>
        </w:rPr>
        <w:t xml:space="preserve">(following institutionally approved protocols) </w:t>
      </w:r>
      <w:r w:rsidR="00E50D89" w:rsidRPr="00AA55AA">
        <w:rPr>
          <w:rFonts w:ascii="Calibri" w:eastAsia="Arial" w:hAnsi="Calibri" w:cs="Calibri"/>
          <w:sz w:val="24"/>
          <w:szCs w:val="24"/>
        </w:rPr>
        <w:t xml:space="preserve">due to </w:t>
      </w:r>
      <w:r w:rsidR="008C268D" w:rsidRPr="00AA55AA">
        <w:rPr>
          <w:rFonts w:ascii="Calibri" w:eastAsia="Arial" w:hAnsi="Calibri" w:cs="Calibri"/>
          <w:sz w:val="24"/>
          <w:szCs w:val="24"/>
        </w:rPr>
        <w:t xml:space="preserve">the </w:t>
      </w:r>
      <w:r w:rsidR="00D613C5" w:rsidRPr="00AA55AA">
        <w:rPr>
          <w:rFonts w:ascii="Calibri" w:eastAsia="Arial" w:hAnsi="Calibri" w:cs="Calibri"/>
          <w:sz w:val="24"/>
          <w:szCs w:val="24"/>
        </w:rPr>
        <w:t>potential intrinsic issue of the lung (unhealthy lung from prior non-experimental exposure</w:t>
      </w:r>
      <w:r w:rsidR="00AE67F8" w:rsidRPr="00AA55AA">
        <w:rPr>
          <w:rFonts w:ascii="Calibri" w:eastAsia="Arial" w:hAnsi="Calibri" w:cs="Calibri"/>
          <w:sz w:val="24"/>
          <w:szCs w:val="24"/>
        </w:rPr>
        <w:t xml:space="preserve"> </w:t>
      </w:r>
      <w:r w:rsidR="00797419" w:rsidRPr="00AA55AA">
        <w:rPr>
          <w:rFonts w:ascii="Calibri" w:eastAsia="Arial" w:hAnsi="Calibri" w:cs="Calibri"/>
          <w:sz w:val="24"/>
          <w:szCs w:val="24"/>
        </w:rPr>
        <w:t>– i.e.</w:t>
      </w:r>
      <w:r w:rsidR="008C268D" w:rsidRPr="00AA55AA">
        <w:rPr>
          <w:rFonts w:ascii="Calibri" w:eastAsia="Arial" w:hAnsi="Calibri" w:cs="Calibri"/>
          <w:sz w:val="24"/>
          <w:szCs w:val="24"/>
        </w:rPr>
        <w:t>,</w:t>
      </w:r>
      <w:r w:rsidR="00797419" w:rsidRPr="00AA55AA">
        <w:rPr>
          <w:rFonts w:ascii="Calibri" w:eastAsia="Arial" w:hAnsi="Calibri" w:cs="Calibri"/>
          <w:sz w:val="24"/>
          <w:szCs w:val="24"/>
        </w:rPr>
        <w:t xml:space="preserve"> </w:t>
      </w:r>
      <w:r w:rsidR="00C9789F" w:rsidRPr="00AA55AA">
        <w:rPr>
          <w:rFonts w:ascii="Calibri" w:eastAsia="Arial" w:hAnsi="Calibri" w:cs="Calibri"/>
          <w:sz w:val="24"/>
          <w:szCs w:val="24"/>
        </w:rPr>
        <w:t>a</w:t>
      </w:r>
      <w:r w:rsidR="00797419" w:rsidRPr="00AA55AA">
        <w:rPr>
          <w:rFonts w:ascii="Calibri" w:eastAsia="Arial" w:hAnsi="Calibri" w:cs="Calibri"/>
          <w:sz w:val="24"/>
          <w:szCs w:val="24"/>
        </w:rPr>
        <w:t>t the farm</w:t>
      </w:r>
      <w:r w:rsidR="00D613C5" w:rsidRPr="00AA55AA">
        <w:rPr>
          <w:rFonts w:ascii="Calibri" w:eastAsia="Arial" w:hAnsi="Calibri" w:cs="Calibri"/>
          <w:sz w:val="24"/>
          <w:szCs w:val="24"/>
        </w:rPr>
        <w:t>)</w:t>
      </w:r>
      <w:r w:rsidRPr="00AA55AA">
        <w:rPr>
          <w:rFonts w:ascii="Calibri" w:eastAsia="Arial" w:hAnsi="Calibri" w:cs="Calibri"/>
          <w:sz w:val="24"/>
          <w:szCs w:val="24"/>
        </w:rPr>
        <w:t>.</w:t>
      </w:r>
    </w:p>
    <w:p w14:paraId="2A575CDA" w14:textId="77777777" w:rsidR="00677F3D" w:rsidRPr="00AA55AA" w:rsidRDefault="00677F3D"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58B6120F" w14:textId="50DA19A2" w:rsidR="009311A9" w:rsidRPr="00AA55AA" w:rsidRDefault="009311A9" w:rsidP="00AA55AA">
      <w:pPr>
        <w:pStyle w:val="ListParagraph"/>
        <w:numPr>
          <w:ilvl w:val="3"/>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djust </w:t>
      </w:r>
      <w:r w:rsidR="008C268D" w:rsidRPr="00AA55AA">
        <w:rPr>
          <w:rFonts w:ascii="Calibri" w:eastAsia="Arial" w:hAnsi="Calibri" w:cs="Calibri"/>
          <w:sz w:val="24"/>
          <w:szCs w:val="24"/>
        </w:rPr>
        <w:t xml:space="preserve">the </w:t>
      </w:r>
      <w:r w:rsidR="0072444E" w:rsidRPr="00AA55AA">
        <w:rPr>
          <w:rFonts w:ascii="Calibri" w:eastAsia="Arial" w:hAnsi="Calibri" w:cs="Calibri"/>
          <w:sz w:val="24"/>
          <w:szCs w:val="24"/>
        </w:rPr>
        <w:t>RR</w:t>
      </w:r>
      <w:r w:rsidRPr="00AA55AA">
        <w:rPr>
          <w:rFonts w:ascii="Calibri" w:eastAsia="Arial" w:hAnsi="Calibri" w:cs="Calibri"/>
          <w:sz w:val="24"/>
          <w:szCs w:val="24"/>
        </w:rPr>
        <w:t xml:space="preserve"> to maintain PaCO</w:t>
      </w:r>
      <w:r w:rsidRPr="00AA55AA">
        <w:rPr>
          <w:rFonts w:ascii="Calibri" w:eastAsia="Arial" w:hAnsi="Calibri" w:cs="Calibri"/>
          <w:sz w:val="24"/>
          <w:szCs w:val="24"/>
          <w:vertAlign w:val="subscript"/>
        </w:rPr>
        <w:t>2</w:t>
      </w:r>
      <w:r w:rsidRPr="00AA55AA">
        <w:rPr>
          <w:rFonts w:ascii="Calibri" w:eastAsia="Arial" w:hAnsi="Calibri" w:cs="Calibri"/>
          <w:sz w:val="24"/>
          <w:szCs w:val="24"/>
        </w:rPr>
        <w:t xml:space="preserve"> between 35</w:t>
      </w:r>
      <w:r w:rsidR="008C268D" w:rsidRPr="00AA55AA">
        <w:rPr>
          <w:rFonts w:ascii="Calibri" w:eastAsia="Arial" w:hAnsi="Calibri" w:cs="Calibri"/>
          <w:sz w:val="24"/>
          <w:szCs w:val="24"/>
        </w:rPr>
        <w:t>–</w:t>
      </w:r>
      <w:r w:rsidRPr="00AA55AA">
        <w:rPr>
          <w:rFonts w:ascii="Calibri" w:eastAsia="Arial" w:hAnsi="Calibri" w:cs="Calibri"/>
          <w:sz w:val="24"/>
          <w:szCs w:val="24"/>
        </w:rPr>
        <w:t>45 mmHg</w:t>
      </w:r>
      <w:r w:rsidR="0072444E" w:rsidRPr="00AA55AA">
        <w:rPr>
          <w:rFonts w:ascii="Calibri" w:eastAsia="Arial" w:hAnsi="Calibri" w:cs="Calibri"/>
          <w:sz w:val="24"/>
          <w:szCs w:val="24"/>
        </w:rPr>
        <w:t>.</w:t>
      </w:r>
    </w:p>
    <w:p w14:paraId="57D7243C" w14:textId="77777777" w:rsidR="00677F3D" w:rsidRPr="00AA55AA" w:rsidRDefault="00677F3D"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7153DB8F" w14:textId="19D1EAFB" w:rsidR="00696996" w:rsidRPr="00AA55AA" w:rsidRDefault="00860EA1" w:rsidP="00AA55AA">
      <w:pPr>
        <w:pStyle w:val="ListParagraph"/>
        <w:numPr>
          <w:ilvl w:val="3"/>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Lower </w:t>
      </w:r>
      <w:r w:rsidR="008C268D" w:rsidRPr="00AA55AA">
        <w:rPr>
          <w:rFonts w:ascii="Calibri" w:eastAsia="Arial" w:hAnsi="Calibri" w:cs="Calibri"/>
          <w:sz w:val="24"/>
          <w:szCs w:val="24"/>
        </w:rPr>
        <w:t xml:space="preserve">the </w:t>
      </w:r>
      <w:r w:rsidR="384824E5" w:rsidRPr="00AA55AA">
        <w:rPr>
          <w:rFonts w:ascii="Calibri" w:eastAsia="Arial" w:hAnsi="Calibri" w:cs="Calibri"/>
          <w:sz w:val="24"/>
          <w:szCs w:val="24"/>
        </w:rPr>
        <w:t xml:space="preserve">PIP to </w:t>
      </w:r>
      <w:r w:rsidRPr="00AA55AA">
        <w:rPr>
          <w:rFonts w:ascii="Calibri" w:eastAsia="Arial" w:hAnsi="Calibri" w:cs="Calibri"/>
          <w:sz w:val="24"/>
          <w:szCs w:val="24"/>
        </w:rPr>
        <w:t>reach</w:t>
      </w:r>
      <w:r w:rsidR="384824E5" w:rsidRPr="00AA55AA">
        <w:rPr>
          <w:rFonts w:ascii="Calibri" w:eastAsia="Arial" w:hAnsi="Calibri" w:cs="Calibri"/>
          <w:sz w:val="24"/>
          <w:szCs w:val="24"/>
        </w:rPr>
        <w:t xml:space="preserve"> V</w:t>
      </w:r>
      <w:r w:rsidR="000D28E2" w:rsidRPr="00AA55AA">
        <w:rPr>
          <w:rFonts w:ascii="Calibri" w:eastAsia="Arial" w:hAnsi="Calibri" w:cs="Calibri"/>
          <w:sz w:val="24"/>
          <w:szCs w:val="24"/>
        </w:rPr>
        <w:t>T</w:t>
      </w:r>
      <w:r w:rsidRPr="00AA55AA">
        <w:rPr>
          <w:rFonts w:ascii="Calibri" w:eastAsia="Arial" w:hAnsi="Calibri" w:cs="Calibri"/>
          <w:sz w:val="24"/>
          <w:szCs w:val="24"/>
        </w:rPr>
        <w:t xml:space="preserve"> </w:t>
      </w:r>
      <w:r w:rsidR="384824E5" w:rsidRPr="00AA55AA">
        <w:rPr>
          <w:rFonts w:ascii="Calibri" w:eastAsia="Arial" w:hAnsi="Calibri" w:cs="Calibri"/>
          <w:sz w:val="24"/>
          <w:szCs w:val="24"/>
        </w:rPr>
        <w:t>7 m</w:t>
      </w:r>
      <w:r w:rsidR="008C268D" w:rsidRPr="00AA55AA">
        <w:rPr>
          <w:rFonts w:ascii="Calibri" w:eastAsia="Arial" w:hAnsi="Calibri" w:cs="Calibri"/>
          <w:sz w:val="24"/>
          <w:szCs w:val="24"/>
        </w:rPr>
        <w:t>L</w:t>
      </w:r>
      <w:r w:rsidR="384824E5" w:rsidRPr="00AA55AA">
        <w:rPr>
          <w:rFonts w:ascii="Calibri" w:eastAsia="Arial" w:hAnsi="Calibri" w:cs="Calibri"/>
          <w:sz w:val="24"/>
          <w:szCs w:val="24"/>
        </w:rPr>
        <w:t>/kg</w:t>
      </w:r>
      <w:r w:rsidR="004D624A" w:rsidRPr="00AA55AA">
        <w:rPr>
          <w:rFonts w:ascii="Calibri" w:eastAsia="Arial" w:hAnsi="Calibri" w:cs="Calibri"/>
          <w:sz w:val="24"/>
          <w:szCs w:val="24"/>
        </w:rPr>
        <w:t>, keep</w:t>
      </w:r>
      <w:r w:rsidR="0072444E" w:rsidRPr="00AA55AA">
        <w:rPr>
          <w:rFonts w:ascii="Calibri" w:eastAsia="Arial" w:hAnsi="Calibri" w:cs="Calibri"/>
          <w:sz w:val="24"/>
          <w:szCs w:val="24"/>
        </w:rPr>
        <w:t>ing</w:t>
      </w:r>
      <w:r w:rsidR="004D624A" w:rsidRPr="00AA55AA">
        <w:rPr>
          <w:rFonts w:ascii="Calibri" w:eastAsia="Arial" w:hAnsi="Calibri" w:cs="Calibri"/>
          <w:sz w:val="24"/>
          <w:szCs w:val="24"/>
        </w:rPr>
        <w:t xml:space="preserve"> FiO</w:t>
      </w:r>
      <w:r w:rsidR="004D624A" w:rsidRPr="00AA55AA">
        <w:rPr>
          <w:rFonts w:ascii="Calibri" w:eastAsia="Arial" w:hAnsi="Calibri" w:cs="Calibri"/>
          <w:sz w:val="24"/>
          <w:szCs w:val="24"/>
          <w:vertAlign w:val="subscript"/>
        </w:rPr>
        <w:t>2</w:t>
      </w:r>
      <w:r w:rsidR="004D624A" w:rsidRPr="00AA55AA">
        <w:rPr>
          <w:rFonts w:ascii="Calibri" w:eastAsia="Arial" w:hAnsi="Calibri" w:cs="Calibri"/>
          <w:sz w:val="24"/>
          <w:szCs w:val="24"/>
        </w:rPr>
        <w:t xml:space="preserve"> 1.0</w:t>
      </w:r>
      <w:r w:rsidR="0072444E" w:rsidRPr="00AA55AA">
        <w:rPr>
          <w:rFonts w:ascii="Calibri" w:eastAsia="Arial" w:hAnsi="Calibri" w:cs="Calibri"/>
          <w:sz w:val="24"/>
          <w:szCs w:val="24"/>
        </w:rPr>
        <w:t xml:space="preserve"> and PEEP 6 cmH</w:t>
      </w:r>
      <w:r w:rsidR="0072444E" w:rsidRPr="00AA55AA">
        <w:rPr>
          <w:rFonts w:ascii="Calibri" w:eastAsia="Arial" w:hAnsi="Calibri" w:cs="Calibri"/>
          <w:sz w:val="24"/>
          <w:szCs w:val="24"/>
          <w:vertAlign w:val="subscript"/>
        </w:rPr>
        <w:t>2</w:t>
      </w:r>
      <w:r w:rsidR="0072444E" w:rsidRPr="00AA55AA">
        <w:rPr>
          <w:rFonts w:ascii="Calibri" w:eastAsia="Arial" w:hAnsi="Calibri" w:cs="Calibri"/>
          <w:sz w:val="24"/>
          <w:szCs w:val="24"/>
        </w:rPr>
        <w:t>O.</w:t>
      </w:r>
    </w:p>
    <w:p w14:paraId="22820714" w14:textId="77777777" w:rsidR="00677F3D" w:rsidRPr="00AA55AA" w:rsidRDefault="00677F3D"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7CA95CB7" w14:textId="57AE2F73" w:rsidR="002A343B" w:rsidRPr="00AA55AA" w:rsidRDefault="4514C271" w:rsidP="00AA55AA">
      <w:pPr>
        <w:pStyle w:val="ListParagraph"/>
        <w:numPr>
          <w:ilvl w:val="3"/>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After stabilization, record </w:t>
      </w:r>
      <w:r w:rsidRPr="00AA55AA">
        <w:rPr>
          <w:rFonts w:ascii="Calibri" w:eastAsia="Arial" w:hAnsi="Calibri" w:cs="Calibri"/>
          <w:i/>
          <w:iCs/>
          <w:sz w:val="24"/>
          <w:szCs w:val="24"/>
        </w:rPr>
        <w:t>timepoint baseline</w:t>
      </w:r>
      <w:r w:rsidRPr="00AA55AA">
        <w:rPr>
          <w:rFonts w:ascii="Calibri" w:eastAsia="Arial" w:hAnsi="Calibri" w:cs="Calibri"/>
          <w:sz w:val="24"/>
          <w:szCs w:val="24"/>
        </w:rPr>
        <w:t xml:space="preserve"> readings for VT 7 mL/kg on </w:t>
      </w:r>
      <w:r w:rsidR="008C268D" w:rsidRPr="00AA55AA">
        <w:rPr>
          <w:rFonts w:ascii="Calibri" w:eastAsia="Arial" w:hAnsi="Calibri" w:cs="Calibri"/>
          <w:sz w:val="24"/>
          <w:szCs w:val="24"/>
        </w:rPr>
        <w:t xml:space="preserve">the </w:t>
      </w:r>
      <w:r w:rsidRPr="00AA55AA">
        <w:rPr>
          <w:rFonts w:ascii="Calibri" w:eastAsia="Arial" w:hAnsi="Calibri" w:cs="Calibri"/>
          <w:sz w:val="24"/>
          <w:szCs w:val="24"/>
        </w:rPr>
        <w:t>CRF sheet with physiological parameters and samples</w:t>
      </w:r>
      <w:r w:rsidR="008C268D" w:rsidRPr="00AA55AA">
        <w:rPr>
          <w:rFonts w:ascii="Calibri" w:eastAsia="Arial" w:hAnsi="Calibri" w:cs="Calibri"/>
          <w:sz w:val="24"/>
          <w:szCs w:val="24"/>
        </w:rPr>
        <w:t>,</w:t>
      </w:r>
      <w:r w:rsidRPr="00AA55AA">
        <w:rPr>
          <w:rFonts w:ascii="Calibri" w:eastAsia="Arial" w:hAnsi="Calibri" w:cs="Calibri"/>
          <w:sz w:val="24"/>
          <w:szCs w:val="24"/>
        </w:rPr>
        <w:t xml:space="preserve"> including arterial and venous blood gas. Stabilization </w:t>
      </w:r>
      <w:r w:rsidRPr="00AA55AA">
        <w:rPr>
          <w:rFonts w:ascii="Calibri" w:eastAsia="Arial" w:hAnsi="Calibri" w:cs="Calibri"/>
          <w:sz w:val="24"/>
          <w:szCs w:val="24"/>
        </w:rPr>
        <w:lastRenderedPageBreak/>
        <w:t>includes vital signs</w:t>
      </w:r>
      <w:r w:rsidR="00E944C7" w:rsidRPr="00AA55AA">
        <w:rPr>
          <w:rFonts w:ascii="Calibri" w:eastAsia="Arial" w:hAnsi="Calibri" w:cs="Calibri"/>
          <w:sz w:val="24"/>
          <w:szCs w:val="24"/>
        </w:rPr>
        <w:t>,</w:t>
      </w:r>
      <w:r w:rsidRPr="00AA55AA">
        <w:rPr>
          <w:rFonts w:ascii="Calibri" w:eastAsia="Arial" w:hAnsi="Calibri" w:cs="Calibri"/>
          <w:sz w:val="24"/>
          <w:szCs w:val="24"/>
        </w:rPr>
        <w:t xml:space="preserve"> as in steps </w:t>
      </w:r>
      <w:r w:rsidR="008B6197" w:rsidRPr="00AA55AA">
        <w:rPr>
          <w:rFonts w:ascii="Calibri" w:eastAsia="Arial" w:hAnsi="Calibri" w:cs="Calibri"/>
          <w:sz w:val="24"/>
          <w:szCs w:val="24"/>
        </w:rPr>
        <w:t>3</w:t>
      </w:r>
      <w:r w:rsidRPr="00AA55AA">
        <w:rPr>
          <w:rFonts w:ascii="Calibri" w:eastAsia="Arial" w:hAnsi="Calibri" w:cs="Calibri"/>
          <w:sz w:val="24"/>
          <w:szCs w:val="24"/>
        </w:rPr>
        <w:t>.</w:t>
      </w:r>
      <w:r w:rsidR="00B13825" w:rsidRPr="00AA55AA">
        <w:rPr>
          <w:rFonts w:ascii="Calibri" w:eastAsia="Arial" w:hAnsi="Calibri" w:cs="Calibri"/>
          <w:sz w:val="24"/>
          <w:szCs w:val="24"/>
        </w:rPr>
        <w:t>2.10</w:t>
      </w:r>
      <w:r w:rsidR="00E944C7" w:rsidRPr="00AA55AA">
        <w:rPr>
          <w:rFonts w:ascii="Calibri" w:eastAsia="Arial" w:hAnsi="Calibri" w:cs="Calibri"/>
          <w:sz w:val="24"/>
          <w:szCs w:val="24"/>
        </w:rPr>
        <w:t>,</w:t>
      </w:r>
      <w:r w:rsidRPr="00AA55AA">
        <w:rPr>
          <w:rFonts w:ascii="Calibri" w:eastAsia="Arial" w:hAnsi="Calibri" w:cs="Calibri"/>
          <w:sz w:val="24"/>
          <w:szCs w:val="24"/>
        </w:rPr>
        <w:t xml:space="preserve"> and blood gas values </w:t>
      </w:r>
      <w:r w:rsidR="00E944C7" w:rsidRPr="00AA55AA">
        <w:rPr>
          <w:rFonts w:ascii="Calibri" w:eastAsia="Arial" w:hAnsi="Calibri" w:cs="Calibri"/>
          <w:sz w:val="24"/>
          <w:szCs w:val="24"/>
        </w:rPr>
        <w:t>of</w:t>
      </w:r>
      <w:r w:rsidRPr="00AA55AA">
        <w:rPr>
          <w:rFonts w:ascii="Calibri" w:eastAsia="Arial" w:hAnsi="Calibri" w:cs="Calibri"/>
          <w:sz w:val="24"/>
          <w:szCs w:val="24"/>
        </w:rPr>
        <w:t>:</w:t>
      </w:r>
      <w:r w:rsidR="00E944C7" w:rsidRPr="00AA55AA">
        <w:rPr>
          <w:rFonts w:ascii="Calibri" w:eastAsia="Arial" w:hAnsi="Calibri" w:cs="Calibri"/>
          <w:sz w:val="24"/>
          <w:szCs w:val="24"/>
        </w:rPr>
        <w:t xml:space="preserve"> </w:t>
      </w:r>
      <w:r w:rsidR="002A343B" w:rsidRPr="00AA55AA">
        <w:rPr>
          <w:rFonts w:ascii="Calibri" w:eastAsia="Arial" w:hAnsi="Calibri" w:cs="Calibri"/>
          <w:sz w:val="24"/>
          <w:szCs w:val="24"/>
        </w:rPr>
        <w:t>PaO</w:t>
      </w:r>
      <w:r w:rsidR="002A343B" w:rsidRPr="00AA55AA">
        <w:rPr>
          <w:rFonts w:ascii="Calibri" w:eastAsia="Arial" w:hAnsi="Calibri" w:cs="Calibri"/>
          <w:sz w:val="24"/>
          <w:szCs w:val="24"/>
          <w:vertAlign w:val="subscript"/>
        </w:rPr>
        <w:t>2</w:t>
      </w:r>
      <w:r w:rsidR="002A343B" w:rsidRPr="00AA55AA">
        <w:rPr>
          <w:rFonts w:ascii="Calibri" w:eastAsia="Arial" w:hAnsi="Calibri" w:cs="Calibri"/>
          <w:sz w:val="24"/>
          <w:szCs w:val="24"/>
        </w:rPr>
        <w:t>: 400</w:t>
      </w:r>
      <w:r w:rsidR="00E944C7" w:rsidRPr="00AA55AA">
        <w:rPr>
          <w:rFonts w:ascii="Calibri" w:eastAsia="Arial" w:hAnsi="Calibri" w:cs="Calibri"/>
          <w:sz w:val="24"/>
          <w:szCs w:val="24"/>
        </w:rPr>
        <w:t>–</w:t>
      </w:r>
      <w:r w:rsidR="002A343B" w:rsidRPr="00AA55AA">
        <w:rPr>
          <w:rFonts w:ascii="Calibri" w:eastAsia="Arial" w:hAnsi="Calibri" w:cs="Calibri"/>
          <w:sz w:val="24"/>
          <w:szCs w:val="24"/>
        </w:rPr>
        <w:t>500 mmHg</w:t>
      </w:r>
      <w:r w:rsidR="00B9733E" w:rsidRPr="00AA55AA">
        <w:rPr>
          <w:rFonts w:ascii="Calibri" w:eastAsia="Arial" w:hAnsi="Calibri" w:cs="Calibri"/>
          <w:sz w:val="24"/>
          <w:szCs w:val="24"/>
        </w:rPr>
        <w:t xml:space="preserve">, </w:t>
      </w:r>
      <w:r w:rsidR="002A343B" w:rsidRPr="00AA55AA">
        <w:rPr>
          <w:rFonts w:ascii="Calibri" w:eastAsia="Arial" w:hAnsi="Calibri" w:cs="Calibri"/>
          <w:sz w:val="24"/>
          <w:szCs w:val="24"/>
        </w:rPr>
        <w:t>PaCO</w:t>
      </w:r>
      <w:r w:rsidR="002A343B" w:rsidRPr="00AA55AA">
        <w:rPr>
          <w:rFonts w:ascii="Calibri" w:eastAsia="Arial" w:hAnsi="Calibri" w:cs="Calibri"/>
          <w:sz w:val="24"/>
          <w:szCs w:val="24"/>
          <w:vertAlign w:val="subscript"/>
        </w:rPr>
        <w:t>2</w:t>
      </w:r>
      <w:r w:rsidR="002A343B" w:rsidRPr="00AA55AA">
        <w:rPr>
          <w:rFonts w:ascii="Calibri" w:eastAsia="Arial" w:hAnsi="Calibri" w:cs="Calibri"/>
          <w:sz w:val="24"/>
          <w:szCs w:val="24"/>
        </w:rPr>
        <w:t>: 35</w:t>
      </w:r>
      <w:r w:rsidR="00B9733E" w:rsidRPr="00AA55AA">
        <w:rPr>
          <w:rFonts w:ascii="Calibri" w:eastAsia="Arial" w:hAnsi="Calibri" w:cs="Calibri"/>
          <w:sz w:val="24"/>
          <w:szCs w:val="24"/>
        </w:rPr>
        <w:t>–</w:t>
      </w:r>
      <w:r w:rsidR="002A343B" w:rsidRPr="00AA55AA">
        <w:rPr>
          <w:rFonts w:ascii="Calibri" w:eastAsia="Arial" w:hAnsi="Calibri" w:cs="Calibri"/>
          <w:sz w:val="24"/>
          <w:szCs w:val="24"/>
        </w:rPr>
        <w:t>45 mmHg</w:t>
      </w:r>
      <w:r w:rsidR="00B9733E" w:rsidRPr="00AA55AA">
        <w:rPr>
          <w:rFonts w:ascii="Calibri" w:eastAsia="Arial" w:hAnsi="Calibri" w:cs="Calibri"/>
          <w:sz w:val="24"/>
          <w:szCs w:val="24"/>
        </w:rPr>
        <w:t xml:space="preserve">, </w:t>
      </w:r>
      <w:r w:rsidR="002A343B" w:rsidRPr="00AA55AA">
        <w:rPr>
          <w:rFonts w:ascii="Calibri" w:eastAsia="Arial" w:hAnsi="Calibri" w:cs="Calibri"/>
          <w:sz w:val="24"/>
          <w:szCs w:val="24"/>
        </w:rPr>
        <w:t>pH: 7.35</w:t>
      </w:r>
      <w:r w:rsidR="00B9733E" w:rsidRPr="00AA55AA">
        <w:rPr>
          <w:rFonts w:ascii="Calibri" w:eastAsia="Arial" w:hAnsi="Calibri" w:cs="Calibri"/>
          <w:sz w:val="24"/>
          <w:szCs w:val="24"/>
        </w:rPr>
        <w:t>–</w:t>
      </w:r>
      <w:r w:rsidR="002A343B" w:rsidRPr="00AA55AA">
        <w:rPr>
          <w:rFonts w:ascii="Calibri" w:eastAsia="Arial" w:hAnsi="Calibri" w:cs="Calibri"/>
          <w:sz w:val="24"/>
          <w:szCs w:val="24"/>
        </w:rPr>
        <w:t>7.45</w:t>
      </w:r>
      <w:r w:rsidR="00B9733E" w:rsidRPr="00AA55AA">
        <w:rPr>
          <w:rFonts w:ascii="Calibri" w:eastAsia="Arial" w:hAnsi="Calibri" w:cs="Calibri"/>
          <w:sz w:val="24"/>
          <w:szCs w:val="24"/>
        </w:rPr>
        <w:t xml:space="preserve">, </w:t>
      </w:r>
      <w:r w:rsidR="0072444E" w:rsidRPr="00AA55AA">
        <w:rPr>
          <w:rFonts w:ascii="Calibri" w:eastAsia="Arial" w:hAnsi="Calibri" w:cs="Calibri"/>
          <w:sz w:val="24"/>
          <w:szCs w:val="24"/>
        </w:rPr>
        <w:t>BG</w:t>
      </w:r>
      <w:r w:rsidR="002A343B" w:rsidRPr="00AA55AA">
        <w:rPr>
          <w:rFonts w:ascii="Calibri" w:eastAsia="Arial" w:hAnsi="Calibri" w:cs="Calibri"/>
          <w:sz w:val="24"/>
          <w:szCs w:val="24"/>
        </w:rPr>
        <w:t>: 4</w:t>
      </w:r>
      <w:r w:rsidR="00B9733E" w:rsidRPr="00AA55AA">
        <w:rPr>
          <w:rFonts w:ascii="Calibri" w:eastAsia="Arial" w:hAnsi="Calibri" w:cs="Calibri"/>
          <w:sz w:val="24"/>
          <w:szCs w:val="24"/>
        </w:rPr>
        <w:t>–</w:t>
      </w:r>
      <w:r w:rsidR="002A343B" w:rsidRPr="00AA55AA">
        <w:rPr>
          <w:rFonts w:ascii="Calibri" w:eastAsia="Arial" w:hAnsi="Calibri" w:cs="Calibri"/>
          <w:sz w:val="24"/>
          <w:szCs w:val="24"/>
        </w:rPr>
        <w:t>5 mmol/L</w:t>
      </w:r>
      <w:r w:rsidR="00F12D6D" w:rsidRPr="00AA55AA">
        <w:rPr>
          <w:rFonts w:ascii="Calibri" w:eastAsia="Arial" w:hAnsi="Calibri" w:cs="Calibri"/>
          <w:sz w:val="24"/>
          <w:szCs w:val="24"/>
        </w:rPr>
        <w:t>.</w:t>
      </w:r>
    </w:p>
    <w:p w14:paraId="3FC57AB0" w14:textId="77777777" w:rsidR="00677F3D" w:rsidRPr="00AA55AA" w:rsidRDefault="00677F3D" w:rsidP="00AA55AA">
      <w:pPr>
        <w:pStyle w:val="ListParagraph"/>
        <w:tabs>
          <w:tab w:val="left" w:pos="1080"/>
        </w:tabs>
        <w:spacing w:after="0" w:line="240" w:lineRule="auto"/>
        <w:ind w:left="0"/>
        <w:jc w:val="both"/>
        <w:rPr>
          <w:rFonts w:ascii="Calibri" w:eastAsia="Arial" w:hAnsi="Calibri" w:cs="Calibri"/>
          <w:sz w:val="24"/>
          <w:szCs w:val="24"/>
        </w:rPr>
      </w:pPr>
    </w:p>
    <w:p w14:paraId="2175EA9D" w14:textId="2A088EBD" w:rsidR="00075E91" w:rsidRPr="00AA55AA" w:rsidRDefault="00075E91" w:rsidP="00AA55AA">
      <w:pPr>
        <w:pStyle w:val="ListParagraph"/>
        <w:numPr>
          <w:ilvl w:val="0"/>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t>Ventilation for c</w:t>
      </w:r>
      <w:r w:rsidR="04C2B7CC" w:rsidRPr="00AA55AA">
        <w:rPr>
          <w:rFonts w:ascii="Calibri" w:eastAsia="Arial" w:hAnsi="Calibri" w:cs="Calibri"/>
          <w:b/>
          <w:bCs/>
          <w:sz w:val="24"/>
          <w:szCs w:val="24"/>
        </w:rPr>
        <w:t>ontrol</w:t>
      </w:r>
      <w:r w:rsidR="04C2B7CC" w:rsidRPr="00AA55AA">
        <w:rPr>
          <w:rFonts w:ascii="Calibri" w:eastAsia="Arial" w:hAnsi="Calibri" w:cs="Calibri"/>
          <w:sz w:val="24"/>
          <w:szCs w:val="24"/>
        </w:rPr>
        <w:t xml:space="preserve"> </w:t>
      </w:r>
      <w:r w:rsidR="04C2B7CC" w:rsidRPr="00AA55AA">
        <w:rPr>
          <w:rFonts w:ascii="Calibri" w:eastAsia="Arial" w:hAnsi="Calibri" w:cs="Calibri"/>
          <w:b/>
          <w:bCs/>
          <w:sz w:val="24"/>
          <w:szCs w:val="24"/>
        </w:rPr>
        <w:t xml:space="preserve">animals </w:t>
      </w:r>
      <w:r w:rsidR="00FC5AC0" w:rsidRPr="00AA55AA">
        <w:rPr>
          <w:rFonts w:ascii="Calibri" w:eastAsia="Arial" w:hAnsi="Calibri" w:cs="Calibri"/>
          <w:b/>
          <w:bCs/>
          <w:sz w:val="24"/>
          <w:szCs w:val="24"/>
        </w:rPr>
        <w:t xml:space="preserve"> </w:t>
      </w:r>
    </w:p>
    <w:p w14:paraId="6B5AF48F" w14:textId="77777777" w:rsidR="000E244C" w:rsidRPr="00AA55AA" w:rsidRDefault="000E244C" w:rsidP="00AA55AA">
      <w:pPr>
        <w:pStyle w:val="ListParagraph"/>
        <w:tabs>
          <w:tab w:val="left" w:pos="360"/>
        </w:tabs>
        <w:spacing w:after="0" w:line="240" w:lineRule="auto"/>
        <w:ind w:left="0"/>
        <w:jc w:val="both"/>
        <w:rPr>
          <w:rFonts w:ascii="Calibri" w:eastAsia="Arial" w:hAnsi="Calibri" w:cs="Calibri"/>
          <w:sz w:val="24"/>
          <w:szCs w:val="24"/>
        </w:rPr>
      </w:pPr>
    </w:p>
    <w:p w14:paraId="502136BD" w14:textId="77777777" w:rsidR="0086149E" w:rsidRPr="00AA55AA" w:rsidRDefault="00643F8E" w:rsidP="00AA55AA">
      <w:pPr>
        <w:pStyle w:val="ListParagraph"/>
        <w:numPr>
          <w:ilvl w:val="1"/>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hAnsi="Calibri" w:cs="Calibri"/>
          <w:sz w:val="24"/>
          <w:szCs w:val="24"/>
        </w:rPr>
        <w:t xml:space="preserve">Use volume-controlled ventilation with a tidal volume of 7 mL/kg, PEEP of 6 cmH₂O, and FiO₂ of 1.0. Do not induce lung injury in control animals (i.e., do not perform surfactant depletion or endotoxin instillation). </w:t>
      </w:r>
    </w:p>
    <w:p w14:paraId="13D46B5C" w14:textId="77777777" w:rsidR="0086149E" w:rsidRPr="00AA55AA" w:rsidRDefault="0086149E"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03E72B4C" w14:textId="6C7AA224" w:rsidR="00643F8E" w:rsidRPr="00AA55AA" w:rsidRDefault="00643F8E" w:rsidP="00AA55AA">
      <w:pPr>
        <w:pStyle w:val="ListParagraph"/>
        <w:numPr>
          <w:ilvl w:val="1"/>
          <w:numId w:val="1"/>
        </w:numPr>
        <w:tabs>
          <w:tab w:val="left" w:pos="284"/>
          <w:tab w:val="left" w:pos="1080"/>
        </w:tabs>
        <w:spacing w:after="0" w:line="240" w:lineRule="auto"/>
        <w:ind w:left="0" w:firstLine="0"/>
        <w:jc w:val="both"/>
        <w:rPr>
          <w:rFonts w:ascii="Calibri" w:eastAsia="Arial" w:hAnsi="Calibri" w:cs="Calibri"/>
          <w:sz w:val="24"/>
          <w:szCs w:val="24"/>
        </w:rPr>
      </w:pPr>
      <w:r w:rsidRPr="00AA55AA">
        <w:rPr>
          <w:rFonts w:ascii="Calibri" w:hAnsi="Calibri" w:cs="Calibri"/>
          <w:sz w:val="24"/>
          <w:szCs w:val="24"/>
        </w:rPr>
        <w:t xml:space="preserve">Continue ventilation for approximately 90 min to match the average duration required to induce lung injury in experimental animals (see </w:t>
      </w:r>
      <w:r w:rsidR="0086149E" w:rsidRPr="00AA55AA">
        <w:rPr>
          <w:rFonts w:ascii="Calibri" w:hAnsi="Calibri" w:cs="Calibri"/>
          <w:sz w:val="24"/>
          <w:szCs w:val="24"/>
        </w:rPr>
        <w:t xml:space="preserve">step </w:t>
      </w:r>
      <w:r w:rsidRPr="00AA55AA">
        <w:rPr>
          <w:rFonts w:ascii="Calibri" w:hAnsi="Calibri" w:cs="Calibri"/>
          <w:sz w:val="24"/>
          <w:szCs w:val="24"/>
        </w:rPr>
        <w:t xml:space="preserve">7 and </w:t>
      </w:r>
      <w:r w:rsidRPr="00AA55AA">
        <w:rPr>
          <w:rFonts w:ascii="Calibri" w:hAnsi="Calibri" w:cs="Calibri"/>
          <w:b/>
          <w:bCs/>
          <w:sz w:val="24"/>
          <w:szCs w:val="24"/>
        </w:rPr>
        <w:t>Figure 1</w:t>
      </w:r>
      <w:r w:rsidRPr="00AA55AA">
        <w:rPr>
          <w:rFonts w:ascii="Calibri" w:hAnsi="Calibri" w:cs="Calibri"/>
          <w:sz w:val="24"/>
          <w:szCs w:val="24"/>
        </w:rPr>
        <w:t xml:space="preserve">). After this period, proceed directly to </w:t>
      </w:r>
      <w:r w:rsidR="0086149E" w:rsidRPr="00AA55AA">
        <w:rPr>
          <w:rFonts w:ascii="Calibri" w:hAnsi="Calibri" w:cs="Calibri"/>
          <w:sz w:val="24"/>
          <w:szCs w:val="24"/>
        </w:rPr>
        <w:t>step</w:t>
      </w:r>
      <w:r w:rsidRPr="00AA55AA">
        <w:rPr>
          <w:rFonts w:ascii="Calibri" w:hAnsi="Calibri" w:cs="Calibri"/>
          <w:sz w:val="24"/>
          <w:szCs w:val="24"/>
        </w:rPr>
        <w:t xml:space="preserve"> 10.</w:t>
      </w:r>
    </w:p>
    <w:p w14:paraId="4D608102" w14:textId="77777777" w:rsidR="0086149E" w:rsidRPr="00AA55AA" w:rsidRDefault="0086149E" w:rsidP="00AA55AA">
      <w:pPr>
        <w:pStyle w:val="ListParagraph"/>
        <w:tabs>
          <w:tab w:val="left" w:pos="284"/>
          <w:tab w:val="left" w:pos="1080"/>
        </w:tabs>
        <w:spacing w:after="0" w:line="240" w:lineRule="auto"/>
        <w:ind w:left="0"/>
        <w:jc w:val="both"/>
        <w:rPr>
          <w:rFonts w:ascii="Calibri" w:eastAsia="Arial" w:hAnsi="Calibri" w:cs="Calibri"/>
          <w:sz w:val="24"/>
          <w:szCs w:val="24"/>
        </w:rPr>
      </w:pPr>
    </w:p>
    <w:p w14:paraId="0F1829BA" w14:textId="3B24197F" w:rsidR="0090114D" w:rsidRPr="00AA55AA" w:rsidRDefault="00742C56" w:rsidP="00AA55AA">
      <w:pPr>
        <w:pStyle w:val="ListParagraph"/>
        <w:numPr>
          <w:ilvl w:val="0"/>
          <w:numId w:val="1"/>
        </w:numPr>
        <w:tabs>
          <w:tab w:val="left" w:pos="360"/>
        </w:tabs>
        <w:spacing w:after="0" w:line="240" w:lineRule="auto"/>
        <w:ind w:left="0" w:firstLine="0"/>
        <w:jc w:val="both"/>
        <w:rPr>
          <w:rFonts w:ascii="Calibri" w:eastAsia="Arial" w:hAnsi="Calibri" w:cs="Calibri"/>
          <w:sz w:val="24"/>
          <w:szCs w:val="24"/>
          <w:highlight w:val="yellow"/>
        </w:rPr>
      </w:pPr>
      <w:r w:rsidRPr="00AA55AA">
        <w:rPr>
          <w:rFonts w:ascii="Calibri" w:eastAsia="Arial" w:hAnsi="Calibri" w:cs="Calibri"/>
          <w:b/>
          <w:bCs/>
          <w:sz w:val="24"/>
          <w:szCs w:val="24"/>
          <w:highlight w:val="yellow"/>
        </w:rPr>
        <w:t>Induction of acute lung injury (multi-hit model)</w:t>
      </w:r>
      <w:r w:rsidRPr="00AA55AA" w:rsidDel="00FC5AC0">
        <w:rPr>
          <w:rFonts w:ascii="Calibri" w:eastAsia="Arial" w:hAnsi="Calibri" w:cs="Calibri"/>
          <w:b/>
          <w:bCs/>
          <w:sz w:val="24"/>
          <w:szCs w:val="24"/>
          <w:highlight w:val="yellow"/>
        </w:rPr>
        <w:t xml:space="preserve"> </w:t>
      </w:r>
    </w:p>
    <w:p w14:paraId="78C2FFA3" w14:textId="77777777" w:rsidR="0086149E" w:rsidRPr="00AA55AA" w:rsidRDefault="0086149E" w:rsidP="00AA55AA">
      <w:pPr>
        <w:pStyle w:val="ListParagraph"/>
        <w:tabs>
          <w:tab w:val="left" w:pos="360"/>
        </w:tabs>
        <w:spacing w:after="0" w:line="240" w:lineRule="auto"/>
        <w:ind w:left="0"/>
        <w:jc w:val="both"/>
        <w:rPr>
          <w:rFonts w:ascii="Calibri" w:eastAsia="Arial" w:hAnsi="Calibri" w:cs="Calibri"/>
          <w:sz w:val="24"/>
          <w:szCs w:val="24"/>
        </w:rPr>
      </w:pPr>
    </w:p>
    <w:p w14:paraId="025865B3" w14:textId="40EDEA96" w:rsidR="00C81A3B" w:rsidRPr="00C81A3B" w:rsidRDefault="00C81A3B" w:rsidP="00AA55AA">
      <w:pPr>
        <w:widowControl/>
        <w:rPr>
          <w:rFonts w:eastAsia="Times New Roman"/>
          <w:lang w:val="en-IN" w:eastAsia="en-IN"/>
        </w:rPr>
      </w:pPr>
      <w:r w:rsidRPr="00C81A3B">
        <w:rPr>
          <w:rFonts w:eastAsia="Times New Roman"/>
          <w:highlight w:val="yellow"/>
          <w:lang w:val="en-IN" w:eastAsia="en-IN"/>
        </w:rPr>
        <w:t xml:space="preserve">7.1. Perform </w:t>
      </w:r>
      <w:r w:rsidR="000B1569" w:rsidRPr="00AA55AA">
        <w:rPr>
          <w:rFonts w:eastAsia="Times New Roman"/>
          <w:highlight w:val="yellow"/>
          <w:lang w:val="en-IN" w:eastAsia="en-IN"/>
        </w:rPr>
        <w:t xml:space="preserve">surfactant depletion </w:t>
      </w:r>
      <w:r w:rsidRPr="00C81A3B">
        <w:rPr>
          <w:rFonts w:eastAsia="Times New Roman"/>
          <w:highlight w:val="yellow"/>
          <w:lang w:val="en-IN" w:eastAsia="en-IN"/>
        </w:rPr>
        <w:t>(Time: 1–2 h)</w:t>
      </w:r>
    </w:p>
    <w:p w14:paraId="7820E6B2" w14:textId="77777777" w:rsidR="007F7F02" w:rsidRPr="00AA55AA" w:rsidRDefault="007F7F02" w:rsidP="00AA55AA">
      <w:pPr>
        <w:widowControl/>
        <w:rPr>
          <w:rFonts w:eastAsia="Times New Roman"/>
          <w:lang w:val="en-IN" w:eastAsia="en-IN"/>
        </w:rPr>
      </w:pPr>
    </w:p>
    <w:p w14:paraId="21282C1C" w14:textId="77777777" w:rsidR="000B1569" w:rsidRPr="00AA55AA" w:rsidRDefault="00C81A3B" w:rsidP="00AA55AA">
      <w:pPr>
        <w:widowControl/>
        <w:rPr>
          <w:rFonts w:eastAsia="Times New Roman"/>
          <w:lang w:val="en-IN" w:eastAsia="en-IN"/>
        </w:rPr>
      </w:pPr>
      <w:r w:rsidRPr="00C81A3B">
        <w:rPr>
          <w:rFonts w:eastAsia="Times New Roman"/>
          <w:highlight w:val="yellow"/>
          <w:lang w:val="en-IN" w:eastAsia="en-IN"/>
        </w:rPr>
        <w:t>7.1.1. Prior to starting lung lavage, turn on the suction apparatus and ensure it is ready to use. Place the lavage collection bucket in position. Position absorbent pads under the head of the animal and below the surgical table to capture all fluid leaked and recovered during the lavage.</w:t>
      </w:r>
      <w:r w:rsidRPr="00C81A3B">
        <w:rPr>
          <w:rFonts w:eastAsia="Times New Roman"/>
          <w:lang w:val="en-IN" w:eastAsia="en-IN"/>
        </w:rPr>
        <w:t xml:space="preserve"> </w:t>
      </w:r>
    </w:p>
    <w:p w14:paraId="52DBC25B" w14:textId="77777777" w:rsidR="000B1569" w:rsidRPr="00AA55AA" w:rsidRDefault="000B1569" w:rsidP="00AA55AA">
      <w:pPr>
        <w:widowControl/>
        <w:rPr>
          <w:rFonts w:eastAsia="Times New Roman"/>
          <w:lang w:val="en-IN" w:eastAsia="en-IN"/>
        </w:rPr>
      </w:pPr>
    </w:p>
    <w:p w14:paraId="14423D93" w14:textId="32E93B87" w:rsidR="00C81A3B" w:rsidRPr="00C81A3B" w:rsidRDefault="000B1569" w:rsidP="00AA55AA">
      <w:pPr>
        <w:widowControl/>
        <w:rPr>
          <w:rFonts w:eastAsia="Times New Roman"/>
          <w:lang w:val="en-IN" w:eastAsia="en-IN"/>
        </w:rPr>
      </w:pPr>
      <w:r w:rsidRPr="00AA55AA">
        <w:rPr>
          <w:rFonts w:eastAsia="Times New Roman"/>
          <w:highlight w:val="yellow"/>
          <w:lang w:val="en-IN" w:eastAsia="en-IN"/>
        </w:rPr>
        <w:t xml:space="preserve">7.1.1.1. </w:t>
      </w:r>
      <w:r w:rsidR="00C81A3B" w:rsidRPr="00C81A3B">
        <w:rPr>
          <w:rFonts w:eastAsia="Times New Roman"/>
          <w:highlight w:val="yellow"/>
          <w:lang w:val="en-IN" w:eastAsia="en-IN"/>
        </w:rPr>
        <w:t>Weigh the pads before and after lavage. Set the ventilator to PEEP 5 cmH₂O, PIP 25 cmH₂O, RR 25/mi</w:t>
      </w:r>
      <w:r w:rsidRPr="00AA55AA">
        <w:rPr>
          <w:rFonts w:eastAsia="Times New Roman"/>
          <w:highlight w:val="yellow"/>
          <w:lang w:val="en-IN" w:eastAsia="en-IN"/>
        </w:rPr>
        <w:t>n</w:t>
      </w:r>
      <w:r w:rsidR="00C81A3B" w:rsidRPr="00C81A3B">
        <w:rPr>
          <w:rFonts w:eastAsia="Times New Roman"/>
          <w:highlight w:val="yellow"/>
          <w:lang w:val="en-IN" w:eastAsia="en-IN"/>
        </w:rPr>
        <w:t>, and FiO₂ 1.0.</w:t>
      </w:r>
      <w:r w:rsidR="00C81A3B" w:rsidRPr="00C81A3B">
        <w:rPr>
          <w:rFonts w:eastAsia="Times New Roman"/>
          <w:lang w:val="en-IN" w:eastAsia="en-IN"/>
        </w:rPr>
        <w:t xml:space="preserve"> Maintain these pressure-controlled ventilatory settings throughout the lavage procedure. Expect VT to decrease by approximately35</w:t>
      </w:r>
      <w:r w:rsidRPr="00AA55AA">
        <w:rPr>
          <w:rFonts w:eastAsia="Times New Roman"/>
          <w:lang w:val="en-IN" w:eastAsia="en-IN"/>
        </w:rPr>
        <w:t>%</w:t>
      </w:r>
      <w:r w:rsidR="00C81A3B" w:rsidRPr="00C81A3B">
        <w:rPr>
          <w:rFonts w:eastAsia="Times New Roman"/>
          <w:lang w:val="en-IN" w:eastAsia="en-IN"/>
        </w:rPr>
        <w:t>–45</w:t>
      </w:r>
      <w:r w:rsidR="000A7A97" w:rsidRPr="00AA55AA">
        <w:rPr>
          <w:rFonts w:eastAsia="Times New Roman"/>
          <w:lang w:val="en-IN" w:eastAsia="en-IN"/>
        </w:rPr>
        <w:t xml:space="preserve"> </w:t>
      </w:r>
      <w:r w:rsidR="00C81A3B" w:rsidRPr="00C81A3B">
        <w:rPr>
          <w:rFonts w:eastAsia="Times New Roman"/>
          <w:lang w:val="en-IN" w:eastAsia="en-IN"/>
        </w:rPr>
        <w:t>% during the full lavage.</w:t>
      </w:r>
    </w:p>
    <w:p w14:paraId="44C17527" w14:textId="77777777" w:rsidR="007F7F02" w:rsidRPr="00AA55AA" w:rsidRDefault="007F7F02" w:rsidP="00AA55AA">
      <w:pPr>
        <w:widowControl/>
        <w:rPr>
          <w:rFonts w:eastAsia="Times New Roman"/>
          <w:lang w:val="en-IN" w:eastAsia="en-IN"/>
        </w:rPr>
      </w:pPr>
    </w:p>
    <w:p w14:paraId="4C40F710" w14:textId="16201A1C" w:rsidR="00C81A3B" w:rsidRPr="00C81A3B" w:rsidRDefault="00C81A3B" w:rsidP="00AA55AA">
      <w:pPr>
        <w:widowControl/>
        <w:rPr>
          <w:rFonts w:eastAsia="Times New Roman"/>
          <w:lang w:val="en-IN" w:eastAsia="en-IN"/>
        </w:rPr>
      </w:pPr>
      <w:r w:rsidRPr="00C81A3B">
        <w:rPr>
          <w:rFonts w:eastAsia="Times New Roman"/>
          <w:highlight w:val="yellow"/>
          <w:lang w:val="en-IN" w:eastAsia="en-IN"/>
        </w:rPr>
        <w:t>7.1.2. Disconnect the ventilatory circuit from the ETT and attach the lavage funnel apparatus</w:t>
      </w:r>
      <w:r w:rsidRPr="00C81A3B">
        <w:rPr>
          <w:rFonts w:eastAsia="Times New Roman"/>
          <w:lang w:val="en-IN" w:eastAsia="en-IN"/>
        </w:rPr>
        <w:t xml:space="preserve"> (see </w:t>
      </w:r>
      <w:r w:rsidR="000B1569" w:rsidRPr="00AA55AA">
        <w:rPr>
          <w:rFonts w:eastAsia="Times New Roman"/>
          <w:b/>
          <w:bCs/>
          <w:lang w:val="en-IN" w:eastAsia="en-IN"/>
        </w:rPr>
        <w:t>Supplementary File 1</w:t>
      </w:r>
      <w:r w:rsidRPr="00C81A3B">
        <w:rPr>
          <w:rFonts w:eastAsia="Times New Roman"/>
          <w:lang w:val="en-IN" w:eastAsia="en-IN"/>
        </w:rPr>
        <w:t>).</w:t>
      </w:r>
    </w:p>
    <w:p w14:paraId="439C8040" w14:textId="77777777" w:rsidR="007F7F02" w:rsidRPr="00AA55AA" w:rsidRDefault="007F7F02" w:rsidP="00AA55AA">
      <w:pPr>
        <w:widowControl/>
        <w:rPr>
          <w:rFonts w:eastAsia="Times New Roman"/>
          <w:lang w:val="en-IN" w:eastAsia="en-IN"/>
        </w:rPr>
      </w:pPr>
    </w:p>
    <w:p w14:paraId="7352F64E" w14:textId="2832E589" w:rsidR="00C81A3B" w:rsidRPr="00C81A3B" w:rsidRDefault="00C81A3B" w:rsidP="00AA55AA">
      <w:pPr>
        <w:widowControl/>
        <w:rPr>
          <w:rFonts w:eastAsia="Times New Roman"/>
          <w:lang w:val="en-IN" w:eastAsia="en-IN"/>
        </w:rPr>
      </w:pPr>
      <w:r w:rsidRPr="00C81A3B">
        <w:rPr>
          <w:rFonts w:eastAsia="Times New Roman"/>
          <w:highlight w:val="yellow"/>
          <w:lang w:val="en-IN" w:eastAsia="en-IN"/>
        </w:rPr>
        <w:t>7.1.3. Instill 30 mL/kg of warm isotonic saline (NS) into the lungs by gently pouring NS into the funnel held approximately 30 cm above the piglet.</w:t>
      </w:r>
    </w:p>
    <w:p w14:paraId="6FB78644" w14:textId="77777777" w:rsidR="007F7F02" w:rsidRPr="00AA55AA" w:rsidRDefault="007F7F02" w:rsidP="00AA55AA">
      <w:pPr>
        <w:widowControl/>
        <w:rPr>
          <w:rFonts w:eastAsia="Times New Roman"/>
          <w:lang w:val="en-IN" w:eastAsia="en-IN"/>
        </w:rPr>
      </w:pPr>
    </w:p>
    <w:p w14:paraId="0EE7D08F" w14:textId="35A65FFF" w:rsidR="007F7F02" w:rsidRPr="00AA55AA" w:rsidRDefault="00C81A3B" w:rsidP="00AA55AA">
      <w:pPr>
        <w:widowControl/>
        <w:rPr>
          <w:rFonts w:eastAsia="Times New Roman"/>
          <w:lang w:val="en-IN" w:eastAsia="en-IN"/>
        </w:rPr>
      </w:pPr>
      <w:r w:rsidRPr="00C81A3B">
        <w:rPr>
          <w:rFonts w:eastAsia="Times New Roman"/>
          <w:highlight w:val="yellow"/>
          <w:lang w:val="en-IN" w:eastAsia="en-IN"/>
        </w:rPr>
        <w:t>7.1.4. Massage the ribcage by pressing bilaterally on the lateral aspect to provide a mechanical “squeeze.”</w:t>
      </w:r>
      <w:r w:rsidRPr="00C81A3B">
        <w:rPr>
          <w:rFonts w:eastAsia="Times New Roman"/>
          <w:lang w:val="en-IN" w:eastAsia="en-IN"/>
        </w:rPr>
        <w:t xml:space="preserve"> Help move saline into the lungs and circulate it within the lavage apparatus. Allow 2–3 s between massages.</w:t>
      </w:r>
    </w:p>
    <w:p w14:paraId="51AA38C5" w14:textId="4449357F" w:rsidR="007F7F02" w:rsidRPr="00AA55AA" w:rsidRDefault="007F7F02" w:rsidP="00AA55AA">
      <w:pPr>
        <w:widowControl/>
        <w:rPr>
          <w:rFonts w:eastAsia="Times New Roman"/>
          <w:lang w:val="en-IN" w:eastAsia="en-IN"/>
        </w:rPr>
      </w:pPr>
    </w:p>
    <w:p w14:paraId="50BFF1D7" w14:textId="2F02B754" w:rsidR="00C81A3B" w:rsidRPr="00AA55AA" w:rsidRDefault="00C81A3B" w:rsidP="00AA55AA">
      <w:pPr>
        <w:widowControl/>
        <w:rPr>
          <w:rFonts w:eastAsia="Times New Roman"/>
          <w:lang w:val="en-IN" w:eastAsia="en-IN"/>
        </w:rPr>
      </w:pPr>
      <w:r w:rsidRPr="00C81A3B">
        <w:rPr>
          <w:rFonts w:eastAsia="Times New Roman"/>
          <w:lang w:val="en-IN" w:eastAsia="en-IN"/>
        </w:rPr>
        <w:t>NOTE: Avoid massaging too rapidly or too slowly to prevent inadequate surfactant removal or impaired venous return. Do not exceed 30 s per lavage round.</w:t>
      </w:r>
    </w:p>
    <w:p w14:paraId="05DB23B5" w14:textId="77777777" w:rsidR="007F7F02" w:rsidRPr="00C81A3B" w:rsidRDefault="007F7F02" w:rsidP="00AA55AA">
      <w:pPr>
        <w:widowControl/>
        <w:rPr>
          <w:rFonts w:eastAsia="Times New Roman"/>
          <w:lang w:val="en-IN" w:eastAsia="en-IN"/>
        </w:rPr>
      </w:pPr>
    </w:p>
    <w:p w14:paraId="04C3A514" w14:textId="5BC2FEB0" w:rsidR="007442B8" w:rsidRPr="00AA55AA" w:rsidRDefault="00C81A3B" w:rsidP="00AA55AA">
      <w:pPr>
        <w:widowControl/>
        <w:rPr>
          <w:rFonts w:eastAsia="Times New Roman"/>
          <w:lang w:val="en-IN" w:eastAsia="en-IN"/>
        </w:rPr>
      </w:pPr>
      <w:r w:rsidRPr="00C81A3B">
        <w:rPr>
          <w:rFonts w:eastAsia="Times New Roman"/>
          <w:highlight w:val="yellow"/>
          <w:lang w:val="en-IN" w:eastAsia="en-IN"/>
        </w:rPr>
        <w:t xml:space="preserve">7.1.4.1. </w:t>
      </w:r>
      <w:r w:rsidR="00BD3275" w:rsidRPr="00C81A3B">
        <w:rPr>
          <w:rFonts w:eastAsia="Times New Roman"/>
          <w:highlight w:val="yellow"/>
          <w:lang w:val="en-IN" w:eastAsia="en-IN"/>
        </w:rPr>
        <w:t>Remove lavage fluid by</w:t>
      </w:r>
      <w:r w:rsidR="00BD3275" w:rsidRPr="00AA55AA">
        <w:rPr>
          <w:rFonts w:eastAsia="Times New Roman"/>
          <w:highlight w:val="yellow"/>
          <w:lang w:val="en-IN" w:eastAsia="en-IN"/>
        </w:rPr>
        <w:t xml:space="preserve"> l</w:t>
      </w:r>
      <w:r w:rsidRPr="00C81A3B">
        <w:rPr>
          <w:rFonts w:eastAsia="Times New Roman"/>
          <w:highlight w:val="yellow"/>
          <w:lang w:val="en-IN" w:eastAsia="en-IN"/>
        </w:rPr>
        <w:t>ower</w:t>
      </w:r>
      <w:r w:rsidR="00BD3275" w:rsidRPr="00AA55AA">
        <w:rPr>
          <w:rFonts w:eastAsia="Times New Roman"/>
          <w:highlight w:val="yellow"/>
          <w:lang w:val="en-IN" w:eastAsia="en-IN"/>
        </w:rPr>
        <w:t>ing</w:t>
      </w:r>
      <w:r w:rsidRPr="00C81A3B">
        <w:rPr>
          <w:rFonts w:eastAsia="Times New Roman"/>
          <w:highlight w:val="yellow"/>
          <w:lang w:val="en-IN" w:eastAsia="en-IN"/>
        </w:rPr>
        <w:t xml:space="preserve"> the funnel below the piglet. Slightly disconnect the funnel from the ETT to allow fluid to drain into the collection bucket on the floor.</w:t>
      </w:r>
    </w:p>
    <w:p w14:paraId="73F37098" w14:textId="0C2F1B48" w:rsidR="007442B8" w:rsidRPr="00AA55AA" w:rsidRDefault="00C81A3B" w:rsidP="00AA55AA">
      <w:pPr>
        <w:widowControl/>
        <w:rPr>
          <w:rFonts w:eastAsia="Times New Roman"/>
          <w:lang w:val="en-IN" w:eastAsia="en-IN"/>
        </w:rPr>
      </w:pPr>
      <w:r w:rsidRPr="00C81A3B">
        <w:rPr>
          <w:rFonts w:eastAsia="Times New Roman"/>
          <w:lang w:val="en-IN" w:eastAsia="en-IN"/>
        </w:rPr>
        <w:br/>
      </w:r>
      <w:r w:rsidRPr="00C81A3B">
        <w:rPr>
          <w:rFonts w:eastAsia="Times New Roman"/>
          <w:highlight w:val="yellow"/>
          <w:lang w:val="en-IN" w:eastAsia="en-IN"/>
        </w:rPr>
        <w:t xml:space="preserve">7.1.4.2. Perform active suction for no more than 10 s. Insert the suction catheter into the ETT </w:t>
      </w:r>
      <w:r w:rsidRPr="00C81A3B">
        <w:rPr>
          <w:rFonts w:eastAsia="Times New Roman"/>
          <w:highlight w:val="yellow"/>
          <w:lang w:val="en-IN" w:eastAsia="en-IN"/>
        </w:rPr>
        <w:lastRenderedPageBreak/>
        <w:t>while continuing ribcage massage to facilitate fluid drainage</w:t>
      </w:r>
      <w:r w:rsidRPr="00C81A3B">
        <w:rPr>
          <w:rFonts w:eastAsia="Times New Roman"/>
          <w:lang w:val="en-IN" w:eastAsia="en-IN"/>
        </w:rPr>
        <w:t>. Monitor MAP and HR, and reattach ventilation early if either parameter drops significantly.</w:t>
      </w:r>
    </w:p>
    <w:p w14:paraId="6EADA755" w14:textId="4360CF09" w:rsidR="00C81A3B" w:rsidRPr="00AA55AA" w:rsidRDefault="00C81A3B" w:rsidP="00AA55AA">
      <w:pPr>
        <w:widowControl/>
        <w:rPr>
          <w:rFonts w:eastAsia="Times New Roman"/>
          <w:lang w:val="en-IN" w:eastAsia="en-IN"/>
        </w:rPr>
      </w:pPr>
      <w:r w:rsidRPr="00C81A3B">
        <w:rPr>
          <w:rFonts w:eastAsia="Times New Roman"/>
          <w:lang w:val="en-IN" w:eastAsia="en-IN"/>
        </w:rPr>
        <w:br/>
      </w:r>
      <w:r w:rsidRPr="00C81A3B">
        <w:rPr>
          <w:rFonts w:eastAsia="Times New Roman"/>
          <w:highlight w:val="yellow"/>
          <w:lang w:val="en-IN" w:eastAsia="en-IN"/>
        </w:rPr>
        <w:t>7.1.4.3. Reconnect the ventilatory circuit.</w:t>
      </w:r>
      <w:r w:rsidRPr="00C81A3B">
        <w:rPr>
          <w:rFonts w:eastAsia="Times New Roman"/>
          <w:lang w:val="en-IN" w:eastAsia="en-IN"/>
        </w:rPr>
        <w:t xml:space="preserve"> If excess fluid remains in the ETT, perform a second suction.</w:t>
      </w:r>
    </w:p>
    <w:p w14:paraId="34FA4989" w14:textId="77777777" w:rsidR="007442B8" w:rsidRPr="00C81A3B" w:rsidRDefault="007442B8" w:rsidP="00AA55AA">
      <w:pPr>
        <w:widowControl/>
        <w:rPr>
          <w:rFonts w:eastAsia="Times New Roman"/>
          <w:lang w:val="en-IN" w:eastAsia="en-IN"/>
        </w:rPr>
      </w:pPr>
    </w:p>
    <w:p w14:paraId="16F96D1B" w14:textId="6E35D61A" w:rsidR="00C81A3B" w:rsidRPr="00AA55AA" w:rsidRDefault="00C81A3B" w:rsidP="00AA55AA">
      <w:pPr>
        <w:widowControl/>
        <w:rPr>
          <w:rFonts w:eastAsia="Times New Roman"/>
          <w:lang w:val="en-IN" w:eastAsia="en-IN"/>
        </w:rPr>
      </w:pPr>
      <w:r w:rsidRPr="00C81A3B">
        <w:rPr>
          <w:rFonts w:eastAsia="Times New Roman"/>
          <w:highlight w:val="yellow"/>
          <w:lang w:val="en-IN" w:eastAsia="en-IN"/>
        </w:rPr>
        <w:t>7.1.5. Allow the piglet to recover for at least 3 min between lavage rounds to reduce stress and the risk of intolerance.</w:t>
      </w:r>
    </w:p>
    <w:p w14:paraId="6BE07822" w14:textId="77777777" w:rsidR="007442B8" w:rsidRPr="00C81A3B" w:rsidRDefault="007442B8" w:rsidP="00AA55AA">
      <w:pPr>
        <w:widowControl/>
        <w:rPr>
          <w:rFonts w:eastAsia="Times New Roman"/>
          <w:lang w:val="en-IN" w:eastAsia="en-IN"/>
        </w:rPr>
      </w:pPr>
    </w:p>
    <w:p w14:paraId="271E56C1" w14:textId="77777777" w:rsidR="00605741" w:rsidRPr="00AA55AA" w:rsidRDefault="00C81A3B" w:rsidP="00AA55AA">
      <w:pPr>
        <w:widowControl/>
        <w:rPr>
          <w:rFonts w:eastAsia="Times New Roman"/>
          <w:lang w:val="en-IN" w:eastAsia="en-IN"/>
        </w:rPr>
      </w:pPr>
      <w:r w:rsidRPr="00C81A3B">
        <w:rPr>
          <w:rFonts w:eastAsia="Times New Roman"/>
          <w:highlight w:val="yellow"/>
          <w:lang w:val="en-IN" w:eastAsia="en-IN"/>
        </w:rPr>
        <w:t xml:space="preserve">7.1.6. Start the next lavage round once SpO₂ returns to 100%. If SpO₂ does not return to 100%, check PaO₂ </w:t>
      </w:r>
      <w:r w:rsidRPr="00C81A3B">
        <w:rPr>
          <w:rFonts w:eastAsia="Times New Roman"/>
          <w:i/>
          <w:iCs/>
          <w:highlight w:val="yellow"/>
          <w:lang w:val="en-IN" w:eastAsia="en-IN"/>
        </w:rPr>
        <w:t>via</w:t>
      </w:r>
      <w:r w:rsidRPr="00C81A3B">
        <w:rPr>
          <w:rFonts w:eastAsia="Times New Roman"/>
          <w:highlight w:val="yellow"/>
          <w:lang w:val="en-IN" w:eastAsia="en-IN"/>
        </w:rPr>
        <w:t xml:space="preserve"> blood gas once SpO₂ has stabilized</w:t>
      </w:r>
      <w:r w:rsidRPr="00C81A3B">
        <w:rPr>
          <w:rFonts w:eastAsia="Times New Roman"/>
          <w:lang w:val="en-IN" w:eastAsia="en-IN"/>
        </w:rPr>
        <w:t>:</w:t>
      </w:r>
    </w:p>
    <w:p w14:paraId="5EFDB8EE" w14:textId="7FBC694B" w:rsidR="007442B8" w:rsidRPr="00AA55AA" w:rsidRDefault="00C81A3B" w:rsidP="00AA55AA">
      <w:pPr>
        <w:widowControl/>
        <w:rPr>
          <w:rFonts w:eastAsia="Times New Roman"/>
          <w:lang w:val="en-IN" w:eastAsia="en-IN"/>
        </w:rPr>
      </w:pPr>
      <w:r w:rsidRPr="00C81A3B">
        <w:rPr>
          <w:rFonts w:eastAsia="Times New Roman"/>
          <w:lang w:val="en-IN" w:eastAsia="en-IN"/>
        </w:rPr>
        <w:br/>
        <w:t>7.1.6.1. If PaO₂ &gt;100 mmHg – repeat lung lavages (</w:t>
      </w:r>
      <w:r w:rsidR="00605741" w:rsidRPr="00AA55AA">
        <w:rPr>
          <w:rFonts w:eastAsia="Times New Roman"/>
          <w:lang w:val="en-IN" w:eastAsia="en-IN"/>
        </w:rPr>
        <w:t>s</w:t>
      </w:r>
      <w:r w:rsidRPr="00C81A3B">
        <w:rPr>
          <w:rFonts w:eastAsia="Times New Roman"/>
          <w:lang w:val="en-IN" w:eastAsia="en-IN"/>
        </w:rPr>
        <w:t>teps 7.1.2–7.1.6).</w:t>
      </w:r>
    </w:p>
    <w:p w14:paraId="29F45F01" w14:textId="3FBE56E1" w:rsidR="007442B8" w:rsidRPr="00AA55AA" w:rsidRDefault="00C81A3B" w:rsidP="00AA55AA">
      <w:pPr>
        <w:widowControl/>
        <w:rPr>
          <w:rFonts w:eastAsia="Times New Roman"/>
          <w:lang w:val="en-IN" w:eastAsia="en-IN"/>
        </w:rPr>
      </w:pPr>
      <w:r w:rsidRPr="00C81A3B">
        <w:rPr>
          <w:rFonts w:eastAsia="Times New Roman"/>
          <w:lang w:val="en-IN" w:eastAsia="en-IN"/>
        </w:rPr>
        <w:br/>
        <w:t xml:space="preserve">7.1.6.2. If PaO₂ &lt;100 mmHg – wait </w:t>
      </w:r>
      <w:r w:rsidR="00605741" w:rsidRPr="00AA55AA">
        <w:rPr>
          <w:rFonts w:eastAsia="Times New Roman"/>
          <w:lang w:val="en-IN" w:eastAsia="en-IN"/>
        </w:rPr>
        <w:t xml:space="preserve">for </w:t>
      </w:r>
      <w:r w:rsidRPr="00C81A3B">
        <w:rPr>
          <w:rFonts w:eastAsia="Times New Roman"/>
          <w:lang w:val="en-IN" w:eastAsia="en-IN"/>
        </w:rPr>
        <w:t>15 min while maintaining lavage ventilation settings, then repeat blood gas analysis.</w:t>
      </w:r>
    </w:p>
    <w:p w14:paraId="79DB56C8" w14:textId="3693416A" w:rsidR="00C81A3B" w:rsidRPr="00AA55AA" w:rsidRDefault="00C81A3B" w:rsidP="00AA55AA">
      <w:pPr>
        <w:widowControl/>
        <w:rPr>
          <w:rFonts w:eastAsia="Times New Roman"/>
          <w:lang w:val="en-IN" w:eastAsia="en-IN"/>
        </w:rPr>
      </w:pPr>
      <w:r w:rsidRPr="00C81A3B">
        <w:rPr>
          <w:rFonts w:eastAsia="Times New Roman"/>
          <w:lang w:val="en-IN" w:eastAsia="en-IN"/>
        </w:rPr>
        <w:br/>
      </w:r>
      <w:r w:rsidR="00026581" w:rsidRPr="00AA55AA">
        <w:rPr>
          <w:rFonts w:eastAsia="Times New Roman"/>
          <w:lang w:val="en-IN" w:eastAsia="en-IN"/>
        </w:rPr>
        <w:t>7.1.6.3.</w:t>
      </w:r>
      <w:r w:rsidRPr="00C81A3B">
        <w:rPr>
          <w:rFonts w:eastAsia="Times New Roman"/>
          <w:lang w:val="en-IN" w:eastAsia="en-IN"/>
        </w:rPr>
        <w:t xml:space="preserve"> If PaO₂ &gt;100 mmHg – continue lavage and proceed to </w:t>
      </w:r>
      <w:r w:rsidR="00026581" w:rsidRPr="00AA55AA">
        <w:rPr>
          <w:rFonts w:eastAsia="Times New Roman"/>
          <w:lang w:val="en-IN" w:eastAsia="en-IN"/>
        </w:rPr>
        <w:t>s</w:t>
      </w:r>
      <w:r w:rsidRPr="00C81A3B">
        <w:rPr>
          <w:rFonts w:eastAsia="Times New Roman"/>
          <w:lang w:val="en-IN" w:eastAsia="en-IN"/>
        </w:rPr>
        <w:t xml:space="preserve">tep 8.1.8 to reassess </w:t>
      </w:r>
      <w:r w:rsidR="00026581" w:rsidRPr="00AA55AA">
        <w:rPr>
          <w:rFonts w:eastAsia="Times New Roman"/>
          <w:lang w:val="en-IN" w:eastAsia="en-IN"/>
        </w:rPr>
        <w:t xml:space="preserve">the </w:t>
      </w:r>
      <w:r w:rsidRPr="00C81A3B">
        <w:rPr>
          <w:rFonts w:eastAsia="Times New Roman"/>
          <w:lang w:val="en-IN" w:eastAsia="en-IN"/>
        </w:rPr>
        <w:t>injury extent.</w:t>
      </w:r>
    </w:p>
    <w:p w14:paraId="706CA141" w14:textId="77777777" w:rsidR="00026581" w:rsidRPr="00C81A3B" w:rsidRDefault="00026581" w:rsidP="00AA55AA">
      <w:pPr>
        <w:widowControl/>
        <w:rPr>
          <w:rFonts w:eastAsia="Times New Roman"/>
          <w:lang w:val="en-IN" w:eastAsia="en-IN"/>
        </w:rPr>
      </w:pPr>
    </w:p>
    <w:p w14:paraId="6E9D3CC6" w14:textId="1989B0D9" w:rsidR="00C81A3B" w:rsidRPr="00C81A3B" w:rsidRDefault="00C81A3B" w:rsidP="00AA55AA">
      <w:pPr>
        <w:widowControl/>
        <w:rPr>
          <w:rFonts w:eastAsia="Times New Roman"/>
          <w:lang w:val="en-IN" w:eastAsia="en-IN"/>
        </w:rPr>
      </w:pPr>
      <w:r w:rsidRPr="00C81A3B">
        <w:rPr>
          <w:rFonts w:eastAsia="Times New Roman"/>
          <w:highlight w:val="yellow"/>
          <w:lang w:val="en-IN" w:eastAsia="en-IN"/>
        </w:rPr>
        <w:t>7.1.7. Confirm surfactant depletion injury is achieved when PaO₂ remains &lt;100 mmHg for 15 min. Stop the lavage and proceed to the next step.</w:t>
      </w:r>
    </w:p>
    <w:p w14:paraId="21317D87" w14:textId="3A21DCC0" w:rsidR="00C81A3B" w:rsidRPr="00C81A3B" w:rsidRDefault="00C81A3B" w:rsidP="00AA55AA">
      <w:pPr>
        <w:widowControl/>
        <w:rPr>
          <w:rFonts w:eastAsia="Times New Roman"/>
          <w:lang w:val="en-IN" w:eastAsia="en-IN"/>
        </w:rPr>
      </w:pPr>
    </w:p>
    <w:p w14:paraId="02A978CA" w14:textId="437E9060" w:rsidR="00C81A3B" w:rsidRPr="00AA55AA" w:rsidRDefault="00C81A3B" w:rsidP="00AA55AA">
      <w:pPr>
        <w:widowControl/>
        <w:rPr>
          <w:rFonts w:eastAsia="Times New Roman"/>
          <w:lang w:val="en-IN" w:eastAsia="en-IN"/>
        </w:rPr>
      </w:pPr>
      <w:r w:rsidRPr="00C81A3B">
        <w:rPr>
          <w:rFonts w:eastAsia="Times New Roman"/>
          <w:highlight w:val="yellow"/>
          <w:lang w:val="en-IN" w:eastAsia="en-IN"/>
        </w:rPr>
        <w:t xml:space="preserve">7.2. Instill </w:t>
      </w:r>
      <w:r w:rsidR="00026581" w:rsidRPr="00AA55AA">
        <w:rPr>
          <w:rFonts w:eastAsia="Times New Roman"/>
          <w:highlight w:val="yellow"/>
          <w:lang w:val="en-IN" w:eastAsia="en-IN"/>
        </w:rPr>
        <w:t xml:space="preserve">intratracheal endotoxin </w:t>
      </w:r>
      <w:r w:rsidRPr="00C81A3B">
        <w:rPr>
          <w:rFonts w:eastAsia="Times New Roman"/>
          <w:highlight w:val="yellow"/>
          <w:lang w:val="en-IN" w:eastAsia="en-IN"/>
        </w:rPr>
        <w:t>(Time: 15 min)</w:t>
      </w:r>
    </w:p>
    <w:p w14:paraId="6DAAD075" w14:textId="77777777" w:rsidR="007442B8" w:rsidRPr="00C81A3B" w:rsidRDefault="007442B8" w:rsidP="00AA55AA">
      <w:pPr>
        <w:widowControl/>
        <w:rPr>
          <w:rFonts w:eastAsia="Times New Roman"/>
          <w:lang w:val="en-IN" w:eastAsia="en-IN"/>
        </w:rPr>
      </w:pPr>
    </w:p>
    <w:p w14:paraId="7E035A7C" w14:textId="77777777" w:rsidR="007442B8" w:rsidRPr="00AA55AA" w:rsidRDefault="00C81A3B" w:rsidP="00AA55AA">
      <w:pPr>
        <w:widowControl/>
        <w:rPr>
          <w:rFonts w:eastAsia="Times New Roman"/>
          <w:lang w:val="en-IN" w:eastAsia="en-IN"/>
        </w:rPr>
      </w:pPr>
      <w:r w:rsidRPr="00C81A3B">
        <w:rPr>
          <w:rFonts w:eastAsia="Times New Roman"/>
          <w:highlight w:val="yellow"/>
          <w:lang w:val="en-IN" w:eastAsia="en-IN"/>
        </w:rPr>
        <w:t xml:space="preserve">7.2.1. Prepare lipopolysaccharide (LPS) from </w:t>
      </w:r>
      <w:r w:rsidRPr="00C81A3B">
        <w:rPr>
          <w:rFonts w:eastAsia="Times New Roman"/>
          <w:i/>
          <w:iCs/>
          <w:highlight w:val="yellow"/>
          <w:lang w:val="en-IN" w:eastAsia="en-IN"/>
        </w:rPr>
        <w:t>Escherichia coli</w:t>
      </w:r>
      <w:r w:rsidRPr="00C81A3B">
        <w:rPr>
          <w:rFonts w:eastAsia="Times New Roman"/>
          <w:highlight w:val="yellow"/>
          <w:lang w:val="en-IN" w:eastAsia="en-IN"/>
        </w:rPr>
        <w:t xml:space="preserve"> (1.5 mg/kg) by diluting in NS to a total volume of 2 mL in a 3 mL syringe.</w:t>
      </w:r>
    </w:p>
    <w:p w14:paraId="3A8BA191" w14:textId="3F74C701" w:rsidR="00C81A3B" w:rsidRPr="00AA55AA" w:rsidRDefault="00C81A3B" w:rsidP="00AA55AA">
      <w:pPr>
        <w:widowControl/>
        <w:rPr>
          <w:rFonts w:eastAsia="Times New Roman"/>
          <w:lang w:val="en-IN" w:eastAsia="en-IN"/>
        </w:rPr>
      </w:pPr>
      <w:r w:rsidRPr="00C81A3B">
        <w:rPr>
          <w:rFonts w:eastAsia="Times New Roman"/>
          <w:lang w:val="en-IN" w:eastAsia="en-IN"/>
        </w:rPr>
        <w:br/>
        <w:t>NOTE: Select strain and dose as appropriate, acknowledging potential strain-dependent variation in effects.</w:t>
      </w:r>
    </w:p>
    <w:p w14:paraId="0E3AA873" w14:textId="77777777" w:rsidR="007442B8" w:rsidRPr="00C81A3B" w:rsidRDefault="007442B8" w:rsidP="00AA55AA">
      <w:pPr>
        <w:widowControl/>
        <w:rPr>
          <w:rFonts w:eastAsia="Times New Roman"/>
          <w:lang w:val="en-IN" w:eastAsia="en-IN"/>
        </w:rPr>
      </w:pPr>
    </w:p>
    <w:p w14:paraId="19C21CC2" w14:textId="1DC8F3EC" w:rsidR="00C81A3B" w:rsidRPr="00AA55AA" w:rsidRDefault="00C81A3B" w:rsidP="00AA55AA">
      <w:pPr>
        <w:widowControl/>
        <w:rPr>
          <w:rFonts w:eastAsia="Times New Roman"/>
          <w:lang w:val="en-IN" w:eastAsia="en-IN"/>
        </w:rPr>
      </w:pPr>
      <w:r w:rsidRPr="00C81A3B">
        <w:rPr>
          <w:rFonts w:eastAsia="Times New Roman"/>
          <w:highlight w:val="yellow"/>
          <w:lang w:val="en-IN" w:eastAsia="en-IN"/>
        </w:rPr>
        <w:t xml:space="preserve">7.2.2. Wait </w:t>
      </w:r>
      <w:r w:rsidR="00121D25" w:rsidRPr="00AA55AA">
        <w:rPr>
          <w:rFonts w:eastAsia="Times New Roman"/>
          <w:highlight w:val="yellow"/>
          <w:lang w:val="en-IN" w:eastAsia="en-IN"/>
        </w:rPr>
        <w:t xml:space="preserve">for </w:t>
      </w:r>
      <w:r w:rsidRPr="00C81A3B">
        <w:rPr>
          <w:rFonts w:eastAsia="Times New Roman"/>
          <w:highlight w:val="yellow"/>
          <w:lang w:val="en-IN" w:eastAsia="en-IN"/>
        </w:rPr>
        <w:t>15 min after the final lung lavage, then instill LPS intratracheally (IT) with the piglet in the supine position.</w:t>
      </w:r>
    </w:p>
    <w:p w14:paraId="3C1A8539" w14:textId="77777777" w:rsidR="007442B8" w:rsidRPr="00C81A3B" w:rsidRDefault="007442B8" w:rsidP="00AA55AA">
      <w:pPr>
        <w:widowControl/>
        <w:rPr>
          <w:rFonts w:eastAsia="Times New Roman"/>
          <w:lang w:val="en-IN" w:eastAsia="en-IN"/>
        </w:rPr>
      </w:pPr>
    </w:p>
    <w:p w14:paraId="401A3A23" w14:textId="77777777" w:rsidR="007442B8" w:rsidRPr="00AA55AA" w:rsidRDefault="00C81A3B" w:rsidP="00AA55AA">
      <w:pPr>
        <w:widowControl/>
        <w:rPr>
          <w:rFonts w:eastAsia="Times New Roman"/>
          <w:highlight w:val="yellow"/>
          <w:lang w:val="en-IN" w:eastAsia="en-IN"/>
        </w:rPr>
      </w:pPr>
      <w:r w:rsidRPr="00C81A3B">
        <w:rPr>
          <w:rFonts w:eastAsia="Times New Roman"/>
          <w:highlight w:val="yellow"/>
          <w:lang w:val="en-IN" w:eastAsia="en-IN"/>
        </w:rPr>
        <w:t>7.2.3. Improve homogeneous LPS distribution in the atelectatic lung using the following steps:</w:t>
      </w:r>
    </w:p>
    <w:p w14:paraId="7FBE7CC1" w14:textId="77777777" w:rsidR="007442B8" w:rsidRPr="00AA55AA" w:rsidRDefault="00C81A3B" w:rsidP="00AA55AA">
      <w:pPr>
        <w:widowControl/>
        <w:rPr>
          <w:rFonts w:eastAsia="Times New Roman"/>
          <w:highlight w:val="yellow"/>
          <w:lang w:val="en-IN" w:eastAsia="en-IN"/>
        </w:rPr>
      </w:pPr>
      <w:r w:rsidRPr="00C81A3B">
        <w:rPr>
          <w:rFonts w:eastAsia="Times New Roman"/>
          <w:highlight w:val="yellow"/>
          <w:lang w:val="en-IN" w:eastAsia="en-IN"/>
        </w:rPr>
        <w:br/>
        <w:t xml:space="preserve">7.2.3.1. Replace the standard ETT end with a Y-port adaptor to allow simultaneous ventilation and LPS administration </w:t>
      </w:r>
      <w:r w:rsidRPr="00C81A3B">
        <w:rPr>
          <w:rFonts w:eastAsia="Times New Roman"/>
          <w:i/>
          <w:iCs/>
          <w:highlight w:val="yellow"/>
          <w:lang w:val="en-IN" w:eastAsia="en-IN"/>
        </w:rPr>
        <w:t xml:space="preserve">via </w:t>
      </w:r>
      <w:r w:rsidRPr="00C81A3B">
        <w:rPr>
          <w:rFonts w:eastAsia="Times New Roman"/>
          <w:highlight w:val="yellow"/>
          <w:lang w:val="en-IN" w:eastAsia="en-IN"/>
        </w:rPr>
        <w:t>a catheter through the valved side port.</w:t>
      </w:r>
    </w:p>
    <w:p w14:paraId="6638ADAA" w14:textId="4C7A2336" w:rsidR="007442B8" w:rsidRPr="00AA55AA" w:rsidRDefault="00C81A3B" w:rsidP="00AA55AA">
      <w:pPr>
        <w:widowControl/>
        <w:rPr>
          <w:rFonts w:eastAsia="Times New Roman"/>
          <w:highlight w:val="yellow"/>
          <w:lang w:val="en-IN" w:eastAsia="en-IN"/>
        </w:rPr>
      </w:pPr>
      <w:r w:rsidRPr="00C81A3B">
        <w:rPr>
          <w:rFonts w:eastAsia="Times New Roman"/>
          <w:highlight w:val="yellow"/>
          <w:lang w:val="en-IN" w:eastAsia="en-IN"/>
        </w:rPr>
        <w:br/>
        <w:t>7.2.3.2. Apply PEEP of 10 cmH₂O for 1 mi</w:t>
      </w:r>
      <w:r w:rsidR="00121D25" w:rsidRPr="00AA55AA">
        <w:rPr>
          <w:rFonts w:eastAsia="Times New Roman"/>
          <w:highlight w:val="yellow"/>
          <w:lang w:val="en-IN" w:eastAsia="en-IN"/>
        </w:rPr>
        <w:t>n</w:t>
      </w:r>
      <w:r w:rsidRPr="00C81A3B">
        <w:rPr>
          <w:rFonts w:eastAsia="Times New Roman"/>
          <w:highlight w:val="yellow"/>
          <w:lang w:val="en-IN" w:eastAsia="en-IN"/>
        </w:rPr>
        <w:t>. Adjust PIP to maintain VT at 7 mL/kg and set RR to 40 breaths/min.</w:t>
      </w:r>
    </w:p>
    <w:p w14:paraId="18A67293" w14:textId="77777777" w:rsidR="007442B8" w:rsidRPr="00AA55AA" w:rsidRDefault="00C81A3B" w:rsidP="00AA55AA">
      <w:pPr>
        <w:widowControl/>
        <w:rPr>
          <w:rFonts w:eastAsia="Times New Roman"/>
          <w:lang w:val="en-IN" w:eastAsia="en-IN"/>
        </w:rPr>
      </w:pPr>
      <w:r w:rsidRPr="00C81A3B">
        <w:rPr>
          <w:rFonts w:eastAsia="Times New Roman"/>
          <w:highlight w:val="yellow"/>
          <w:lang w:val="en-IN" w:eastAsia="en-IN"/>
        </w:rPr>
        <w:br/>
        <w:t>7.2.3.3. Insert a catheter through the side port into the ETT to a premeasured depth so the tip extends 1–2 mm beyond the ETT.</w:t>
      </w:r>
    </w:p>
    <w:p w14:paraId="3D125E4B" w14:textId="77777777" w:rsidR="007442B8" w:rsidRPr="00AA55AA" w:rsidRDefault="00C81A3B" w:rsidP="00AA55AA">
      <w:pPr>
        <w:widowControl/>
        <w:rPr>
          <w:rFonts w:eastAsia="Times New Roman"/>
          <w:highlight w:val="yellow"/>
          <w:lang w:val="en-IN" w:eastAsia="en-IN"/>
        </w:rPr>
      </w:pPr>
      <w:r w:rsidRPr="00C81A3B">
        <w:rPr>
          <w:rFonts w:eastAsia="Times New Roman"/>
          <w:lang w:val="en-IN" w:eastAsia="en-IN"/>
        </w:rPr>
        <w:lastRenderedPageBreak/>
        <w:br/>
      </w:r>
      <w:r w:rsidRPr="00C81A3B">
        <w:rPr>
          <w:rFonts w:eastAsia="Times New Roman"/>
          <w:highlight w:val="yellow"/>
          <w:lang w:val="en-IN" w:eastAsia="en-IN"/>
        </w:rPr>
        <w:t>7.2.3.4. Inject the LPS through the catheter. Flush the catheter with 1 mL NS followed by a 9 mL air bolus to ensure complete delivery.</w:t>
      </w:r>
    </w:p>
    <w:p w14:paraId="54CB04D8" w14:textId="77777777" w:rsidR="007442B8" w:rsidRPr="00AA55AA" w:rsidRDefault="00C81A3B" w:rsidP="00AA55AA">
      <w:pPr>
        <w:widowControl/>
        <w:rPr>
          <w:rFonts w:eastAsia="Times New Roman"/>
          <w:lang w:val="en-IN" w:eastAsia="en-IN"/>
        </w:rPr>
      </w:pPr>
      <w:r w:rsidRPr="00C81A3B">
        <w:rPr>
          <w:rFonts w:eastAsia="Times New Roman"/>
          <w:highlight w:val="yellow"/>
          <w:lang w:val="en-IN" w:eastAsia="en-IN"/>
        </w:rPr>
        <w:br/>
        <w:t>7.2.3.5. Remove the catheter and close the side port.</w:t>
      </w:r>
    </w:p>
    <w:p w14:paraId="1DC831D6" w14:textId="3B307D00" w:rsidR="007442B8" w:rsidRPr="00AA55AA" w:rsidRDefault="00C81A3B" w:rsidP="00AA55AA">
      <w:pPr>
        <w:widowControl/>
        <w:rPr>
          <w:rFonts w:eastAsia="Times New Roman"/>
          <w:lang w:val="en-IN" w:eastAsia="en-IN"/>
        </w:rPr>
      </w:pPr>
      <w:r w:rsidRPr="00C81A3B">
        <w:rPr>
          <w:rFonts w:eastAsia="Times New Roman"/>
          <w:lang w:val="en-IN" w:eastAsia="en-IN"/>
        </w:rPr>
        <w:br/>
        <w:t>7.2.3.6. Continue ventilation with PEEP 10 cmH₂O (adjust PIP to maintain VT 7 mL/kg) for 3 min after LPS administration.</w:t>
      </w:r>
    </w:p>
    <w:p w14:paraId="0AACC42C" w14:textId="090DCD9C" w:rsidR="007442B8" w:rsidRPr="00AA55AA" w:rsidRDefault="00C81A3B" w:rsidP="00AA55AA">
      <w:pPr>
        <w:widowControl/>
        <w:rPr>
          <w:rFonts w:eastAsia="Times New Roman"/>
          <w:lang w:val="en-IN" w:eastAsia="en-IN"/>
        </w:rPr>
      </w:pPr>
      <w:r w:rsidRPr="00C81A3B">
        <w:rPr>
          <w:rFonts w:eastAsia="Times New Roman"/>
          <w:lang w:val="en-IN" w:eastAsia="en-IN"/>
        </w:rPr>
        <w:br/>
      </w:r>
      <w:r w:rsidRPr="00C81A3B">
        <w:rPr>
          <w:rFonts w:eastAsia="Times New Roman"/>
          <w:highlight w:val="yellow"/>
          <w:lang w:val="en-IN" w:eastAsia="en-IN"/>
        </w:rPr>
        <w:t>7.2.3.7. Disconnect the ventilator circuit from the ETT for 30 s</w:t>
      </w:r>
      <w:r w:rsidRPr="00C81A3B">
        <w:rPr>
          <w:rFonts w:eastAsia="Times New Roman"/>
          <w:lang w:val="en-IN" w:eastAsia="en-IN"/>
        </w:rPr>
        <w:t xml:space="preserve"> to reverse any unintended recruitment of lung tissue.</w:t>
      </w:r>
    </w:p>
    <w:p w14:paraId="238ECB48" w14:textId="77777777" w:rsidR="007442B8" w:rsidRPr="00AA55AA" w:rsidRDefault="00C81A3B" w:rsidP="00AA55AA">
      <w:pPr>
        <w:widowControl/>
        <w:rPr>
          <w:rFonts w:eastAsia="Times New Roman"/>
          <w:lang w:val="en-IN" w:eastAsia="en-IN"/>
        </w:rPr>
      </w:pPr>
      <w:r w:rsidRPr="00C81A3B">
        <w:rPr>
          <w:rFonts w:eastAsia="Times New Roman"/>
          <w:lang w:val="en-IN" w:eastAsia="en-IN"/>
        </w:rPr>
        <w:br/>
      </w:r>
      <w:r w:rsidRPr="00C81A3B">
        <w:rPr>
          <w:rFonts w:eastAsia="Times New Roman"/>
          <w:highlight w:val="yellow"/>
          <w:lang w:val="en-IN" w:eastAsia="en-IN"/>
        </w:rPr>
        <w:t>7.2.3.8. During disconnection, adjust ventilator settings to FiO₂ 0.5, PEEP 6 cmH₂O, PIP to maintain VT 7 mL/kg, and increase RR to 40–60 breaths/min to achieve PaCO₂ of 35–45 mmHg.</w:t>
      </w:r>
    </w:p>
    <w:p w14:paraId="46D60A3B" w14:textId="5EE5738D" w:rsidR="00C81A3B" w:rsidRPr="00AA55AA" w:rsidRDefault="00C81A3B" w:rsidP="00AA55AA">
      <w:pPr>
        <w:widowControl/>
        <w:rPr>
          <w:rFonts w:eastAsia="Times New Roman"/>
          <w:lang w:val="en-IN" w:eastAsia="en-IN"/>
        </w:rPr>
      </w:pPr>
      <w:r w:rsidRPr="00C81A3B">
        <w:rPr>
          <w:rFonts w:eastAsia="Times New Roman"/>
          <w:lang w:val="en-IN" w:eastAsia="en-IN"/>
        </w:rPr>
        <w:br/>
      </w:r>
      <w:r w:rsidRPr="00C81A3B">
        <w:rPr>
          <w:rFonts w:eastAsia="Times New Roman"/>
          <w:highlight w:val="yellow"/>
          <w:lang w:val="en-IN" w:eastAsia="en-IN"/>
        </w:rPr>
        <w:t xml:space="preserve">7.2.3.9. Once VT is stabilized at 7 mL/kg, record the </w:t>
      </w:r>
      <w:r w:rsidRPr="00C81A3B">
        <w:rPr>
          <w:rFonts w:eastAsia="Times New Roman"/>
          <w:i/>
          <w:iCs/>
          <w:highlight w:val="yellow"/>
          <w:lang w:val="en-IN" w:eastAsia="en-IN"/>
        </w:rPr>
        <w:t>Timepoint 0-hour</w:t>
      </w:r>
      <w:r w:rsidRPr="00C81A3B">
        <w:rPr>
          <w:rFonts w:eastAsia="Times New Roman"/>
          <w:highlight w:val="yellow"/>
          <w:lang w:val="en-IN" w:eastAsia="en-IN"/>
        </w:rPr>
        <w:t xml:space="preserve"> physiological measurements and complete the CRF sheet. Adjust RR based on PaCO₂ from blood gas analysis.</w:t>
      </w:r>
    </w:p>
    <w:p w14:paraId="62205130" w14:textId="77777777" w:rsidR="00C81A3B" w:rsidRPr="00AA55AA" w:rsidRDefault="00C81A3B" w:rsidP="00AA55AA">
      <w:pPr>
        <w:pStyle w:val="ListParagraph"/>
        <w:tabs>
          <w:tab w:val="left" w:pos="360"/>
        </w:tabs>
        <w:spacing w:after="0" w:line="240" w:lineRule="auto"/>
        <w:ind w:left="0"/>
        <w:jc w:val="both"/>
        <w:rPr>
          <w:rFonts w:ascii="Calibri" w:eastAsia="Arial" w:hAnsi="Calibri" w:cs="Calibri"/>
          <w:sz w:val="24"/>
          <w:szCs w:val="24"/>
          <w:highlight w:val="yellow"/>
        </w:rPr>
      </w:pPr>
    </w:p>
    <w:p w14:paraId="25A42EF9" w14:textId="017803B1" w:rsidR="005958CE" w:rsidRPr="00AA55AA" w:rsidRDefault="00FB65E0" w:rsidP="00AA55AA">
      <w:pPr>
        <w:pStyle w:val="ListParagraph"/>
        <w:numPr>
          <w:ilvl w:val="0"/>
          <w:numId w:val="1"/>
        </w:numPr>
        <w:tabs>
          <w:tab w:val="left" w:pos="360"/>
        </w:tabs>
        <w:spacing w:after="0" w:line="240" w:lineRule="auto"/>
        <w:ind w:left="0" w:firstLine="0"/>
        <w:jc w:val="both"/>
        <w:rPr>
          <w:rFonts w:ascii="Calibri" w:hAnsi="Calibri" w:cs="Calibri"/>
          <w:sz w:val="24"/>
          <w:szCs w:val="24"/>
        </w:rPr>
      </w:pPr>
      <w:r w:rsidRPr="00AA55AA">
        <w:rPr>
          <w:rFonts w:ascii="Calibri" w:eastAsia="Arial" w:hAnsi="Calibri" w:cs="Calibri"/>
          <w:b/>
          <w:bCs/>
          <w:sz w:val="24"/>
          <w:szCs w:val="24"/>
          <w:highlight w:val="yellow"/>
        </w:rPr>
        <w:t>V</w:t>
      </w:r>
      <w:r w:rsidR="5A3E214C" w:rsidRPr="00AA55AA">
        <w:rPr>
          <w:rFonts w:ascii="Calibri" w:eastAsia="Arial" w:hAnsi="Calibri" w:cs="Calibri"/>
          <w:b/>
          <w:bCs/>
          <w:sz w:val="24"/>
          <w:szCs w:val="24"/>
          <w:highlight w:val="yellow"/>
        </w:rPr>
        <w:t>entilation</w:t>
      </w:r>
      <w:r w:rsidRPr="00AA55AA">
        <w:rPr>
          <w:rFonts w:ascii="Calibri" w:eastAsia="Arial" w:hAnsi="Calibri" w:cs="Calibri"/>
          <w:b/>
          <w:bCs/>
          <w:sz w:val="24"/>
          <w:szCs w:val="24"/>
          <w:highlight w:val="yellow"/>
        </w:rPr>
        <w:t xml:space="preserve"> during</w:t>
      </w:r>
      <w:r w:rsidR="00E017FA" w:rsidRPr="00AA55AA">
        <w:rPr>
          <w:rFonts w:ascii="Calibri" w:eastAsia="Arial" w:hAnsi="Calibri" w:cs="Calibri"/>
          <w:b/>
          <w:bCs/>
          <w:sz w:val="24"/>
          <w:szCs w:val="24"/>
          <w:highlight w:val="yellow"/>
        </w:rPr>
        <w:t xml:space="preserve"> the</w:t>
      </w:r>
      <w:r w:rsidRPr="00AA55AA">
        <w:rPr>
          <w:rFonts w:ascii="Calibri" w:eastAsia="Arial" w:hAnsi="Calibri" w:cs="Calibri"/>
          <w:b/>
          <w:bCs/>
          <w:sz w:val="24"/>
          <w:szCs w:val="24"/>
          <w:highlight w:val="yellow"/>
        </w:rPr>
        <w:t xml:space="preserve"> observation period</w:t>
      </w:r>
      <w:r w:rsidR="5A3E214C" w:rsidRPr="00AA55AA">
        <w:rPr>
          <w:rFonts w:ascii="Calibri" w:eastAsia="Arial" w:hAnsi="Calibri" w:cs="Calibri"/>
          <w:b/>
          <w:bCs/>
          <w:sz w:val="24"/>
          <w:szCs w:val="24"/>
          <w:highlight w:val="yellow"/>
        </w:rPr>
        <w:t xml:space="preserve"> </w:t>
      </w:r>
      <w:r w:rsidR="5A3E214C" w:rsidRPr="00AA55AA">
        <w:rPr>
          <w:rFonts w:ascii="Calibri" w:eastAsia="Arial" w:hAnsi="Calibri" w:cs="Calibri"/>
          <w:sz w:val="24"/>
          <w:szCs w:val="24"/>
        </w:rPr>
        <w:t>(Time</w:t>
      </w:r>
      <w:r w:rsidR="0060313C" w:rsidRPr="00AA55AA">
        <w:rPr>
          <w:rFonts w:ascii="Calibri" w:eastAsia="Arial" w:hAnsi="Calibri" w:cs="Calibri"/>
          <w:sz w:val="24"/>
          <w:szCs w:val="24"/>
        </w:rPr>
        <w:t>:</w:t>
      </w:r>
      <w:r w:rsidR="5A3E214C" w:rsidRPr="00AA55AA">
        <w:rPr>
          <w:rFonts w:ascii="Calibri" w:eastAsia="Arial" w:hAnsi="Calibri" w:cs="Calibri"/>
          <w:sz w:val="24"/>
          <w:szCs w:val="24"/>
        </w:rPr>
        <w:t xml:space="preserve"> </w:t>
      </w:r>
      <w:r w:rsidR="00F82200" w:rsidRPr="00AA55AA">
        <w:rPr>
          <w:rFonts w:ascii="Calibri" w:eastAsia="Arial" w:hAnsi="Calibri" w:cs="Calibri"/>
          <w:sz w:val="24"/>
          <w:szCs w:val="24"/>
        </w:rPr>
        <w:t>~</w:t>
      </w:r>
      <w:r w:rsidR="5A3E214C" w:rsidRPr="00AA55AA">
        <w:rPr>
          <w:rFonts w:ascii="Calibri" w:eastAsia="Arial" w:hAnsi="Calibri" w:cs="Calibri"/>
          <w:sz w:val="24"/>
          <w:szCs w:val="24"/>
        </w:rPr>
        <w:t xml:space="preserve">6 h) </w:t>
      </w:r>
    </w:p>
    <w:p w14:paraId="38FC5329" w14:textId="77777777" w:rsidR="005958CE" w:rsidRPr="00AA55AA" w:rsidRDefault="005958CE" w:rsidP="00AA55AA">
      <w:pPr>
        <w:pStyle w:val="ListParagraph"/>
        <w:tabs>
          <w:tab w:val="left" w:pos="360"/>
        </w:tabs>
        <w:spacing w:after="0" w:line="240" w:lineRule="auto"/>
        <w:ind w:left="0"/>
        <w:jc w:val="both"/>
        <w:rPr>
          <w:rFonts w:ascii="Calibri" w:eastAsia="Arial" w:hAnsi="Calibri" w:cs="Calibri"/>
          <w:b/>
          <w:bCs/>
          <w:color w:val="C0504D" w:themeColor="accent2"/>
          <w:sz w:val="24"/>
          <w:szCs w:val="24"/>
          <w:highlight w:val="yellow"/>
        </w:rPr>
      </w:pPr>
    </w:p>
    <w:p w14:paraId="7FF4E8BE" w14:textId="69AF98F7" w:rsidR="001505F6" w:rsidRPr="00AA55AA" w:rsidRDefault="001505F6" w:rsidP="00AA55AA">
      <w:pPr>
        <w:pStyle w:val="ListParagraph"/>
        <w:tabs>
          <w:tab w:val="left" w:pos="360"/>
        </w:tabs>
        <w:spacing w:after="0" w:line="240" w:lineRule="auto"/>
        <w:ind w:left="0"/>
        <w:jc w:val="both"/>
        <w:rPr>
          <w:rFonts w:ascii="Calibri" w:hAnsi="Calibri" w:cs="Calibri"/>
          <w:sz w:val="24"/>
          <w:szCs w:val="24"/>
        </w:rPr>
      </w:pPr>
      <w:r w:rsidRPr="00AA55AA">
        <w:rPr>
          <w:rFonts w:ascii="Calibri" w:hAnsi="Calibri" w:cs="Calibri"/>
          <w:sz w:val="24"/>
          <w:szCs w:val="24"/>
          <w:highlight w:val="yellow"/>
        </w:rPr>
        <w:t xml:space="preserve">8.1. </w:t>
      </w:r>
      <w:r w:rsidR="00E017FA" w:rsidRPr="00AA55AA">
        <w:rPr>
          <w:rFonts w:ascii="Calibri" w:hAnsi="Calibri" w:cs="Calibri"/>
          <w:sz w:val="24"/>
          <w:szCs w:val="24"/>
          <w:highlight w:val="yellow"/>
        </w:rPr>
        <w:t>Switch to volume-controlled ventilation with FiO₂ at 0.5 and PEEP at 6 cmH₂O. Adjust PIP as needed to maintain VT at 7 mL/kg (do not set a maximum PIP). Adjust RR, up to a maximum of 60 breath</w:t>
      </w:r>
      <w:r w:rsidR="00D855C0" w:rsidRPr="00AA55AA">
        <w:rPr>
          <w:rFonts w:ascii="Calibri" w:hAnsi="Calibri" w:cs="Calibri"/>
          <w:sz w:val="24"/>
          <w:szCs w:val="24"/>
          <w:highlight w:val="yellow"/>
        </w:rPr>
        <w:t>s/</w:t>
      </w:r>
      <w:r w:rsidR="00E017FA" w:rsidRPr="00AA55AA">
        <w:rPr>
          <w:rFonts w:ascii="Calibri" w:hAnsi="Calibri" w:cs="Calibri"/>
          <w:sz w:val="24"/>
          <w:szCs w:val="24"/>
          <w:highlight w:val="yellow"/>
        </w:rPr>
        <w:t>min, to maintain normal PaCO₂.</w:t>
      </w:r>
      <w:r w:rsidR="00E017FA" w:rsidRPr="00AA55AA">
        <w:rPr>
          <w:rFonts w:ascii="Calibri" w:hAnsi="Calibri" w:cs="Calibri"/>
          <w:sz w:val="24"/>
          <w:szCs w:val="24"/>
        </w:rPr>
        <w:t xml:space="preserve"> </w:t>
      </w:r>
    </w:p>
    <w:p w14:paraId="21E5EC89" w14:textId="77777777" w:rsidR="001505F6" w:rsidRPr="00AA55AA" w:rsidRDefault="001505F6" w:rsidP="00AA55AA">
      <w:pPr>
        <w:pStyle w:val="ListParagraph"/>
        <w:tabs>
          <w:tab w:val="left" w:pos="360"/>
        </w:tabs>
        <w:spacing w:after="0" w:line="240" w:lineRule="auto"/>
        <w:ind w:left="0"/>
        <w:jc w:val="both"/>
        <w:rPr>
          <w:rFonts w:ascii="Calibri" w:hAnsi="Calibri" w:cs="Calibri"/>
          <w:sz w:val="24"/>
          <w:szCs w:val="24"/>
        </w:rPr>
      </w:pPr>
    </w:p>
    <w:p w14:paraId="1A27921E" w14:textId="77777777" w:rsidR="001505F6" w:rsidRPr="00AA55AA" w:rsidRDefault="001505F6" w:rsidP="00AA55AA">
      <w:pPr>
        <w:pStyle w:val="ListParagraph"/>
        <w:tabs>
          <w:tab w:val="left" w:pos="360"/>
        </w:tabs>
        <w:spacing w:after="0" w:line="240" w:lineRule="auto"/>
        <w:ind w:left="0"/>
        <w:jc w:val="both"/>
        <w:rPr>
          <w:rFonts w:ascii="Calibri" w:hAnsi="Calibri" w:cs="Calibri"/>
          <w:sz w:val="24"/>
          <w:szCs w:val="24"/>
        </w:rPr>
      </w:pPr>
      <w:r w:rsidRPr="00AA55AA">
        <w:rPr>
          <w:rFonts w:ascii="Calibri" w:hAnsi="Calibri" w:cs="Calibri"/>
          <w:sz w:val="24"/>
          <w:szCs w:val="24"/>
          <w:highlight w:val="yellow"/>
        </w:rPr>
        <w:t xml:space="preserve">8.2. </w:t>
      </w:r>
      <w:r w:rsidR="00E017FA" w:rsidRPr="00AA55AA">
        <w:rPr>
          <w:rFonts w:ascii="Calibri" w:hAnsi="Calibri" w:cs="Calibri"/>
          <w:sz w:val="24"/>
          <w:szCs w:val="24"/>
          <w:highlight w:val="yellow"/>
        </w:rPr>
        <w:t>Use hourly blood gas measurements to guide RR adjustments throughout the remainder of the experiment. Continuously adjust PIP to maintain VT at 7 mL/kg.</w:t>
      </w:r>
      <w:r w:rsidR="00E017FA" w:rsidRPr="00AA55AA">
        <w:rPr>
          <w:rFonts w:ascii="Calibri" w:hAnsi="Calibri" w:cs="Calibri"/>
          <w:sz w:val="24"/>
          <w:szCs w:val="24"/>
        </w:rPr>
        <w:t xml:space="preserve"> </w:t>
      </w:r>
    </w:p>
    <w:p w14:paraId="61B6920B" w14:textId="77777777" w:rsidR="001505F6" w:rsidRPr="00AA55AA" w:rsidRDefault="001505F6" w:rsidP="00AA55AA">
      <w:pPr>
        <w:pStyle w:val="ListParagraph"/>
        <w:tabs>
          <w:tab w:val="left" w:pos="360"/>
        </w:tabs>
        <w:spacing w:after="0" w:line="240" w:lineRule="auto"/>
        <w:ind w:left="0"/>
        <w:jc w:val="both"/>
        <w:rPr>
          <w:rFonts w:ascii="Calibri" w:hAnsi="Calibri" w:cs="Calibri"/>
          <w:sz w:val="24"/>
          <w:szCs w:val="24"/>
        </w:rPr>
      </w:pPr>
    </w:p>
    <w:p w14:paraId="5DEB7D68" w14:textId="0D157203" w:rsidR="00E017FA" w:rsidRPr="00AA55AA" w:rsidRDefault="001505F6" w:rsidP="00AA55AA">
      <w:pPr>
        <w:pStyle w:val="ListParagraph"/>
        <w:tabs>
          <w:tab w:val="left" w:pos="360"/>
        </w:tabs>
        <w:spacing w:after="0" w:line="240" w:lineRule="auto"/>
        <w:ind w:left="0"/>
        <w:jc w:val="both"/>
        <w:rPr>
          <w:rFonts w:ascii="Calibri" w:eastAsia="Arial" w:hAnsi="Calibri" w:cs="Calibri"/>
          <w:color w:val="C0504D" w:themeColor="accent2"/>
          <w:sz w:val="24"/>
          <w:szCs w:val="24"/>
          <w:highlight w:val="yellow"/>
        </w:rPr>
      </w:pPr>
      <w:r w:rsidRPr="00AA55AA">
        <w:rPr>
          <w:rFonts w:ascii="Calibri" w:hAnsi="Calibri" w:cs="Calibri"/>
          <w:sz w:val="24"/>
          <w:szCs w:val="24"/>
        </w:rPr>
        <w:t xml:space="preserve">8.3. </w:t>
      </w:r>
      <w:r w:rsidR="00E017FA" w:rsidRPr="00AA55AA">
        <w:rPr>
          <w:rFonts w:ascii="Calibri" w:hAnsi="Calibri" w:cs="Calibri"/>
          <w:sz w:val="24"/>
          <w:szCs w:val="24"/>
        </w:rPr>
        <w:t xml:space="preserve">Apply these ventilation parameters uniformly to both control and multi-hit animals for the entire 6-h observation period (see </w:t>
      </w:r>
      <w:r w:rsidR="00E017FA" w:rsidRPr="00AA55AA">
        <w:rPr>
          <w:rFonts w:ascii="Calibri" w:hAnsi="Calibri" w:cs="Calibri"/>
          <w:b/>
          <w:bCs/>
          <w:sz w:val="24"/>
          <w:szCs w:val="24"/>
        </w:rPr>
        <w:t>Figure 1</w:t>
      </w:r>
      <w:r w:rsidR="00E017FA" w:rsidRPr="00AA55AA">
        <w:rPr>
          <w:rFonts w:ascii="Calibri" w:hAnsi="Calibri" w:cs="Calibri"/>
          <w:sz w:val="24"/>
          <w:szCs w:val="24"/>
        </w:rPr>
        <w:t>).</w:t>
      </w:r>
    </w:p>
    <w:p w14:paraId="7CA79A3C" w14:textId="77777777" w:rsidR="00E017FA" w:rsidRPr="00AA55AA" w:rsidRDefault="00E017FA" w:rsidP="00AA55AA">
      <w:pPr>
        <w:pStyle w:val="ListParagraph"/>
        <w:tabs>
          <w:tab w:val="left" w:pos="360"/>
        </w:tabs>
        <w:spacing w:after="0" w:line="240" w:lineRule="auto"/>
        <w:ind w:left="0"/>
        <w:jc w:val="both"/>
        <w:rPr>
          <w:rFonts w:ascii="Calibri" w:eastAsia="Arial" w:hAnsi="Calibri" w:cs="Calibri"/>
          <w:color w:val="C0504D" w:themeColor="accent2"/>
          <w:sz w:val="24"/>
          <w:szCs w:val="24"/>
          <w:highlight w:val="yellow"/>
        </w:rPr>
      </w:pPr>
    </w:p>
    <w:p w14:paraId="086F65FD" w14:textId="2BE3B978" w:rsidR="00E12C2B" w:rsidRPr="00AA55AA" w:rsidRDefault="00F47F9D" w:rsidP="00AA55AA">
      <w:pPr>
        <w:pStyle w:val="ListParagraph"/>
        <w:numPr>
          <w:ilvl w:val="0"/>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t>T</w:t>
      </w:r>
      <w:r w:rsidR="00290F5B" w:rsidRPr="00AA55AA">
        <w:rPr>
          <w:rFonts w:ascii="Calibri" w:eastAsia="Arial" w:hAnsi="Calibri" w:cs="Calibri"/>
          <w:b/>
          <w:bCs/>
          <w:sz w:val="24"/>
          <w:szCs w:val="24"/>
        </w:rPr>
        <w:t>reatment procedure</w:t>
      </w:r>
      <w:r w:rsidR="0023732A" w:rsidRPr="00AA55AA">
        <w:rPr>
          <w:rFonts w:ascii="Calibri" w:eastAsia="Arial" w:hAnsi="Calibri" w:cs="Calibri"/>
          <w:b/>
          <w:bCs/>
          <w:sz w:val="24"/>
          <w:szCs w:val="24"/>
        </w:rPr>
        <w:t xml:space="preserve"> – optional</w:t>
      </w:r>
      <w:r w:rsidR="00290F5B" w:rsidRPr="00AA55AA">
        <w:rPr>
          <w:rFonts w:ascii="Calibri" w:eastAsia="Arial" w:hAnsi="Calibri" w:cs="Calibri"/>
          <w:b/>
          <w:bCs/>
          <w:sz w:val="24"/>
          <w:szCs w:val="24"/>
        </w:rPr>
        <w:t xml:space="preserve"> </w:t>
      </w:r>
      <w:r w:rsidR="00290F5B" w:rsidRPr="00AA55AA">
        <w:rPr>
          <w:rFonts w:ascii="Calibri" w:eastAsia="Arial" w:hAnsi="Calibri" w:cs="Calibri"/>
          <w:sz w:val="24"/>
          <w:szCs w:val="24"/>
        </w:rPr>
        <w:t>(Time</w:t>
      </w:r>
      <w:r w:rsidR="00DA25B7" w:rsidRPr="00AA55AA">
        <w:rPr>
          <w:rFonts w:ascii="Calibri" w:eastAsia="Arial" w:hAnsi="Calibri" w:cs="Calibri"/>
          <w:sz w:val="24"/>
          <w:szCs w:val="24"/>
        </w:rPr>
        <w:t>:</w:t>
      </w:r>
      <w:r w:rsidR="00290F5B" w:rsidRPr="00AA55AA">
        <w:rPr>
          <w:rFonts w:ascii="Calibri" w:eastAsia="Arial" w:hAnsi="Calibri" w:cs="Calibri"/>
          <w:sz w:val="24"/>
          <w:szCs w:val="24"/>
        </w:rPr>
        <w:t xml:space="preserve"> </w:t>
      </w:r>
      <w:r w:rsidR="00DA25B7" w:rsidRPr="00AA55AA">
        <w:rPr>
          <w:rFonts w:ascii="Calibri" w:eastAsia="Arial" w:hAnsi="Calibri" w:cs="Calibri"/>
          <w:sz w:val="24"/>
          <w:szCs w:val="24"/>
        </w:rPr>
        <w:t>~</w:t>
      </w:r>
      <w:r w:rsidR="00290F5B" w:rsidRPr="00AA55AA">
        <w:rPr>
          <w:rFonts w:ascii="Calibri" w:eastAsia="Arial" w:hAnsi="Calibri" w:cs="Calibri"/>
          <w:sz w:val="24"/>
          <w:szCs w:val="24"/>
        </w:rPr>
        <w:t>10</w:t>
      </w:r>
      <w:r w:rsidR="0025389F" w:rsidRPr="00AA55AA">
        <w:rPr>
          <w:rFonts w:ascii="Calibri" w:eastAsia="Arial" w:hAnsi="Calibri" w:cs="Calibri"/>
          <w:sz w:val="24"/>
          <w:szCs w:val="24"/>
        </w:rPr>
        <w:t>–</w:t>
      </w:r>
      <w:r w:rsidR="00290F5B" w:rsidRPr="00AA55AA">
        <w:rPr>
          <w:rFonts w:ascii="Calibri" w:eastAsia="Arial" w:hAnsi="Calibri" w:cs="Calibri"/>
          <w:sz w:val="24"/>
          <w:szCs w:val="24"/>
        </w:rPr>
        <w:t>20 min)</w:t>
      </w:r>
    </w:p>
    <w:p w14:paraId="7B46042E" w14:textId="54DEFD2A" w:rsidR="60C4B8C1" w:rsidRPr="00AA55AA" w:rsidRDefault="60C4B8C1" w:rsidP="00AA55AA">
      <w:pPr>
        <w:pStyle w:val="ListParagraph"/>
        <w:tabs>
          <w:tab w:val="left" w:pos="360"/>
        </w:tabs>
        <w:spacing w:after="0" w:line="240" w:lineRule="auto"/>
        <w:ind w:left="0"/>
        <w:jc w:val="both"/>
        <w:rPr>
          <w:rFonts w:ascii="Calibri" w:hAnsi="Calibri" w:cs="Calibri"/>
          <w:sz w:val="24"/>
          <w:szCs w:val="24"/>
          <w:lang w:val="en-CA"/>
        </w:rPr>
      </w:pPr>
    </w:p>
    <w:p w14:paraId="64491104" w14:textId="04F39869" w:rsidR="00DB0D23" w:rsidRPr="00DB0D23" w:rsidRDefault="00DB0D23" w:rsidP="00AA55AA">
      <w:pPr>
        <w:widowControl/>
        <w:rPr>
          <w:rFonts w:eastAsia="Times New Roman"/>
          <w:lang w:val="en-IN" w:eastAsia="en-IN"/>
        </w:rPr>
      </w:pPr>
      <w:r w:rsidRPr="00DB0D23">
        <w:rPr>
          <w:rFonts w:eastAsia="Times New Roman"/>
          <w:lang w:val="en-IN" w:eastAsia="en-IN"/>
        </w:rPr>
        <w:t xml:space="preserve">9.1. For potential intervention studies, deliver the therapeutic agent </w:t>
      </w:r>
      <w:r w:rsidRPr="00DB0D23">
        <w:rPr>
          <w:rFonts w:eastAsia="Times New Roman"/>
          <w:i/>
          <w:iCs/>
          <w:lang w:val="en-IN" w:eastAsia="en-IN"/>
        </w:rPr>
        <w:t>via</w:t>
      </w:r>
      <w:r w:rsidRPr="00DB0D23">
        <w:rPr>
          <w:rFonts w:eastAsia="Times New Roman"/>
          <w:lang w:val="en-IN" w:eastAsia="en-IN"/>
        </w:rPr>
        <w:t xml:space="preserve"> a clinically relevant route such as intratracheal (IT), intravenous (IV), subcutaneous, intramuscular, or intranasal. Select the timing of treatment based on the experimental design. If no treatment is administered, skip to </w:t>
      </w:r>
      <w:r w:rsidRPr="00AA55AA">
        <w:rPr>
          <w:rFonts w:eastAsia="Times New Roman"/>
          <w:lang w:val="en-IN" w:eastAsia="en-IN"/>
        </w:rPr>
        <w:t>s</w:t>
      </w:r>
      <w:r w:rsidRPr="00DB0D23">
        <w:rPr>
          <w:rFonts w:eastAsia="Times New Roman"/>
          <w:lang w:val="en-IN" w:eastAsia="en-IN"/>
        </w:rPr>
        <w:t>tep 10. An example of IT administration is provided below:</w:t>
      </w:r>
    </w:p>
    <w:p w14:paraId="3667ACF6" w14:textId="77777777" w:rsidR="00DB0D23" w:rsidRPr="00AA55AA" w:rsidRDefault="00DB0D23" w:rsidP="00AA55AA">
      <w:pPr>
        <w:widowControl/>
        <w:rPr>
          <w:rFonts w:eastAsia="Times New Roman"/>
          <w:lang w:val="en-IN" w:eastAsia="en-IN"/>
        </w:rPr>
      </w:pPr>
    </w:p>
    <w:p w14:paraId="621EBF16" w14:textId="6F58A2BA" w:rsidR="00DB0D23" w:rsidRPr="00DB0D23" w:rsidRDefault="00DB0D23" w:rsidP="00AA55AA">
      <w:pPr>
        <w:widowControl/>
        <w:rPr>
          <w:rFonts w:eastAsia="Times New Roman"/>
          <w:lang w:val="en-IN" w:eastAsia="en-IN"/>
        </w:rPr>
      </w:pPr>
      <w:r w:rsidRPr="00DB0D23">
        <w:rPr>
          <w:rFonts w:eastAsia="Times New Roman"/>
          <w:lang w:val="en-IN" w:eastAsia="en-IN"/>
        </w:rPr>
        <w:t>9.1.1. Position the piglet in right lateral recumbency.</w:t>
      </w:r>
    </w:p>
    <w:p w14:paraId="52B6466A" w14:textId="77777777" w:rsidR="00DB0D23" w:rsidRPr="00AA55AA" w:rsidRDefault="00DB0D23" w:rsidP="00AA55AA">
      <w:pPr>
        <w:widowControl/>
        <w:rPr>
          <w:rFonts w:eastAsia="Times New Roman"/>
          <w:lang w:val="en-IN" w:eastAsia="en-IN"/>
        </w:rPr>
      </w:pPr>
    </w:p>
    <w:p w14:paraId="509599C4" w14:textId="6026FC9F" w:rsidR="00DB0D23" w:rsidRPr="00DB0D23" w:rsidRDefault="00DB0D23" w:rsidP="00AA55AA">
      <w:pPr>
        <w:widowControl/>
        <w:rPr>
          <w:rFonts w:eastAsia="Times New Roman"/>
          <w:lang w:val="en-IN" w:eastAsia="en-IN"/>
        </w:rPr>
      </w:pPr>
      <w:r w:rsidRPr="00DB0D23">
        <w:rPr>
          <w:rFonts w:eastAsia="Times New Roman"/>
          <w:lang w:val="en-IN" w:eastAsia="en-IN"/>
        </w:rPr>
        <w:t>9.1.</w:t>
      </w:r>
      <w:r w:rsidRPr="00AA55AA">
        <w:rPr>
          <w:rFonts w:eastAsia="Times New Roman"/>
          <w:lang w:val="en-IN" w:eastAsia="en-IN"/>
        </w:rPr>
        <w:t>2</w:t>
      </w:r>
      <w:r w:rsidRPr="00DB0D23">
        <w:rPr>
          <w:rFonts w:eastAsia="Times New Roman"/>
          <w:lang w:val="en-IN" w:eastAsia="en-IN"/>
        </w:rPr>
        <w:t>. Maintain PEEP at 6 cmH₂O. Adjust PIP to achieve a VT of 7 mL/kg.</w:t>
      </w:r>
    </w:p>
    <w:p w14:paraId="4577B87A" w14:textId="77777777" w:rsidR="00DB0D23" w:rsidRPr="00AA55AA" w:rsidRDefault="00DB0D23" w:rsidP="00AA55AA">
      <w:pPr>
        <w:widowControl/>
        <w:rPr>
          <w:rFonts w:eastAsia="Times New Roman"/>
          <w:lang w:val="en-IN" w:eastAsia="en-IN"/>
        </w:rPr>
      </w:pPr>
    </w:p>
    <w:p w14:paraId="1638C7D3" w14:textId="560B59A5" w:rsidR="00DB0D23" w:rsidRPr="00DB0D23" w:rsidRDefault="00DB0D23" w:rsidP="00AA55AA">
      <w:pPr>
        <w:widowControl/>
        <w:rPr>
          <w:rFonts w:eastAsia="Times New Roman"/>
          <w:lang w:val="en-IN" w:eastAsia="en-IN"/>
        </w:rPr>
      </w:pPr>
      <w:r w:rsidRPr="00DB0D23">
        <w:rPr>
          <w:rFonts w:eastAsia="Times New Roman"/>
          <w:lang w:val="en-IN" w:eastAsia="en-IN"/>
        </w:rPr>
        <w:t xml:space="preserve">9.1.3. Insert the catheter into the valved side port to the predetermined length (as described in </w:t>
      </w:r>
      <w:r w:rsidR="0076709B" w:rsidRPr="00AA55AA">
        <w:rPr>
          <w:rFonts w:eastAsia="Times New Roman"/>
          <w:lang w:val="en-IN" w:eastAsia="en-IN"/>
        </w:rPr>
        <w:t>s</w:t>
      </w:r>
      <w:r w:rsidRPr="00DB0D23">
        <w:rPr>
          <w:rFonts w:eastAsia="Times New Roman"/>
          <w:lang w:val="en-IN" w:eastAsia="en-IN"/>
        </w:rPr>
        <w:t xml:space="preserve">tep 7.2.3.3). Instill half the intended dose or volume of the intervention. Follow with a bolus of </w:t>
      </w:r>
      <w:r w:rsidRPr="00DB0D23">
        <w:rPr>
          <w:rFonts w:eastAsia="Times New Roman"/>
          <w:lang w:val="en-IN" w:eastAsia="en-IN"/>
        </w:rPr>
        <w:lastRenderedPageBreak/>
        <w:t>1 mL NS and 9 mL of air. Limit the total volume to 2.5 mL/kg to minimize the risk of ventilation occlusion following the bolus injection.</w:t>
      </w:r>
    </w:p>
    <w:p w14:paraId="4F3E3CF9" w14:textId="77777777" w:rsidR="00DB0D23" w:rsidRPr="00AA55AA" w:rsidRDefault="00DB0D23" w:rsidP="00AA55AA">
      <w:pPr>
        <w:widowControl/>
        <w:rPr>
          <w:rFonts w:eastAsia="Times New Roman"/>
          <w:lang w:val="en-IN" w:eastAsia="en-IN"/>
        </w:rPr>
      </w:pPr>
    </w:p>
    <w:p w14:paraId="1B56B868" w14:textId="7AA60C99" w:rsidR="00DB0D23" w:rsidRPr="00DB0D23" w:rsidRDefault="00DB0D23" w:rsidP="00AA55AA">
      <w:pPr>
        <w:widowControl/>
        <w:rPr>
          <w:rFonts w:eastAsia="Times New Roman"/>
          <w:lang w:val="en-IN" w:eastAsia="en-IN"/>
        </w:rPr>
      </w:pPr>
      <w:r w:rsidRPr="00DB0D23">
        <w:rPr>
          <w:rFonts w:eastAsia="Times New Roman"/>
          <w:lang w:val="en-IN" w:eastAsia="en-IN"/>
        </w:rPr>
        <w:t>9.1.4. Seal the valved side port with the cap to prevent ventilation leakage.</w:t>
      </w:r>
    </w:p>
    <w:p w14:paraId="35CA6292" w14:textId="77777777" w:rsidR="00DB0D23" w:rsidRPr="00AA55AA" w:rsidRDefault="00DB0D23" w:rsidP="00AA55AA">
      <w:pPr>
        <w:widowControl/>
        <w:rPr>
          <w:rFonts w:eastAsia="Times New Roman"/>
          <w:lang w:val="en-IN" w:eastAsia="en-IN"/>
        </w:rPr>
      </w:pPr>
    </w:p>
    <w:p w14:paraId="68ED1D95" w14:textId="389CC3AD" w:rsidR="00DB0D23" w:rsidRPr="00DB0D23" w:rsidRDefault="00DB0D23" w:rsidP="00AA55AA">
      <w:pPr>
        <w:widowControl/>
        <w:rPr>
          <w:rFonts w:eastAsia="Times New Roman"/>
          <w:lang w:val="en-IN" w:eastAsia="en-IN"/>
        </w:rPr>
      </w:pPr>
      <w:r w:rsidRPr="00DB0D23">
        <w:rPr>
          <w:rFonts w:eastAsia="Times New Roman"/>
          <w:lang w:val="en-IN" w:eastAsia="en-IN"/>
        </w:rPr>
        <w:t xml:space="preserve">9.1.5. Reposition the piglet into left lateral recumbency and repeat </w:t>
      </w:r>
      <w:r w:rsidR="008131B8" w:rsidRPr="00AA55AA">
        <w:rPr>
          <w:rFonts w:eastAsia="Times New Roman"/>
          <w:lang w:val="en-IN" w:eastAsia="en-IN"/>
        </w:rPr>
        <w:t>s</w:t>
      </w:r>
      <w:r w:rsidRPr="00DB0D23">
        <w:rPr>
          <w:rFonts w:eastAsia="Times New Roman"/>
          <w:lang w:val="en-IN" w:eastAsia="en-IN"/>
        </w:rPr>
        <w:t>teps 9.1.1.3–9.1.1.4.</w:t>
      </w:r>
    </w:p>
    <w:p w14:paraId="4003DF48" w14:textId="77777777" w:rsidR="00DB0D23" w:rsidRPr="00AA55AA" w:rsidRDefault="00DB0D23" w:rsidP="00AA55AA">
      <w:pPr>
        <w:widowControl/>
        <w:rPr>
          <w:rFonts w:eastAsia="Times New Roman"/>
          <w:lang w:val="en-IN" w:eastAsia="en-IN"/>
        </w:rPr>
      </w:pPr>
    </w:p>
    <w:p w14:paraId="6B94D8FC" w14:textId="32D56802" w:rsidR="00DB0D23" w:rsidRPr="00DB0D23" w:rsidRDefault="00DB0D23" w:rsidP="00AA55AA">
      <w:pPr>
        <w:widowControl/>
        <w:rPr>
          <w:rFonts w:eastAsia="Times New Roman"/>
          <w:lang w:val="en-IN" w:eastAsia="en-IN"/>
        </w:rPr>
      </w:pPr>
      <w:r w:rsidRPr="00DB0D23">
        <w:rPr>
          <w:rFonts w:eastAsia="Times New Roman"/>
          <w:lang w:val="en-IN" w:eastAsia="en-IN"/>
        </w:rPr>
        <w:t>9.1.6. Return the piglet to the supine position. Adjust PIP to maintain VT at 7 mL/kg.</w:t>
      </w:r>
    </w:p>
    <w:p w14:paraId="2F79ACE0" w14:textId="77777777" w:rsidR="00DB0D23" w:rsidRPr="00AA55AA" w:rsidRDefault="00DB0D23" w:rsidP="00AA55AA">
      <w:pPr>
        <w:widowControl/>
        <w:rPr>
          <w:rFonts w:eastAsia="Times New Roman"/>
          <w:lang w:val="en-IN" w:eastAsia="en-IN"/>
        </w:rPr>
      </w:pPr>
    </w:p>
    <w:p w14:paraId="48551F0D" w14:textId="00149F60" w:rsidR="00DB0D23" w:rsidRPr="00DB0D23" w:rsidRDefault="00DB0D23" w:rsidP="00AA55AA">
      <w:pPr>
        <w:widowControl/>
        <w:rPr>
          <w:rFonts w:eastAsia="Times New Roman"/>
          <w:lang w:val="en-IN" w:eastAsia="en-IN"/>
        </w:rPr>
      </w:pPr>
      <w:r w:rsidRPr="00DB0D23">
        <w:rPr>
          <w:rFonts w:eastAsia="Times New Roman"/>
          <w:lang w:val="en-IN" w:eastAsia="en-IN"/>
        </w:rPr>
        <w:t xml:space="preserve">9.1.7. Continue ventilation as described in </w:t>
      </w:r>
      <w:r w:rsidR="008131B8" w:rsidRPr="00AA55AA">
        <w:rPr>
          <w:rFonts w:eastAsia="Times New Roman"/>
          <w:lang w:val="en-IN" w:eastAsia="en-IN"/>
        </w:rPr>
        <w:t>s</w:t>
      </w:r>
      <w:r w:rsidRPr="00DB0D23">
        <w:rPr>
          <w:rFonts w:eastAsia="Times New Roman"/>
          <w:lang w:val="en-IN" w:eastAsia="en-IN"/>
        </w:rPr>
        <w:t>tep 8.</w:t>
      </w:r>
    </w:p>
    <w:p w14:paraId="593AA2B7" w14:textId="77777777" w:rsidR="00DB0D23" w:rsidRPr="00AA55AA" w:rsidRDefault="00DB0D23" w:rsidP="00AA55AA">
      <w:pPr>
        <w:pStyle w:val="ListParagraph"/>
        <w:tabs>
          <w:tab w:val="left" w:pos="360"/>
        </w:tabs>
        <w:spacing w:after="0" w:line="240" w:lineRule="auto"/>
        <w:ind w:left="0"/>
        <w:jc w:val="both"/>
        <w:rPr>
          <w:rFonts w:ascii="Calibri" w:hAnsi="Calibri" w:cs="Calibri"/>
          <w:sz w:val="24"/>
          <w:szCs w:val="24"/>
          <w:lang w:val="en-CA"/>
        </w:rPr>
      </w:pPr>
    </w:p>
    <w:p w14:paraId="4B7702A8" w14:textId="1EE0E235" w:rsidR="00611CA8" w:rsidRPr="00AA55AA" w:rsidRDefault="2EC20DB8" w:rsidP="00AA55AA">
      <w:pPr>
        <w:pStyle w:val="ListParagraph"/>
        <w:numPr>
          <w:ilvl w:val="0"/>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b/>
          <w:bCs/>
          <w:sz w:val="24"/>
          <w:szCs w:val="24"/>
        </w:rPr>
        <w:t>E</w:t>
      </w:r>
      <w:r w:rsidR="00AE4A90" w:rsidRPr="00AA55AA">
        <w:rPr>
          <w:rFonts w:ascii="Calibri" w:eastAsia="Arial" w:hAnsi="Calibri" w:cs="Calibri"/>
          <w:b/>
          <w:bCs/>
          <w:sz w:val="24"/>
          <w:szCs w:val="24"/>
        </w:rPr>
        <w:t xml:space="preserve">uthanasia and completion of </w:t>
      </w:r>
      <w:r w:rsidR="00E27B91" w:rsidRPr="00AA55AA">
        <w:rPr>
          <w:rFonts w:ascii="Calibri" w:eastAsia="Arial" w:hAnsi="Calibri" w:cs="Calibri"/>
          <w:b/>
          <w:bCs/>
          <w:sz w:val="24"/>
          <w:szCs w:val="24"/>
        </w:rPr>
        <w:t xml:space="preserve">the </w:t>
      </w:r>
      <w:r w:rsidR="00AE4A90" w:rsidRPr="00AA55AA">
        <w:rPr>
          <w:rFonts w:ascii="Calibri" w:eastAsia="Arial" w:hAnsi="Calibri" w:cs="Calibri"/>
          <w:b/>
          <w:bCs/>
          <w:sz w:val="24"/>
          <w:szCs w:val="24"/>
        </w:rPr>
        <w:t xml:space="preserve">experiment </w:t>
      </w:r>
    </w:p>
    <w:p w14:paraId="0354EEEC" w14:textId="77777777" w:rsidR="00E27B91" w:rsidRPr="00AA55AA" w:rsidRDefault="00E27B91" w:rsidP="00AA55AA">
      <w:pPr>
        <w:pStyle w:val="ListParagraph"/>
        <w:tabs>
          <w:tab w:val="left" w:pos="360"/>
        </w:tabs>
        <w:spacing w:after="0" w:line="240" w:lineRule="auto"/>
        <w:ind w:left="0"/>
        <w:jc w:val="both"/>
        <w:rPr>
          <w:rFonts w:ascii="Calibri" w:eastAsia="Arial" w:hAnsi="Calibri" w:cs="Calibri"/>
          <w:sz w:val="24"/>
          <w:szCs w:val="24"/>
        </w:rPr>
      </w:pPr>
    </w:p>
    <w:p w14:paraId="00E3B5B0" w14:textId="5FC98610" w:rsidR="2EC20DB8" w:rsidRPr="00AA55AA" w:rsidRDefault="2EC20DB8"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Perform the final </w:t>
      </w:r>
      <w:r w:rsidR="00300026" w:rsidRPr="00AA55AA">
        <w:rPr>
          <w:rFonts w:ascii="Calibri" w:eastAsia="Arial" w:hAnsi="Calibri" w:cs="Calibri"/>
          <w:sz w:val="24"/>
          <w:szCs w:val="24"/>
        </w:rPr>
        <w:t xml:space="preserve">physiological </w:t>
      </w:r>
      <w:r w:rsidR="00B6650A" w:rsidRPr="00AA55AA">
        <w:rPr>
          <w:rFonts w:ascii="Calibri" w:eastAsia="Arial" w:hAnsi="Calibri" w:cs="Calibri"/>
          <w:sz w:val="24"/>
          <w:szCs w:val="24"/>
        </w:rPr>
        <w:t>recordings and</w:t>
      </w:r>
      <w:r w:rsidR="009F5FF1" w:rsidRPr="00AA55AA">
        <w:rPr>
          <w:rFonts w:ascii="Calibri" w:eastAsia="Arial" w:hAnsi="Calibri" w:cs="Calibri"/>
          <w:sz w:val="24"/>
          <w:szCs w:val="24"/>
        </w:rPr>
        <w:t xml:space="preserve"> sample</w:t>
      </w:r>
      <w:r w:rsidRPr="00AA55AA">
        <w:rPr>
          <w:rFonts w:ascii="Calibri" w:eastAsia="Arial" w:hAnsi="Calibri" w:cs="Calibri"/>
          <w:sz w:val="24"/>
          <w:szCs w:val="24"/>
        </w:rPr>
        <w:t xml:space="preserve"> collections</w:t>
      </w:r>
      <w:r w:rsidR="00FD6A88" w:rsidRPr="00AA55AA">
        <w:rPr>
          <w:rFonts w:ascii="Calibri" w:eastAsia="Arial" w:hAnsi="Calibri" w:cs="Calibri"/>
          <w:sz w:val="24"/>
          <w:szCs w:val="24"/>
        </w:rPr>
        <w:t xml:space="preserve"> </w:t>
      </w:r>
      <w:r w:rsidR="00633375" w:rsidRPr="00AA55AA">
        <w:rPr>
          <w:rFonts w:ascii="Calibri" w:eastAsia="Arial" w:hAnsi="Calibri" w:cs="Calibri"/>
          <w:sz w:val="24"/>
          <w:szCs w:val="24"/>
        </w:rPr>
        <w:t xml:space="preserve">after </w:t>
      </w:r>
      <w:r w:rsidR="00FD6A88" w:rsidRPr="00AA55AA">
        <w:rPr>
          <w:rFonts w:ascii="Calibri" w:eastAsia="Arial" w:hAnsi="Calibri" w:cs="Calibri"/>
          <w:sz w:val="24"/>
          <w:szCs w:val="24"/>
        </w:rPr>
        <w:t>6 h of</w:t>
      </w:r>
      <w:r w:rsidR="00633375" w:rsidRPr="00AA55AA">
        <w:rPr>
          <w:rFonts w:ascii="Calibri" w:eastAsia="Arial" w:hAnsi="Calibri" w:cs="Calibri"/>
          <w:sz w:val="24"/>
          <w:szCs w:val="24"/>
        </w:rPr>
        <w:t xml:space="preserve"> </w:t>
      </w:r>
      <w:r w:rsidR="00FD6A88" w:rsidRPr="00AA55AA">
        <w:rPr>
          <w:rFonts w:ascii="Calibri" w:eastAsia="Arial" w:hAnsi="Calibri" w:cs="Calibri"/>
          <w:sz w:val="24"/>
          <w:szCs w:val="24"/>
        </w:rPr>
        <w:t>ventilation</w:t>
      </w:r>
      <w:r w:rsidR="00B2237A" w:rsidRPr="00AA55AA">
        <w:rPr>
          <w:rFonts w:ascii="Calibri" w:eastAsia="Arial" w:hAnsi="Calibri" w:cs="Calibri"/>
          <w:sz w:val="24"/>
          <w:szCs w:val="24"/>
        </w:rPr>
        <w:t xml:space="preserve"> during the observation period</w:t>
      </w:r>
      <w:r w:rsidR="00FD6A88" w:rsidRPr="00AA55AA">
        <w:rPr>
          <w:rFonts w:ascii="Calibri" w:eastAsia="Arial" w:hAnsi="Calibri" w:cs="Calibri"/>
          <w:sz w:val="24"/>
          <w:szCs w:val="24"/>
        </w:rPr>
        <w:t xml:space="preserve"> (step </w:t>
      </w:r>
      <w:r w:rsidR="00B95210" w:rsidRPr="00AA55AA">
        <w:rPr>
          <w:rFonts w:ascii="Calibri" w:eastAsia="Arial" w:hAnsi="Calibri" w:cs="Calibri"/>
          <w:sz w:val="24"/>
          <w:szCs w:val="24"/>
        </w:rPr>
        <w:t>8</w:t>
      </w:r>
      <w:r w:rsidR="00FD6A88" w:rsidRPr="00AA55AA">
        <w:rPr>
          <w:rFonts w:ascii="Calibri" w:eastAsia="Arial" w:hAnsi="Calibri" w:cs="Calibri"/>
          <w:sz w:val="24"/>
          <w:szCs w:val="24"/>
        </w:rPr>
        <w:t>)</w:t>
      </w:r>
      <w:r w:rsidRPr="00AA55AA">
        <w:rPr>
          <w:rFonts w:ascii="Calibri" w:eastAsia="Arial" w:hAnsi="Calibri" w:cs="Calibri"/>
          <w:sz w:val="24"/>
          <w:szCs w:val="24"/>
        </w:rPr>
        <w:t>.</w:t>
      </w:r>
    </w:p>
    <w:p w14:paraId="7D6FCF2B"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6E30AEC9" w14:textId="50A8CE7E" w:rsidR="2EC20DB8" w:rsidRPr="00AA55AA" w:rsidRDefault="5A3E214C"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uthanize </w:t>
      </w:r>
      <w:r w:rsidR="00E27B91" w:rsidRPr="00AA55AA">
        <w:rPr>
          <w:rFonts w:ascii="Calibri" w:eastAsia="Arial" w:hAnsi="Calibri" w:cs="Calibri"/>
          <w:sz w:val="24"/>
          <w:szCs w:val="24"/>
        </w:rPr>
        <w:t xml:space="preserve">the animal </w:t>
      </w:r>
      <w:r w:rsidRPr="00AA55AA">
        <w:rPr>
          <w:rFonts w:ascii="Calibri" w:eastAsia="Arial" w:hAnsi="Calibri" w:cs="Calibri"/>
          <w:sz w:val="24"/>
          <w:szCs w:val="24"/>
        </w:rPr>
        <w:t>with 120 mg/kg Pentobarbital Sodium IV (240 mg/mL) administered as a bolus</w:t>
      </w:r>
      <w:r w:rsidR="00E27B91" w:rsidRPr="00AA55AA">
        <w:rPr>
          <w:rFonts w:ascii="Calibri" w:eastAsia="Arial" w:hAnsi="Calibri" w:cs="Calibri"/>
          <w:sz w:val="24"/>
          <w:szCs w:val="24"/>
        </w:rPr>
        <w:t xml:space="preserve"> (following institutionally approved protocols)</w:t>
      </w:r>
      <w:r w:rsidRPr="00AA55AA">
        <w:rPr>
          <w:rFonts w:ascii="Calibri" w:eastAsia="Arial" w:hAnsi="Calibri" w:cs="Calibri"/>
          <w:sz w:val="24"/>
          <w:szCs w:val="24"/>
        </w:rPr>
        <w:t xml:space="preserve">. </w:t>
      </w:r>
    </w:p>
    <w:p w14:paraId="21075EC5"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2698A573" w14:textId="7EC5A711" w:rsidR="2EC20DB8" w:rsidRPr="00AA55AA" w:rsidRDefault="235694C5"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Ensure </w:t>
      </w:r>
      <w:r w:rsidR="0037451B" w:rsidRPr="00AA55AA">
        <w:rPr>
          <w:rFonts w:ascii="Calibri" w:eastAsia="Arial" w:hAnsi="Calibri" w:cs="Calibri"/>
          <w:sz w:val="24"/>
          <w:szCs w:val="24"/>
        </w:rPr>
        <w:t>the death of an animal with the absence of vital signs (heartbeat, blood pressure, and breathing). - Auscultate</w:t>
      </w:r>
      <w:r w:rsidRPr="00AA55AA">
        <w:rPr>
          <w:rFonts w:ascii="Calibri" w:eastAsia="Arial" w:hAnsi="Calibri" w:cs="Calibri"/>
          <w:sz w:val="24"/>
          <w:szCs w:val="24"/>
        </w:rPr>
        <w:t xml:space="preserve"> </w:t>
      </w:r>
      <w:r w:rsidR="0076414E" w:rsidRPr="00AA55AA">
        <w:rPr>
          <w:rFonts w:ascii="Calibri" w:eastAsia="Arial" w:hAnsi="Calibri" w:cs="Calibri"/>
          <w:sz w:val="24"/>
          <w:szCs w:val="24"/>
        </w:rPr>
        <w:t xml:space="preserve">for </w:t>
      </w:r>
      <w:r w:rsidRPr="00AA55AA">
        <w:rPr>
          <w:rFonts w:ascii="Calibri" w:eastAsia="Arial" w:hAnsi="Calibri" w:cs="Calibri"/>
          <w:sz w:val="24"/>
          <w:szCs w:val="24"/>
        </w:rPr>
        <w:t xml:space="preserve">the absence of heart rate and breath sounds with </w:t>
      </w:r>
      <w:r w:rsidR="0037451B" w:rsidRPr="00AA55AA">
        <w:rPr>
          <w:rFonts w:ascii="Calibri" w:eastAsia="Arial" w:hAnsi="Calibri" w:cs="Calibri"/>
          <w:sz w:val="24"/>
          <w:szCs w:val="24"/>
        </w:rPr>
        <w:t xml:space="preserve">a </w:t>
      </w:r>
      <w:r w:rsidRPr="00AA55AA">
        <w:rPr>
          <w:rFonts w:ascii="Calibri" w:eastAsia="Arial" w:hAnsi="Calibri" w:cs="Calibri"/>
          <w:sz w:val="24"/>
          <w:szCs w:val="24"/>
        </w:rPr>
        <w:t>stethoscope for confirmation.</w:t>
      </w:r>
    </w:p>
    <w:p w14:paraId="44237A74"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148820C4" w14:textId="3D83271E" w:rsidR="00300026" w:rsidRPr="00AA55AA" w:rsidRDefault="5A3E214C"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Collect </w:t>
      </w:r>
      <w:r w:rsidR="0037451B" w:rsidRPr="00AA55AA">
        <w:rPr>
          <w:rFonts w:ascii="Calibri" w:eastAsia="Arial" w:hAnsi="Calibri" w:cs="Calibri"/>
          <w:sz w:val="24"/>
          <w:szCs w:val="24"/>
        </w:rPr>
        <w:t xml:space="preserve">the </w:t>
      </w:r>
      <w:r w:rsidRPr="00AA55AA">
        <w:rPr>
          <w:rFonts w:ascii="Calibri" w:eastAsia="Arial" w:hAnsi="Calibri" w:cs="Calibri"/>
          <w:sz w:val="24"/>
          <w:szCs w:val="24"/>
        </w:rPr>
        <w:t>tissue samples and body fluids for further biochemical, molecular</w:t>
      </w:r>
      <w:r w:rsidR="0037451B" w:rsidRPr="00AA55AA">
        <w:rPr>
          <w:rFonts w:ascii="Calibri" w:eastAsia="Arial" w:hAnsi="Calibri" w:cs="Calibri"/>
          <w:sz w:val="24"/>
          <w:szCs w:val="24"/>
        </w:rPr>
        <w:t>,</w:t>
      </w:r>
      <w:r w:rsidRPr="00AA55AA">
        <w:rPr>
          <w:rFonts w:ascii="Calibri" w:eastAsia="Arial" w:hAnsi="Calibri" w:cs="Calibri"/>
          <w:sz w:val="24"/>
          <w:szCs w:val="24"/>
        </w:rPr>
        <w:t xml:space="preserve"> and/or histological analysis</w:t>
      </w:r>
      <w:r w:rsidR="009470AA" w:rsidRPr="00AA55AA">
        <w:rPr>
          <w:rFonts w:ascii="Calibri" w:eastAsia="Arial" w:hAnsi="Calibri" w:cs="Calibri"/>
          <w:sz w:val="24"/>
          <w:szCs w:val="24"/>
        </w:rPr>
        <w:fldChar w:fldCharType="begin">
          <w:fldData xml:space="preserve">PEVuZE5vdGU+PENpdGU+PEF1dGhvcj5NYXR1dGUtQmVsbG88L0F1dGhvcj48WWVhcj4yMDExPC9Z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</w:fldData>
        </w:fldChar>
      </w:r>
      <w:r w:rsidR="0062540C" w:rsidRPr="00AA55AA">
        <w:rPr>
          <w:rFonts w:ascii="Calibri" w:eastAsia="Arial" w:hAnsi="Calibri" w:cs="Calibri"/>
          <w:sz w:val="24"/>
          <w:szCs w:val="24"/>
        </w:rPr>
        <w:instrText xml:space="preserve"> ADDIN EN.CITE </w:instrText>
      </w:r>
      <w:r w:rsidR="0062540C" w:rsidRPr="00AA55AA">
        <w:rPr>
          <w:rFonts w:ascii="Calibri" w:eastAsia="Arial" w:hAnsi="Calibri" w:cs="Calibri"/>
          <w:sz w:val="24"/>
          <w:szCs w:val="24"/>
        </w:rPr>
        <w:fldChar w:fldCharType="begin">
          <w:fldData xml:space="preserve">PEVuZE5vdGU+PENpdGU+PEF1dGhvcj5NYXR1dGUtQmVsbG88L0F1dGhvcj48WWVhcj4yMDExPC9Z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</w:fldData>
        </w:fldChar>
      </w:r>
      <w:r w:rsidR="0062540C" w:rsidRPr="00AA55AA">
        <w:rPr>
          <w:rFonts w:ascii="Calibri" w:eastAsia="Arial" w:hAnsi="Calibri" w:cs="Calibri"/>
          <w:sz w:val="24"/>
          <w:szCs w:val="24"/>
        </w:rPr>
        <w:instrText xml:space="preserve"> ADDIN EN.CITE.DATA </w:instrText>
      </w:r>
      <w:r w:rsidR="0062540C" w:rsidRPr="00AA55AA">
        <w:rPr>
          <w:rFonts w:ascii="Calibri" w:eastAsia="Arial" w:hAnsi="Calibri" w:cs="Calibri"/>
          <w:sz w:val="24"/>
          <w:szCs w:val="24"/>
        </w:rPr>
      </w:r>
      <w:r w:rsidR="0062540C" w:rsidRPr="00AA55AA">
        <w:rPr>
          <w:rFonts w:ascii="Calibri" w:eastAsia="Arial" w:hAnsi="Calibri" w:cs="Calibri"/>
          <w:sz w:val="24"/>
          <w:szCs w:val="24"/>
        </w:rPr>
        <w:fldChar w:fldCharType="end"/>
      </w:r>
      <w:r w:rsidR="009470AA" w:rsidRPr="00AA55AA">
        <w:rPr>
          <w:rFonts w:ascii="Calibri" w:eastAsia="Arial" w:hAnsi="Calibri" w:cs="Calibri"/>
          <w:sz w:val="24"/>
          <w:szCs w:val="24"/>
        </w:rPr>
      </w:r>
      <w:r w:rsidR="009470AA" w:rsidRPr="00AA55AA">
        <w:rPr>
          <w:rFonts w:ascii="Calibri" w:eastAsia="Arial" w:hAnsi="Calibri" w:cs="Calibri"/>
          <w:sz w:val="24"/>
          <w:szCs w:val="24"/>
        </w:rPr>
        <w:fldChar w:fldCharType="separate"/>
      </w:r>
      <w:r w:rsidR="006554F6" w:rsidRPr="00AA55AA">
        <w:rPr>
          <w:rFonts w:ascii="Calibri" w:eastAsia="Arial" w:hAnsi="Calibri" w:cs="Calibri"/>
          <w:noProof/>
          <w:sz w:val="24"/>
          <w:szCs w:val="24"/>
          <w:vertAlign w:val="superscript"/>
        </w:rPr>
        <w:t>14,17</w:t>
      </w:r>
      <w:r w:rsidR="009470AA" w:rsidRPr="00AA55AA">
        <w:rPr>
          <w:rFonts w:ascii="Calibri" w:eastAsia="Arial" w:hAnsi="Calibri" w:cs="Calibri"/>
          <w:sz w:val="24"/>
          <w:szCs w:val="24"/>
        </w:rPr>
        <w:fldChar w:fldCharType="end"/>
      </w:r>
      <w:r w:rsidRPr="00AA55AA">
        <w:rPr>
          <w:rFonts w:ascii="Calibri" w:eastAsia="Arial" w:hAnsi="Calibri" w:cs="Calibri"/>
          <w:sz w:val="24"/>
          <w:szCs w:val="24"/>
        </w:rPr>
        <w:t xml:space="preserve"> for future experiments.</w:t>
      </w:r>
    </w:p>
    <w:p w14:paraId="23E94532"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7EBCC7BC" w14:textId="380F4F4A" w:rsidR="2EC20DB8" w:rsidRPr="00AA55AA" w:rsidRDefault="235694C5"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 xml:space="preserve">Save all data in </w:t>
      </w:r>
      <w:r w:rsidR="0037451B" w:rsidRPr="00AA55AA">
        <w:rPr>
          <w:rFonts w:ascii="Calibri" w:eastAsia="Arial" w:hAnsi="Calibri" w:cs="Calibri"/>
          <w:sz w:val="24"/>
          <w:szCs w:val="24"/>
        </w:rPr>
        <w:t xml:space="preserve">the </w:t>
      </w:r>
      <w:r w:rsidRPr="00AA55AA">
        <w:rPr>
          <w:rFonts w:ascii="Calibri" w:eastAsia="Arial" w:hAnsi="Calibri" w:cs="Calibri"/>
          <w:sz w:val="24"/>
          <w:szCs w:val="24"/>
        </w:rPr>
        <w:t xml:space="preserve">monitoring equipment and ventilator, ensure backup copies are uploaded to </w:t>
      </w:r>
      <w:r w:rsidR="00875B3A" w:rsidRPr="00AA55AA">
        <w:rPr>
          <w:rFonts w:ascii="Calibri" w:eastAsia="Arial" w:hAnsi="Calibri" w:cs="Calibri"/>
          <w:sz w:val="24"/>
          <w:szCs w:val="24"/>
        </w:rPr>
        <w:t xml:space="preserve">the </w:t>
      </w:r>
      <w:r w:rsidRPr="00AA55AA">
        <w:rPr>
          <w:rFonts w:ascii="Calibri" w:eastAsia="Arial" w:hAnsi="Calibri" w:cs="Calibri"/>
          <w:sz w:val="24"/>
          <w:szCs w:val="24"/>
        </w:rPr>
        <w:t>local drive and shared drive</w:t>
      </w:r>
      <w:r w:rsidR="00875B3A" w:rsidRPr="00AA55AA">
        <w:rPr>
          <w:rFonts w:ascii="Calibri" w:eastAsia="Arial" w:hAnsi="Calibri" w:cs="Calibri"/>
          <w:sz w:val="24"/>
          <w:szCs w:val="24"/>
        </w:rPr>
        <w:t>,</w:t>
      </w:r>
      <w:r w:rsidRPr="00AA55AA">
        <w:rPr>
          <w:rFonts w:ascii="Calibri" w:eastAsia="Arial" w:hAnsi="Calibri" w:cs="Calibri"/>
          <w:sz w:val="24"/>
          <w:szCs w:val="24"/>
        </w:rPr>
        <w:t xml:space="preserve"> and turn off all equipment.</w:t>
      </w:r>
    </w:p>
    <w:p w14:paraId="4B0908DD"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3BC66521" w14:textId="056AFC24" w:rsidR="2EC20DB8" w:rsidRPr="00AA55AA" w:rsidRDefault="2EC20DB8"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Dispose of all sharps/biohazardous materials</w:t>
      </w:r>
      <w:r w:rsidR="00F1531E" w:rsidRPr="00AA55AA">
        <w:rPr>
          <w:rFonts w:ascii="Calibri" w:eastAsia="Arial" w:hAnsi="Calibri" w:cs="Calibri"/>
          <w:sz w:val="24"/>
          <w:szCs w:val="24"/>
        </w:rPr>
        <w:t xml:space="preserve"> as directed by local policies</w:t>
      </w:r>
      <w:r w:rsidR="00446A36" w:rsidRPr="00AA55AA">
        <w:rPr>
          <w:rFonts w:ascii="Calibri" w:eastAsia="Arial" w:hAnsi="Calibri" w:cs="Calibri"/>
          <w:sz w:val="24"/>
          <w:szCs w:val="24"/>
        </w:rPr>
        <w:t>.</w:t>
      </w:r>
    </w:p>
    <w:p w14:paraId="5649715D"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2EF65BEC" w14:textId="351123CB" w:rsidR="2EC20DB8" w:rsidRPr="00AA55AA" w:rsidRDefault="00FE3266" w:rsidP="00AA55AA">
      <w:pPr>
        <w:pStyle w:val="ListParagraph"/>
        <w:numPr>
          <w:ilvl w:val="1"/>
          <w:numId w:val="1"/>
        </w:numPr>
        <w:tabs>
          <w:tab w:val="left" w:pos="360"/>
        </w:tabs>
        <w:spacing w:after="0" w:line="240" w:lineRule="auto"/>
        <w:ind w:left="0" w:firstLine="0"/>
        <w:jc w:val="both"/>
        <w:rPr>
          <w:rFonts w:ascii="Calibri" w:eastAsia="Arial" w:hAnsi="Calibri" w:cs="Calibri"/>
          <w:sz w:val="24"/>
          <w:szCs w:val="24"/>
        </w:rPr>
      </w:pPr>
      <w:r w:rsidRPr="00AA55AA">
        <w:rPr>
          <w:rFonts w:ascii="Calibri" w:eastAsia="Arial" w:hAnsi="Calibri" w:cs="Calibri"/>
          <w:sz w:val="24"/>
          <w:szCs w:val="24"/>
        </w:rPr>
        <w:t>C</w:t>
      </w:r>
      <w:r w:rsidR="2EC20DB8" w:rsidRPr="00AA55AA">
        <w:rPr>
          <w:rFonts w:ascii="Calibri" w:eastAsia="Arial" w:hAnsi="Calibri" w:cs="Calibri"/>
          <w:sz w:val="24"/>
          <w:szCs w:val="24"/>
        </w:rPr>
        <w:t xml:space="preserve">lean all surfaces </w:t>
      </w:r>
      <w:r w:rsidR="00F1531E" w:rsidRPr="00AA55AA">
        <w:rPr>
          <w:rFonts w:ascii="Calibri" w:eastAsia="Arial" w:hAnsi="Calibri" w:cs="Calibri"/>
          <w:sz w:val="24"/>
          <w:szCs w:val="24"/>
        </w:rPr>
        <w:t>with</w:t>
      </w:r>
      <w:r w:rsidR="004435C2" w:rsidRPr="00AA55AA">
        <w:rPr>
          <w:rFonts w:ascii="Calibri" w:eastAsia="Arial" w:hAnsi="Calibri" w:cs="Calibri"/>
          <w:sz w:val="24"/>
          <w:szCs w:val="24"/>
        </w:rPr>
        <w:t xml:space="preserve"> </w:t>
      </w:r>
      <w:r w:rsidR="00875B3A" w:rsidRPr="00AA55AA">
        <w:rPr>
          <w:rFonts w:ascii="Calibri" w:eastAsia="Arial" w:hAnsi="Calibri" w:cs="Calibri"/>
          <w:sz w:val="24"/>
          <w:szCs w:val="24"/>
        </w:rPr>
        <w:t xml:space="preserve">the </w:t>
      </w:r>
      <w:r w:rsidR="71D80240" w:rsidRPr="00AA55AA">
        <w:rPr>
          <w:rFonts w:ascii="Calibri" w:eastAsia="Arial" w:hAnsi="Calibri" w:cs="Calibri"/>
          <w:sz w:val="24"/>
          <w:szCs w:val="24"/>
        </w:rPr>
        <w:t>preferred</w:t>
      </w:r>
      <w:r w:rsidR="00F1531E" w:rsidRPr="00AA55AA">
        <w:rPr>
          <w:rFonts w:ascii="Calibri" w:eastAsia="Arial" w:hAnsi="Calibri" w:cs="Calibri"/>
          <w:sz w:val="24"/>
          <w:szCs w:val="24"/>
        </w:rPr>
        <w:t xml:space="preserve"> antiseptic </w:t>
      </w:r>
      <w:r w:rsidR="004435C2" w:rsidRPr="00AA55AA">
        <w:rPr>
          <w:rFonts w:ascii="Calibri" w:eastAsia="Arial" w:hAnsi="Calibri" w:cs="Calibri"/>
          <w:sz w:val="24"/>
          <w:szCs w:val="24"/>
        </w:rPr>
        <w:t>product</w:t>
      </w:r>
      <w:r w:rsidR="00446A36" w:rsidRPr="00AA55AA">
        <w:rPr>
          <w:rFonts w:ascii="Calibri" w:eastAsia="Arial" w:hAnsi="Calibri" w:cs="Calibri"/>
          <w:sz w:val="24"/>
          <w:szCs w:val="24"/>
        </w:rPr>
        <w:t>.</w:t>
      </w:r>
    </w:p>
    <w:p w14:paraId="3E0BD1F6" w14:textId="77777777" w:rsidR="00317FD8" w:rsidRPr="00AA55AA" w:rsidRDefault="00317FD8" w:rsidP="00AA55AA">
      <w:pPr>
        <w:pStyle w:val="ListParagraph"/>
        <w:tabs>
          <w:tab w:val="left" w:pos="360"/>
        </w:tabs>
        <w:spacing w:after="0" w:line="240" w:lineRule="auto"/>
        <w:ind w:left="0"/>
        <w:jc w:val="both"/>
        <w:rPr>
          <w:rFonts w:ascii="Calibri" w:eastAsia="Arial" w:hAnsi="Calibri" w:cs="Calibri"/>
          <w:sz w:val="24"/>
          <w:szCs w:val="24"/>
        </w:rPr>
      </w:pPr>
    </w:p>
    <w:p w14:paraId="61F17A44" w14:textId="1209600F" w:rsidR="003C774F" w:rsidRPr="00AA55AA" w:rsidRDefault="2EC20DB8" w:rsidP="00AA55AA">
      <w:pPr>
        <w:pStyle w:val="ListParagraph"/>
        <w:numPr>
          <w:ilvl w:val="1"/>
          <w:numId w:val="1"/>
        </w:numPr>
        <w:tabs>
          <w:tab w:val="left" w:pos="360"/>
        </w:tabs>
        <w:spacing w:after="0" w:line="240" w:lineRule="auto"/>
        <w:ind w:left="0" w:firstLine="0"/>
        <w:jc w:val="both"/>
        <w:rPr>
          <w:rFonts w:ascii="Calibri" w:hAnsi="Calibri" w:cs="Calibri"/>
          <w:sz w:val="24"/>
          <w:szCs w:val="24"/>
        </w:rPr>
      </w:pPr>
      <w:r w:rsidRPr="00AA55AA">
        <w:rPr>
          <w:rFonts w:ascii="Calibri" w:eastAsia="Arial" w:hAnsi="Calibri" w:cs="Calibri"/>
          <w:sz w:val="24"/>
          <w:szCs w:val="24"/>
        </w:rPr>
        <w:t>Wash all instruments and leave to dry overnight.</w:t>
      </w:r>
    </w:p>
    <w:p w14:paraId="7E8F42BF" w14:textId="77777777" w:rsidR="007912B2" w:rsidRPr="00AA55AA" w:rsidRDefault="007912B2" w:rsidP="00AA55AA">
      <w:pPr>
        <w:pBdr>
          <w:top w:val="nil"/>
          <w:left w:val="nil"/>
          <w:bottom w:val="nil"/>
          <w:right w:val="nil"/>
          <w:between w:val="nil"/>
        </w:pBdr>
        <w:rPr>
          <w:b/>
        </w:rPr>
      </w:pPr>
    </w:p>
    <w:p w14:paraId="08AF3300" w14:textId="03CC9ACB" w:rsidR="006E4797" w:rsidRPr="00AA55AA" w:rsidRDefault="007912B2" w:rsidP="00AA55AA">
      <w:pPr>
        <w:pBdr>
          <w:top w:val="nil"/>
          <w:left w:val="nil"/>
          <w:bottom w:val="nil"/>
          <w:right w:val="nil"/>
          <w:between w:val="nil"/>
        </w:pBdr>
      </w:pPr>
      <w:r w:rsidRPr="00AA55AA">
        <w:rPr>
          <w:b/>
        </w:rPr>
        <w:t xml:space="preserve">REPRESENTATIVE RESULTS: </w:t>
      </w:r>
    </w:p>
    <w:p w14:paraId="4925ADD2" w14:textId="01A5226A" w:rsidR="008E56A9" w:rsidRPr="00AA55AA" w:rsidRDefault="00086E3A" w:rsidP="00AA55AA">
      <w:pPr>
        <w:tabs>
          <w:tab w:val="left" w:pos="1080"/>
        </w:tabs>
        <w:rPr>
          <w:rFonts w:eastAsia="Arial"/>
        </w:rPr>
      </w:pPr>
      <w:r w:rsidRPr="00AA55AA">
        <w:t>E</w:t>
      </w:r>
      <w:r w:rsidR="008E56A9" w:rsidRPr="00AA55AA">
        <w:t xml:space="preserve">ndpoints </w:t>
      </w:r>
      <w:r w:rsidR="004A4F77" w:rsidRPr="00AA55AA">
        <w:t xml:space="preserve">of this model </w:t>
      </w:r>
      <w:r w:rsidRPr="00AA55AA">
        <w:t xml:space="preserve">are aligned with </w:t>
      </w:r>
      <w:r w:rsidR="001547EF" w:rsidRPr="00AA55AA">
        <w:t xml:space="preserve">the </w:t>
      </w:r>
      <w:r w:rsidR="00021F46" w:rsidRPr="00AA55AA">
        <w:t xml:space="preserve">American Thoracic Society </w:t>
      </w:r>
      <w:r w:rsidR="00017F80" w:rsidRPr="00AA55AA">
        <w:t>criteria</w:t>
      </w:r>
      <w:r w:rsidR="00021F46" w:rsidRPr="00AA55AA">
        <w:t xml:space="preserve"> for ALI</w:t>
      </w:r>
      <w:r w:rsidR="0052249A" w:rsidRPr="00AA55AA">
        <w:t xml:space="preserve"> (minimum 3 of 4)</w:t>
      </w:r>
      <w:r w:rsidR="00082E1D" w:rsidRPr="00AA55AA">
        <w:t>, which include physiologic, histologic, inflammatory</w:t>
      </w:r>
      <w:r w:rsidR="00684730" w:rsidRPr="00AA55AA">
        <w:t xml:space="preserve">, </w:t>
      </w:r>
      <w:r w:rsidR="001547EF" w:rsidRPr="00AA55AA">
        <w:t xml:space="preserve">and </w:t>
      </w:r>
      <w:r w:rsidR="00684730" w:rsidRPr="00AA55AA">
        <w:t>alveolar-capillary barrier alterations</w:t>
      </w:r>
      <w:r w:rsidR="005D29B8" w:rsidRPr="00AA55AA">
        <w:fldChar w:fldCharType="begin">
          <w:fldData xml:space="preserve">PEVuZE5vdGU+PENpdGU+PEF1dGhvcj5LdWxrYXJuaTwvQXV0aG9yPjxZZWFyPjIwMjI8L1llYXI+
PFJlY051bT40MjQ5PC9SZWNOdW0+PElEVGV4dD4zNTEwMzU1NzwvSURUZXh0PjxEaXNwbGF5VGV4
dD48c3R5bGUgZmFjZT0ic3VwZXJzY3JpcHQiPjE2LDE3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wvRW5kTm90ZT5=
</w:fldData>
        </w:fldChar>
      </w:r>
      <w:r w:rsidR="0062540C" w:rsidRPr="00AA55AA">
        <w:instrText xml:space="preserve"> ADDIN EN.CITE </w:instrText>
      </w:r>
      <w:r w:rsidR="0062540C" w:rsidRPr="00AA55AA">
        <w:fldChar w:fldCharType="begin">
          <w:fldData xml:space="preserve">PEVuZE5vdGU+PENpdGU+PEF1dGhvcj5LdWxrYXJuaTwvQXV0aG9yPjxZZWFyPjIwMjI8L1llYXI+
PFJlY051bT40MjQ5PC9SZWNOdW0+PElEVGV4dD4zNTEwMzU1NzwvSURUZXh0PjxEaXNwbGF5VGV4
dD48c3R5bGUgZmFjZT0ic3VwZXJzY3JpcHQiPjE2LDE3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wvRW5kTm90ZT5=
</w:fldData>
        </w:fldChar>
      </w:r>
      <w:r w:rsidR="0062540C" w:rsidRPr="00AA55AA">
        <w:instrText xml:space="preserve"> ADDIN EN.CITE.DATA </w:instrText>
      </w:r>
      <w:r w:rsidR="0062540C" w:rsidRPr="00AA55AA">
        <w:fldChar w:fldCharType="end"/>
      </w:r>
      <w:r w:rsidR="005D29B8" w:rsidRPr="00AA55AA">
        <w:fldChar w:fldCharType="separate"/>
      </w:r>
      <w:r w:rsidR="00AB66E7" w:rsidRPr="00AA55AA">
        <w:rPr>
          <w:noProof/>
          <w:vertAlign w:val="superscript"/>
        </w:rPr>
        <w:t>16,17</w:t>
      </w:r>
      <w:r w:rsidR="005D29B8" w:rsidRPr="00AA55AA">
        <w:fldChar w:fldCharType="end"/>
      </w:r>
      <w:r w:rsidR="00684730" w:rsidRPr="00AA55AA">
        <w:t xml:space="preserve">. Further endpoints </w:t>
      </w:r>
      <w:r w:rsidR="001547EF" w:rsidRPr="00AA55AA">
        <w:t xml:space="preserve">can be included </w:t>
      </w:r>
      <w:r w:rsidR="00802D77" w:rsidRPr="00AA55AA">
        <w:t xml:space="preserve">depending on the study and </w:t>
      </w:r>
      <w:r w:rsidR="00684730" w:rsidRPr="00AA55AA">
        <w:t>at the discretion</w:t>
      </w:r>
      <w:r w:rsidR="00082E1D" w:rsidRPr="00AA55AA">
        <w:t xml:space="preserve"> </w:t>
      </w:r>
      <w:r w:rsidR="00684730" w:rsidRPr="00AA55AA">
        <w:t xml:space="preserve">of each </w:t>
      </w:r>
      <w:r w:rsidR="00D011D6" w:rsidRPr="00AA55AA">
        <w:t xml:space="preserve">research </w:t>
      </w:r>
      <w:r w:rsidR="5A3E214C" w:rsidRPr="00AA55AA">
        <w:t>group</w:t>
      </w:r>
      <w:r w:rsidR="002B7187" w:rsidRPr="00AA55AA">
        <w:t xml:space="preserve"> wishing to </w:t>
      </w:r>
      <w:r w:rsidR="007933C2" w:rsidRPr="00AA55AA">
        <w:t>implement this model</w:t>
      </w:r>
      <w:r w:rsidR="005B1BE6" w:rsidRPr="00AA55AA">
        <w:t>.</w:t>
      </w:r>
      <w:r w:rsidR="00684730" w:rsidRPr="00AA55AA">
        <w:t xml:space="preserve"> </w:t>
      </w:r>
      <w:r w:rsidR="00A9616E" w:rsidRPr="00AA55AA">
        <w:rPr>
          <w:rFonts w:eastAsia="Arial"/>
        </w:rPr>
        <w:t>M</w:t>
      </w:r>
      <w:r w:rsidR="00017F80" w:rsidRPr="00AA55AA">
        <w:rPr>
          <w:rFonts w:eastAsia="Arial"/>
        </w:rPr>
        <w:t xml:space="preserve">oderate </w:t>
      </w:r>
      <w:r w:rsidR="003D5157" w:rsidRPr="00AA55AA">
        <w:rPr>
          <w:rFonts w:eastAsia="Arial"/>
        </w:rPr>
        <w:t>lung injury</w:t>
      </w:r>
      <w:r w:rsidR="004A4F77" w:rsidRPr="00AA55AA">
        <w:rPr>
          <w:rFonts w:eastAsia="Arial"/>
        </w:rPr>
        <w:t xml:space="preserve"> </w:t>
      </w:r>
      <w:r w:rsidR="00A9616E" w:rsidRPr="00AA55AA">
        <w:rPr>
          <w:rFonts w:eastAsia="Arial"/>
        </w:rPr>
        <w:t xml:space="preserve">is defined as a ratio of partial fraction of oxygen in arterial blood to the fraction </w:t>
      </w:r>
      <w:r w:rsidR="00D801CE" w:rsidRPr="00AA55AA">
        <w:rPr>
          <w:rFonts w:eastAsia="Arial"/>
        </w:rPr>
        <w:t xml:space="preserve">of </w:t>
      </w:r>
      <w:r w:rsidR="00A9616E" w:rsidRPr="00AA55AA">
        <w:rPr>
          <w:rFonts w:eastAsia="Arial"/>
        </w:rPr>
        <w:t>inspired oxygen (PaO</w:t>
      </w:r>
      <w:r w:rsidR="00A9616E" w:rsidRPr="00AA55AA">
        <w:rPr>
          <w:rFonts w:eastAsia="Arial"/>
          <w:vertAlign w:val="subscript"/>
        </w:rPr>
        <w:t>2</w:t>
      </w:r>
      <w:r w:rsidR="00A9616E" w:rsidRPr="00AA55AA">
        <w:rPr>
          <w:rFonts w:eastAsia="Arial"/>
        </w:rPr>
        <w:t>/FiO</w:t>
      </w:r>
      <w:r w:rsidR="00A9616E" w:rsidRPr="00AA55AA">
        <w:rPr>
          <w:rFonts w:eastAsia="Arial"/>
          <w:vertAlign w:val="subscript"/>
        </w:rPr>
        <w:t>2</w:t>
      </w:r>
      <w:r w:rsidR="009267EE" w:rsidRPr="00AA55AA">
        <w:rPr>
          <w:rFonts w:eastAsia="Arial"/>
          <w:vertAlign w:val="subscript"/>
        </w:rPr>
        <w:t>,</w:t>
      </w:r>
      <w:r w:rsidR="00A9616E" w:rsidRPr="00AA55AA">
        <w:rPr>
          <w:rFonts w:eastAsia="Arial"/>
        </w:rPr>
        <w:t xml:space="preserve"> </w:t>
      </w:r>
      <w:r w:rsidR="00DC43C7" w:rsidRPr="00AA55AA">
        <w:rPr>
          <w:rFonts w:eastAsia="Arial"/>
        </w:rPr>
        <w:t xml:space="preserve">also known as P/F </w:t>
      </w:r>
      <w:r w:rsidR="00A9616E" w:rsidRPr="00AA55AA">
        <w:rPr>
          <w:rFonts w:eastAsia="Arial"/>
        </w:rPr>
        <w:t>ratio) &lt; 200 mmHg, and severe &lt; 100 mmHg</w:t>
      </w:r>
      <w:r w:rsidR="00A9616E" w:rsidRPr="00AA55AA">
        <w:rPr>
          <w:rFonts w:eastAsia="Arial"/>
        </w:rPr>
        <w:fldChar w:fldCharType="begin">
          <w:fldData xml:space="preserve">PEVuZE5vdGU+PENpdGU+PEF1dGhvcj5NYXR1dGUtQmVsbG88L0F1dGhvcj48WWVhcj4yMDExPC9Z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</w:fldData>
        </w:fldChar>
      </w:r>
      <w:r w:rsidR="0062540C" w:rsidRPr="00AA55AA">
        <w:rPr>
          <w:rFonts w:eastAsia="Arial"/>
        </w:rPr>
        <w:instrText xml:space="preserve"> ADDIN EN.CITE </w:instrText>
      </w:r>
      <w:r w:rsidR="0062540C" w:rsidRPr="00AA55AA">
        <w:rPr>
          <w:rFonts w:eastAsia="Arial"/>
        </w:rPr>
        <w:fldChar w:fldCharType="begin">
          <w:fldData xml:space="preserve">PEVuZE5vdGU+PENpdGU+PEF1dGhvcj5NYXR1dGUtQmVsbG88L0F1dGhvcj48WWVhcj4yMDExPC9Z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</w:fldData>
        </w:fldChar>
      </w:r>
      <w:r w:rsidR="0062540C" w:rsidRPr="00AA55AA">
        <w:rPr>
          <w:rFonts w:eastAsia="Arial"/>
        </w:rPr>
        <w:instrText xml:space="preserve"> ADDIN EN.CITE.DATA </w:instrText>
      </w:r>
      <w:r w:rsidR="0062540C" w:rsidRPr="00AA55AA">
        <w:rPr>
          <w:rFonts w:eastAsia="Arial"/>
        </w:rPr>
      </w:r>
      <w:r w:rsidR="0062540C" w:rsidRPr="00AA55AA">
        <w:rPr>
          <w:rFonts w:eastAsia="Arial"/>
        </w:rPr>
        <w:fldChar w:fldCharType="end"/>
      </w:r>
      <w:r w:rsidR="00A9616E" w:rsidRPr="00AA55AA">
        <w:rPr>
          <w:rFonts w:eastAsia="Arial"/>
        </w:rPr>
      </w:r>
      <w:r w:rsidR="00A9616E" w:rsidRPr="00AA55AA">
        <w:rPr>
          <w:rFonts w:eastAsia="Arial"/>
        </w:rPr>
        <w:fldChar w:fldCharType="separate"/>
      </w:r>
      <w:r w:rsidR="00AB66E7" w:rsidRPr="00AA55AA">
        <w:rPr>
          <w:rFonts w:eastAsia="Arial"/>
          <w:noProof/>
          <w:vertAlign w:val="superscript"/>
        </w:rPr>
        <w:t>17</w:t>
      </w:r>
      <w:r w:rsidR="00A9616E" w:rsidRPr="00AA55AA">
        <w:rPr>
          <w:rFonts w:eastAsia="Arial"/>
        </w:rPr>
        <w:fldChar w:fldCharType="end"/>
      </w:r>
      <w:r w:rsidR="00A9616E" w:rsidRPr="00AA55AA">
        <w:rPr>
          <w:rFonts w:eastAsia="Arial"/>
        </w:rPr>
        <w:t xml:space="preserve">. </w:t>
      </w:r>
      <w:r w:rsidR="000C6B18" w:rsidRPr="00AA55AA">
        <w:rPr>
          <w:rFonts w:eastAsia="Arial"/>
        </w:rPr>
        <w:t xml:space="preserve">Oxygen index (OI) is calculated using the following formula: OI = </w:t>
      </w:r>
      <w:r w:rsidR="00360C95" w:rsidRPr="00AA55AA">
        <w:rPr>
          <w:rFonts w:eastAsia="Arial"/>
        </w:rPr>
        <w:t>(</w:t>
      </w:r>
      <w:r w:rsidR="000C6B18" w:rsidRPr="00AA55AA">
        <w:rPr>
          <w:rFonts w:eastAsia="Arial"/>
        </w:rPr>
        <w:t xml:space="preserve">mean airway pressure (mAWP) </w:t>
      </w:r>
      <w:r w:rsidR="000C6B18" w:rsidRPr="00AA55AA">
        <w:rPr>
          <w:rFonts w:ascii="Cambria Math" w:eastAsia="Arial" w:hAnsi="Cambria Math" w:cs="Cambria Math"/>
        </w:rPr>
        <w:t>∗</w:t>
      </w:r>
      <w:r w:rsidR="000C6B18" w:rsidRPr="00AA55AA">
        <w:rPr>
          <w:rFonts w:eastAsia="Arial"/>
        </w:rPr>
        <w:t xml:space="preserve"> %O</w:t>
      </w:r>
      <w:r w:rsidR="000C6B18" w:rsidRPr="00AA55AA">
        <w:rPr>
          <w:rFonts w:eastAsia="Arial"/>
          <w:vertAlign w:val="subscript"/>
        </w:rPr>
        <w:t>2</w:t>
      </w:r>
      <w:r w:rsidR="000C6B18" w:rsidRPr="00AA55AA">
        <w:rPr>
          <w:rFonts w:eastAsia="Arial"/>
        </w:rPr>
        <w:t>)/PaO</w:t>
      </w:r>
      <w:r w:rsidR="000C6B18" w:rsidRPr="00AA55AA">
        <w:rPr>
          <w:rFonts w:eastAsia="Arial"/>
          <w:vertAlign w:val="subscript"/>
        </w:rPr>
        <w:t>2</w:t>
      </w:r>
      <w:r w:rsidR="000C6B18" w:rsidRPr="00AA55AA">
        <w:rPr>
          <w:rFonts w:eastAsia="Arial"/>
        </w:rPr>
        <w:t>, and values between 8</w:t>
      </w:r>
      <w:r w:rsidR="009267EE" w:rsidRPr="00AA55AA">
        <w:rPr>
          <w:rFonts w:eastAsia="Arial"/>
        </w:rPr>
        <w:t>–</w:t>
      </w:r>
      <w:r w:rsidR="000C6B18" w:rsidRPr="00AA55AA">
        <w:rPr>
          <w:rFonts w:eastAsia="Arial"/>
        </w:rPr>
        <w:t xml:space="preserve">16 </w:t>
      </w:r>
      <w:r w:rsidR="00554FA0" w:rsidRPr="00AA55AA">
        <w:rPr>
          <w:rFonts w:eastAsia="Arial"/>
        </w:rPr>
        <w:t>are</w:t>
      </w:r>
      <w:r w:rsidR="000C6B18" w:rsidRPr="00AA55AA">
        <w:rPr>
          <w:rFonts w:eastAsia="Arial"/>
        </w:rPr>
        <w:t xml:space="preserve"> classified as moderate injury</w:t>
      </w:r>
      <w:r w:rsidR="00360C95" w:rsidRPr="00AA55AA">
        <w:rPr>
          <w:rFonts w:eastAsia="Arial"/>
        </w:rPr>
        <w:fldChar w:fldCharType="begin"/>
      </w:r>
      <w:r w:rsidR="0062540C" w:rsidRPr="00AA55AA">
        <w:rPr>
          <w:rFonts w:eastAsia="Arial"/>
        </w:rPr>
        <w:instrText xml:space="preserve"> ADDIN EN.CITE &lt;EndNote&gt;&lt;Cite&gt;&lt;Author&gt;Force&lt;/Author&gt;&lt;Year&gt;2012&lt;/Year&gt;&lt;RecNum&gt;196&lt;/RecNum&gt;&lt;DisplayText&gt;&lt;style face="superscript"&gt;28&lt;/style&gt;&lt;/DisplayText&gt;&lt;record&gt;&lt;rec-number&gt;196&lt;/rec-number&gt;&lt;foreign-keys&gt;&lt;key app="EN" db-id="a5v9spap4frex1e0999xzfted2zttzpddtxw" timestamp="1728960661"&gt;196&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s://www.ncbi.nlm.nih.gov/pubmed/22797452&lt;/url&gt;&lt;/related-urls&gt;&lt;/urls&gt;&lt;electronic-resource-num&gt;10.1001/jama.2012.5669&lt;/electronic-resource-num&gt;&lt;remote-database-name&gt;Medline&lt;/remote-database-name&gt;&lt;remote-database-provider&gt;NLM&lt;/remote-database-provider&gt;&lt;/record&gt;&lt;/Cite&gt;&lt;/EndNote&gt;</w:instrText>
      </w:r>
      <w:r w:rsidR="00360C95" w:rsidRPr="00AA55AA">
        <w:rPr>
          <w:rFonts w:eastAsia="Arial"/>
        </w:rPr>
        <w:fldChar w:fldCharType="separate"/>
      </w:r>
      <w:r w:rsidR="0062540C" w:rsidRPr="00AA55AA">
        <w:rPr>
          <w:rFonts w:eastAsia="Arial"/>
          <w:noProof/>
          <w:vertAlign w:val="superscript"/>
        </w:rPr>
        <w:t>28</w:t>
      </w:r>
      <w:r w:rsidR="00360C95" w:rsidRPr="00AA55AA">
        <w:rPr>
          <w:rFonts w:eastAsia="Arial"/>
        </w:rPr>
        <w:fldChar w:fldCharType="end"/>
      </w:r>
      <w:r w:rsidR="000C6B18" w:rsidRPr="00AA55AA">
        <w:rPr>
          <w:rFonts w:eastAsia="Arial"/>
        </w:rPr>
        <w:t xml:space="preserve">. </w:t>
      </w:r>
      <w:r w:rsidR="009267EE" w:rsidRPr="00AA55AA">
        <w:rPr>
          <w:rFonts w:eastAsia="Arial"/>
        </w:rPr>
        <w:t xml:space="preserve">Compared to control animals, multi-hit animals </w:t>
      </w:r>
      <w:r w:rsidR="009267EE" w:rsidRPr="00AA55AA">
        <w:rPr>
          <w:rFonts w:eastAsia="Arial"/>
        </w:rPr>
        <w:lastRenderedPageBreak/>
        <w:t>showed severe to moderate lung injury due to</w:t>
      </w:r>
      <w:r w:rsidR="00DC43C7" w:rsidRPr="00AA55AA">
        <w:rPr>
          <w:rFonts w:eastAsia="Arial"/>
        </w:rPr>
        <w:t xml:space="preserve"> their</w:t>
      </w:r>
      <w:r w:rsidR="00AD224B" w:rsidRPr="00AA55AA">
        <w:rPr>
          <w:rFonts w:eastAsia="Arial"/>
        </w:rPr>
        <w:t xml:space="preserve"> impaired oxygenation index,</w:t>
      </w:r>
      <w:r w:rsidR="006E5E86" w:rsidRPr="00AA55AA">
        <w:rPr>
          <w:rFonts w:eastAsia="Arial"/>
        </w:rPr>
        <w:t xml:space="preserve"> P/F</w:t>
      </w:r>
      <w:r w:rsidR="004C0852" w:rsidRPr="00AA55AA">
        <w:rPr>
          <w:rFonts w:eastAsia="Arial"/>
        </w:rPr>
        <w:t xml:space="preserve"> ratio</w:t>
      </w:r>
      <w:r w:rsidR="00A53982" w:rsidRPr="00AA55AA">
        <w:rPr>
          <w:rFonts w:eastAsia="Arial"/>
        </w:rPr>
        <w:t xml:space="preserve">, </w:t>
      </w:r>
      <w:r w:rsidR="00AD224B" w:rsidRPr="00AA55AA">
        <w:rPr>
          <w:rFonts w:eastAsia="Arial"/>
        </w:rPr>
        <w:t xml:space="preserve">and </w:t>
      </w:r>
      <w:r w:rsidR="006E5E86" w:rsidRPr="00AA55AA">
        <w:rPr>
          <w:rFonts w:eastAsia="Arial"/>
        </w:rPr>
        <w:t xml:space="preserve">decreased </w:t>
      </w:r>
      <w:r w:rsidR="00A53982" w:rsidRPr="00AA55AA">
        <w:rPr>
          <w:rFonts w:eastAsia="Arial"/>
        </w:rPr>
        <w:t xml:space="preserve">respiratory system </w:t>
      </w:r>
      <w:r w:rsidR="006E5E86" w:rsidRPr="00AA55AA">
        <w:rPr>
          <w:rFonts w:eastAsia="Arial"/>
        </w:rPr>
        <w:t>compliance</w:t>
      </w:r>
      <w:r w:rsidR="00A53982" w:rsidRPr="00AA55AA">
        <w:rPr>
          <w:rFonts w:eastAsia="Arial"/>
        </w:rPr>
        <w:t xml:space="preserve"> </w:t>
      </w:r>
      <w:r w:rsidR="007E1573" w:rsidRPr="00AA55AA">
        <w:rPr>
          <w:rFonts w:eastAsia="Arial"/>
        </w:rPr>
        <w:t>(</w:t>
      </w:r>
      <w:r w:rsidR="007E1573" w:rsidRPr="00AA55AA">
        <w:rPr>
          <w:rFonts w:eastAsia="Arial"/>
          <w:b/>
          <w:bCs/>
        </w:rPr>
        <w:t>Fig</w:t>
      </w:r>
      <w:r w:rsidR="00A53982" w:rsidRPr="00AA55AA">
        <w:rPr>
          <w:rFonts w:eastAsia="Arial"/>
          <w:b/>
          <w:bCs/>
        </w:rPr>
        <w:t>ure</w:t>
      </w:r>
      <w:r w:rsidR="007E1573" w:rsidRPr="00AA55AA">
        <w:rPr>
          <w:rFonts w:eastAsia="Arial"/>
          <w:b/>
          <w:bCs/>
        </w:rPr>
        <w:t xml:space="preserve"> </w:t>
      </w:r>
      <w:r w:rsidR="00F60648" w:rsidRPr="00AA55AA">
        <w:rPr>
          <w:rFonts w:eastAsia="Arial"/>
          <w:b/>
          <w:bCs/>
        </w:rPr>
        <w:t>2</w:t>
      </w:r>
      <w:r w:rsidR="007E1573" w:rsidRPr="00AA55AA">
        <w:rPr>
          <w:rFonts w:eastAsia="Arial"/>
        </w:rPr>
        <w:t xml:space="preserve">). </w:t>
      </w:r>
      <w:r w:rsidR="00DC43C7" w:rsidRPr="00AA55AA">
        <w:rPr>
          <w:rFonts w:eastAsia="Arial"/>
        </w:rPr>
        <w:t>Clear sign</w:t>
      </w:r>
      <w:r w:rsidR="00F53838" w:rsidRPr="00AA55AA">
        <w:rPr>
          <w:rFonts w:eastAsia="Arial"/>
        </w:rPr>
        <w:t>s</w:t>
      </w:r>
      <w:r w:rsidR="00DC43C7" w:rsidRPr="00AA55AA">
        <w:rPr>
          <w:rFonts w:eastAsia="Arial"/>
        </w:rPr>
        <w:t xml:space="preserve"> of histological injury were present using</w:t>
      </w:r>
      <w:r w:rsidR="006E5E86" w:rsidRPr="00AA55AA">
        <w:rPr>
          <w:rFonts w:eastAsia="Arial"/>
        </w:rPr>
        <w:t xml:space="preserve"> a</w:t>
      </w:r>
      <w:r w:rsidR="0082670C" w:rsidRPr="00AA55AA">
        <w:rPr>
          <w:rFonts w:eastAsia="Arial"/>
        </w:rPr>
        <w:t xml:space="preserve"> 5-modality</w:t>
      </w:r>
      <w:r w:rsidR="006E5E86" w:rsidRPr="00AA55AA">
        <w:rPr>
          <w:rFonts w:eastAsia="Arial"/>
        </w:rPr>
        <w:t xml:space="preserve"> </w:t>
      </w:r>
      <w:r w:rsidR="003E497D" w:rsidRPr="00AA55AA">
        <w:rPr>
          <w:rFonts w:eastAsia="Arial"/>
        </w:rPr>
        <w:t>histological</w:t>
      </w:r>
      <w:r w:rsidR="006E5E86" w:rsidRPr="00AA55AA">
        <w:rPr>
          <w:rFonts w:eastAsia="Arial"/>
        </w:rPr>
        <w:t xml:space="preserve"> </w:t>
      </w:r>
      <w:r w:rsidR="0082670C" w:rsidRPr="00AA55AA">
        <w:rPr>
          <w:rFonts w:eastAsia="Arial"/>
        </w:rPr>
        <w:t xml:space="preserve">lung </w:t>
      </w:r>
      <w:r w:rsidR="006E5E86" w:rsidRPr="00AA55AA">
        <w:rPr>
          <w:rFonts w:eastAsia="Arial"/>
        </w:rPr>
        <w:t>injury score</w:t>
      </w:r>
      <w:r w:rsidR="004C0852" w:rsidRPr="00AA55AA">
        <w:rPr>
          <w:rFonts w:eastAsia="Arial"/>
        </w:rPr>
        <w:fldChar w:fldCharType="begin">
          <w:fldData xml:space="preserve">PEVuZE5vdGU+PENpdGU+PEF1dGhvcj5LdWxrYXJuaTwvQXV0aG9yPjxZZWFyPjIwMjI8L1llYXI+
PFJlY051bT40MjQ5PC9SZWNOdW0+PElEVGV4dD4zNTEwMzU1NzwvSURUZXh0PjxEaXNwbGF5VGV4
dD48c3R5bGUgZmFjZT0ic3VwZXJzY3JpcHQiPjE2LDE3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wvRW5kTm90ZT5=
</w:fldData>
        </w:fldChar>
      </w:r>
      <w:r w:rsidR="0062540C" w:rsidRPr="00AA55AA">
        <w:rPr>
          <w:rFonts w:eastAsia="Arial"/>
        </w:rPr>
        <w:instrText xml:space="preserve"> ADDIN EN.CITE </w:instrText>
      </w:r>
      <w:r w:rsidR="0062540C" w:rsidRPr="00AA55AA">
        <w:rPr>
          <w:rFonts w:eastAsia="Arial"/>
        </w:rPr>
        <w:fldChar w:fldCharType="begin">
          <w:fldData xml:space="preserve">PEVuZE5vdGU+PENpdGU+PEF1dGhvcj5LdWxrYXJuaTwvQXV0aG9yPjxZZWFyPjIwMjI8L1llYXI+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</w:fldData>
        </w:fldChar>
      </w:r>
      <w:r w:rsidR="0062540C" w:rsidRPr="00AA55AA">
        <w:rPr>
          <w:rFonts w:eastAsia="Arial"/>
        </w:rPr>
        <w:instrText xml:space="preserve"> ADDIN EN.CITE.DATA </w:instrText>
      </w:r>
      <w:r w:rsidR="0062540C" w:rsidRPr="00AA55AA">
        <w:rPr>
          <w:rFonts w:eastAsia="Arial"/>
        </w:rPr>
      </w:r>
      <w:r w:rsidR="0062540C" w:rsidRPr="00AA55AA">
        <w:rPr>
          <w:rFonts w:eastAsia="Arial"/>
        </w:rPr>
        <w:fldChar w:fldCharType="end"/>
      </w:r>
      <w:r w:rsidR="004C0852" w:rsidRPr="00AA55AA">
        <w:rPr>
          <w:rFonts w:eastAsia="Arial"/>
        </w:rPr>
      </w:r>
      <w:r w:rsidR="004C0852" w:rsidRPr="00AA55AA">
        <w:rPr>
          <w:rFonts w:eastAsia="Arial"/>
        </w:rPr>
        <w:fldChar w:fldCharType="separate"/>
      </w:r>
      <w:r w:rsidR="00AB66E7" w:rsidRPr="00AA55AA">
        <w:rPr>
          <w:rFonts w:eastAsia="Arial"/>
          <w:noProof/>
          <w:vertAlign w:val="superscript"/>
        </w:rPr>
        <w:t>16,17</w:t>
      </w:r>
      <w:r w:rsidR="004C0852" w:rsidRPr="00AA55AA">
        <w:rPr>
          <w:rFonts w:eastAsia="Arial"/>
        </w:rPr>
        <w:fldChar w:fldCharType="end"/>
      </w:r>
      <w:r w:rsidR="006E5E86" w:rsidRPr="00AA55AA">
        <w:rPr>
          <w:rFonts w:eastAsia="Arial"/>
        </w:rPr>
        <w:t xml:space="preserve"> </w:t>
      </w:r>
      <w:r w:rsidR="003E497D" w:rsidRPr="00AA55AA">
        <w:rPr>
          <w:rFonts w:eastAsia="Arial"/>
        </w:rPr>
        <w:t>(</w:t>
      </w:r>
      <w:r w:rsidR="003E497D" w:rsidRPr="00AA55AA">
        <w:rPr>
          <w:rFonts w:eastAsia="Arial"/>
          <w:b/>
          <w:bCs/>
        </w:rPr>
        <w:t>Fig</w:t>
      </w:r>
      <w:r w:rsidR="00A53982" w:rsidRPr="00AA55AA">
        <w:rPr>
          <w:rFonts w:eastAsia="Arial"/>
          <w:b/>
          <w:bCs/>
        </w:rPr>
        <w:t>ure</w:t>
      </w:r>
      <w:r w:rsidR="003E497D" w:rsidRPr="00AA55AA">
        <w:rPr>
          <w:rFonts w:eastAsia="Arial"/>
          <w:b/>
          <w:bCs/>
        </w:rPr>
        <w:t xml:space="preserve"> </w:t>
      </w:r>
      <w:r w:rsidR="00FF0B87" w:rsidRPr="00AA55AA">
        <w:rPr>
          <w:rFonts w:eastAsia="Arial"/>
          <w:b/>
          <w:bCs/>
        </w:rPr>
        <w:t>3</w:t>
      </w:r>
      <w:r w:rsidR="003E497D" w:rsidRPr="00AA55AA">
        <w:rPr>
          <w:rFonts w:eastAsia="Arial"/>
        </w:rPr>
        <w:t>)</w:t>
      </w:r>
      <w:r w:rsidR="00DC43C7" w:rsidRPr="00AA55AA">
        <w:rPr>
          <w:rFonts w:eastAsia="Arial"/>
        </w:rPr>
        <w:t>,</w:t>
      </w:r>
      <w:r w:rsidR="006577A7" w:rsidRPr="00AA55AA">
        <w:rPr>
          <w:rFonts w:eastAsia="Arial"/>
        </w:rPr>
        <w:t xml:space="preserve"> </w:t>
      </w:r>
      <w:r w:rsidR="00DC43C7" w:rsidRPr="00AA55AA">
        <w:rPr>
          <w:rFonts w:eastAsia="Arial"/>
        </w:rPr>
        <w:t>with</w:t>
      </w:r>
      <w:r w:rsidR="004E2EC9" w:rsidRPr="00AA55AA">
        <w:rPr>
          <w:rFonts w:eastAsia="Arial"/>
        </w:rPr>
        <w:t xml:space="preserve"> </w:t>
      </w:r>
      <w:r w:rsidR="003E497D" w:rsidRPr="00AA55AA">
        <w:rPr>
          <w:rFonts w:eastAsia="Arial"/>
        </w:rPr>
        <w:t>neutrophil influx</w:t>
      </w:r>
      <w:r w:rsidR="004C0852" w:rsidRPr="00AA55AA">
        <w:rPr>
          <w:rFonts w:eastAsia="Arial"/>
        </w:rPr>
        <w:t xml:space="preserve"> </w:t>
      </w:r>
      <w:r w:rsidR="00BF6518" w:rsidRPr="00AA55AA">
        <w:rPr>
          <w:rFonts w:eastAsia="Arial"/>
        </w:rPr>
        <w:t>in</w:t>
      </w:r>
      <w:r w:rsidR="009A2979" w:rsidRPr="00AA55AA">
        <w:rPr>
          <w:rFonts w:eastAsia="Arial"/>
        </w:rPr>
        <w:t xml:space="preserve"> the alveolar </w:t>
      </w:r>
      <w:r w:rsidR="00BF6518" w:rsidRPr="00AA55AA">
        <w:rPr>
          <w:rFonts w:eastAsia="Arial"/>
        </w:rPr>
        <w:t>and interstitial space</w:t>
      </w:r>
      <w:r w:rsidR="009A2979" w:rsidRPr="00AA55AA">
        <w:rPr>
          <w:rFonts w:eastAsia="Arial"/>
        </w:rPr>
        <w:t xml:space="preserve">, </w:t>
      </w:r>
      <w:r w:rsidR="004C0852" w:rsidRPr="00AA55AA">
        <w:rPr>
          <w:rFonts w:eastAsia="Arial"/>
        </w:rPr>
        <w:t>proteinaceous debri</w:t>
      </w:r>
      <w:r w:rsidR="00F53838" w:rsidRPr="00AA55AA">
        <w:rPr>
          <w:rFonts w:eastAsia="Arial"/>
        </w:rPr>
        <w:t>s</w:t>
      </w:r>
      <w:r w:rsidR="00BF6518" w:rsidRPr="00AA55AA">
        <w:rPr>
          <w:rFonts w:eastAsia="Arial"/>
        </w:rPr>
        <w:t xml:space="preserve"> filling the airspaces</w:t>
      </w:r>
      <w:r w:rsidR="009267EE" w:rsidRPr="00AA55AA">
        <w:rPr>
          <w:rFonts w:eastAsia="Arial"/>
        </w:rPr>
        <w:t>,</w:t>
      </w:r>
      <w:r w:rsidR="00DE6A59" w:rsidRPr="00AA55AA">
        <w:rPr>
          <w:rFonts w:eastAsia="Arial"/>
        </w:rPr>
        <w:t xml:space="preserve"> and </w:t>
      </w:r>
      <w:r w:rsidR="00BF6518" w:rsidRPr="00AA55AA">
        <w:rPr>
          <w:rFonts w:eastAsia="Arial"/>
        </w:rPr>
        <w:t xml:space="preserve">alveolar </w:t>
      </w:r>
      <w:r w:rsidR="00DE6A59" w:rsidRPr="00AA55AA">
        <w:rPr>
          <w:rFonts w:eastAsia="Arial"/>
        </w:rPr>
        <w:t>septal thickening.</w:t>
      </w:r>
      <w:r w:rsidR="003E497D" w:rsidRPr="00AA55AA">
        <w:rPr>
          <w:rFonts w:eastAsia="Arial"/>
        </w:rPr>
        <w:t xml:space="preserve"> </w:t>
      </w:r>
      <w:r w:rsidR="00BF6518" w:rsidRPr="00AA55AA">
        <w:rPr>
          <w:rFonts w:eastAsia="Arial"/>
        </w:rPr>
        <w:t>N</w:t>
      </w:r>
      <w:r w:rsidR="00DE6A59" w:rsidRPr="00AA55AA">
        <w:rPr>
          <w:rFonts w:eastAsia="Arial"/>
        </w:rPr>
        <w:t xml:space="preserve">eutrophil influx in </w:t>
      </w:r>
      <w:r w:rsidR="00291854" w:rsidRPr="00AA55AA">
        <w:rPr>
          <w:rFonts w:eastAsia="Arial"/>
        </w:rPr>
        <w:t>the BALF</w:t>
      </w:r>
      <w:r w:rsidR="00DE6A59" w:rsidRPr="00AA55AA">
        <w:rPr>
          <w:rFonts w:eastAsia="Arial"/>
        </w:rPr>
        <w:t xml:space="preserve"> </w:t>
      </w:r>
      <w:r w:rsidR="00363749" w:rsidRPr="00AA55AA">
        <w:rPr>
          <w:rFonts w:eastAsia="Arial"/>
        </w:rPr>
        <w:t>provides</w:t>
      </w:r>
      <w:r w:rsidR="00DE6A59" w:rsidRPr="00AA55AA">
        <w:rPr>
          <w:rFonts w:eastAsia="Arial"/>
        </w:rPr>
        <w:t xml:space="preserve"> </w:t>
      </w:r>
      <w:r w:rsidR="009267EE" w:rsidRPr="00AA55AA">
        <w:rPr>
          <w:rFonts w:eastAsia="Arial"/>
        </w:rPr>
        <w:t xml:space="preserve">an </w:t>
      </w:r>
      <w:r w:rsidR="00DE6A59" w:rsidRPr="00AA55AA">
        <w:rPr>
          <w:rFonts w:eastAsia="Arial"/>
        </w:rPr>
        <w:t xml:space="preserve">indication of inflammatory </w:t>
      </w:r>
      <w:r w:rsidR="00351CEC" w:rsidRPr="00AA55AA">
        <w:rPr>
          <w:rFonts w:eastAsia="Arial"/>
        </w:rPr>
        <w:t>processes</w:t>
      </w:r>
      <w:r w:rsidR="00A53982" w:rsidRPr="00AA55AA">
        <w:rPr>
          <w:rFonts w:eastAsia="Arial"/>
        </w:rPr>
        <w:t xml:space="preserve"> </w:t>
      </w:r>
      <w:r w:rsidR="004D1751" w:rsidRPr="00AA55AA">
        <w:rPr>
          <w:rFonts w:eastAsia="Arial"/>
        </w:rPr>
        <w:t>alongside increased IL-6 cytokine in the lung tissue (</w:t>
      </w:r>
      <w:r w:rsidR="004D1751" w:rsidRPr="00AA55AA">
        <w:rPr>
          <w:rFonts w:eastAsia="Arial"/>
          <w:b/>
          <w:bCs/>
        </w:rPr>
        <w:t xml:space="preserve">Figure </w:t>
      </w:r>
      <w:r w:rsidR="00FF0B87" w:rsidRPr="00AA55AA">
        <w:rPr>
          <w:rFonts w:eastAsia="Arial"/>
          <w:b/>
          <w:bCs/>
        </w:rPr>
        <w:t>4</w:t>
      </w:r>
      <w:r w:rsidR="004D1751" w:rsidRPr="00AA55AA">
        <w:rPr>
          <w:rFonts w:eastAsia="Arial"/>
        </w:rPr>
        <w:t>)</w:t>
      </w:r>
      <w:r w:rsidR="00351CEC" w:rsidRPr="00AA55AA">
        <w:rPr>
          <w:rFonts w:eastAsia="Arial"/>
        </w:rPr>
        <w:t>.</w:t>
      </w:r>
      <w:r w:rsidR="00BF6518" w:rsidRPr="00AA55AA">
        <w:rPr>
          <w:rFonts w:eastAsia="Arial"/>
        </w:rPr>
        <w:t xml:space="preserve"> </w:t>
      </w:r>
    </w:p>
    <w:p w14:paraId="41B55F8D" w14:textId="2496AC64" w:rsidR="003D5157" w:rsidRPr="00AA55AA" w:rsidRDefault="003D5157" w:rsidP="00AA55AA">
      <w:pPr>
        <w:tabs>
          <w:tab w:val="left" w:pos="1080"/>
        </w:tabs>
        <w:rPr>
          <w:rFonts w:eastAsia="Arial"/>
        </w:rPr>
      </w:pPr>
    </w:p>
    <w:p w14:paraId="72B7C2F3" w14:textId="690B26A2" w:rsidR="00AB66E7" w:rsidRPr="00AA55AA" w:rsidRDefault="00B76422" w:rsidP="00AA55AA">
      <w:pPr>
        <w:tabs>
          <w:tab w:val="left" w:pos="1080"/>
        </w:tabs>
        <w:rPr>
          <w:rFonts w:eastAsia="Arial"/>
          <w:b/>
          <w:bCs/>
        </w:rPr>
      </w:pPr>
      <w:r w:rsidRPr="00AA55AA">
        <w:rPr>
          <w:rFonts w:eastAsia="Arial"/>
          <w:b/>
          <w:bCs/>
        </w:rPr>
        <w:t>FIGURE LEGENDS:</w:t>
      </w:r>
    </w:p>
    <w:p w14:paraId="5EE0223D" w14:textId="77777777" w:rsidR="00C77760" w:rsidRPr="00AA55AA" w:rsidRDefault="00C77760" w:rsidP="00AA55AA">
      <w:pPr>
        <w:tabs>
          <w:tab w:val="left" w:pos="1080"/>
        </w:tabs>
        <w:rPr>
          <w:rFonts w:eastAsia="Arial"/>
          <w:b/>
          <w:bCs/>
        </w:rPr>
      </w:pPr>
    </w:p>
    <w:p w14:paraId="6F418F0A" w14:textId="1B98D7F1" w:rsidR="00AB66E7" w:rsidRPr="00AA55AA" w:rsidRDefault="00AB66E7" w:rsidP="00AA55AA">
      <w:pPr>
        <w:tabs>
          <w:tab w:val="left" w:pos="1080"/>
        </w:tabs>
        <w:rPr>
          <w:rFonts w:eastAsia="Arial"/>
          <w:b/>
          <w:bCs/>
        </w:rPr>
      </w:pPr>
      <w:r w:rsidRPr="00AA55AA">
        <w:rPr>
          <w:rFonts w:eastAsia="Arial"/>
          <w:b/>
          <w:bCs/>
        </w:rPr>
        <w:t>Figure 1</w:t>
      </w:r>
      <w:r w:rsidR="000D2F81" w:rsidRPr="00AA55AA">
        <w:rPr>
          <w:rFonts w:eastAsia="Arial"/>
          <w:b/>
          <w:bCs/>
        </w:rPr>
        <w:t xml:space="preserve">: </w:t>
      </w:r>
      <w:r w:rsidRPr="00AA55AA">
        <w:rPr>
          <w:rFonts w:eastAsia="Arial"/>
          <w:b/>
          <w:bCs/>
        </w:rPr>
        <w:t>Flowchart of acute lung injury in neonatal piglet</w:t>
      </w:r>
      <w:r w:rsidR="000D2F81" w:rsidRPr="00AA55AA">
        <w:rPr>
          <w:rFonts w:eastAsia="Arial"/>
          <w:b/>
          <w:bCs/>
        </w:rPr>
        <w:t>s</w:t>
      </w:r>
      <w:r w:rsidRPr="00AA55AA">
        <w:rPr>
          <w:rFonts w:eastAsia="Arial"/>
          <w:b/>
          <w:bCs/>
        </w:rPr>
        <w:t>.</w:t>
      </w:r>
    </w:p>
    <w:p w14:paraId="4FF5A932" w14:textId="77777777" w:rsidR="00AB66E7" w:rsidRPr="00AA55AA" w:rsidRDefault="00AB66E7" w:rsidP="00AA55AA">
      <w:pPr>
        <w:tabs>
          <w:tab w:val="left" w:pos="1080"/>
        </w:tabs>
        <w:rPr>
          <w:rFonts w:eastAsia="Arial"/>
          <w:b/>
          <w:bCs/>
        </w:rPr>
      </w:pPr>
    </w:p>
    <w:p w14:paraId="269D4A56" w14:textId="3360A46E" w:rsidR="00E826FE" w:rsidRPr="00AA55AA" w:rsidRDefault="04C2B7CC" w:rsidP="00AA55AA">
      <w:pPr>
        <w:tabs>
          <w:tab w:val="left" w:pos="1080"/>
        </w:tabs>
        <w:rPr>
          <w:noProof/>
        </w:rPr>
      </w:pPr>
      <w:r w:rsidRPr="00AA55AA">
        <w:rPr>
          <w:rFonts w:eastAsia="Arial"/>
          <w:b/>
          <w:bCs/>
        </w:rPr>
        <w:t xml:space="preserve">Figure </w:t>
      </w:r>
      <w:r w:rsidR="00E1329A" w:rsidRPr="00AA55AA">
        <w:rPr>
          <w:rFonts w:eastAsia="Arial"/>
          <w:b/>
          <w:bCs/>
        </w:rPr>
        <w:t>2</w:t>
      </w:r>
      <w:r w:rsidR="007A39A6" w:rsidRPr="00AA55AA">
        <w:rPr>
          <w:rFonts w:eastAsia="Arial"/>
          <w:b/>
          <w:bCs/>
        </w:rPr>
        <w:t xml:space="preserve">: </w:t>
      </w:r>
      <w:r w:rsidRPr="00AA55AA">
        <w:rPr>
          <w:rFonts w:eastAsia="Arial"/>
          <w:b/>
          <w:bCs/>
        </w:rPr>
        <w:t>A moderate to severe ALI is observed by following the multi-hit injury presented in this protocol.</w:t>
      </w:r>
      <w:r w:rsidRPr="00AA55AA">
        <w:rPr>
          <w:rFonts w:eastAsia="Arial"/>
        </w:rPr>
        <w:t xml:space="preserve"> (</w:t>
      </w:r>
      <w:r w:rsidRPr="00AA55AA">
        <w:rPr>
          <w:rFonts w:eastAsia="Arial"/>
          <w:b/>
          <w:bCs/>
        </w:rPr>
        <w:t>A</w:t>
      </w:r>
      <w:r w:rsidR="007A39A6" w:rsidRPr="00AA55AA">
        <w:rPr>
          <w:rFonts w:eastAsia="Arial"/>
          <w:b/>
          <w:bCs/>
        </w:rPr>
        <w:t>,</w:t>
      </w:r>
      <w:r w:rsidRPr="00AA55AA">
        <w:rPr>
          <w:rFonts w:eastAsia="Arial"/>
          <w:b/>
          <w:bCs/>
        </w:rPr>
        <w:t>B</w:t>
      </w:r>
      <w:r w:rsidRPr="00AA55AA">
        <w:rPr>
          <w:rFonts w:eastAsia="Arial"/>
        </w:rPr>
        <w:t>) Increased oxygenation index (between 8</w:t>
      </w:r>
      <w:r w:rsidR="007A39A6" w:rsidRPr="00AA55AA">
        <w:rPr>
          <w:rFonts w:eastAsia="Arial"/>
        </w:rPr>
        <w:t>–</w:t>
      </w:r>
      <w:r w:rsidRPr="00AA55AA">
        <w:rPr>
          <w:rFonts w:eastAsia="Arial"/>
        </w:rPr>
        <w:t>12) and low PaO</w:t>
      </w:r>
      <w:r w:rsidRPr="00AA55AA">
        <w:rPr>
          <w:rFonts w:eastAsia="Arial"/>
          <w:vertAlign w:val="subscript"/>
        </w:rPr>
        <w:t>2</w:t>
      </w:r>
      <w:r w:rsidRPr="00AA55AA">
        <w:rPr>
          <w:rFonts w:eastAsia="Arial"/>
        </w:rPr>
        <w:t>/FiO</w:t>
      </w:r>
      <w:r w:rsidRPr="00AA55AA">
        <w:rPr>
          <w:rFonts w:eastAsia="Arial"/>
          <w:vertAlign w:val="subscript"/>
        </w:rPr>
        <w:t>2</w:t>
      </w:r>
      <w:r w:rsidRPr="00AA55AA">
        <w:rPr>
          <w:rFonts w:eastAsia="Arial"/>
        </w:rPr>
        <w:t xml:space="preserve"> (P/F) ratio are obtained in the multi-hit model presented herein (red line) compared to </w:t>
      </w:r>
      <w:r w:rsidR="007A39A6" w:rsidRPr="00AA55AA">
        <w:rPr>
          <w:rFonts w:eastAsia="Arial"/>
        </w:rPr>
        <w:t xml:space="preserve">the </w:t>
      </w:r>
      <w:r w:rsidRPr="00AA55AA">
        <w:rPr>
          <w:rFonts w:eastAsia="Arial"/>
        </w:rPr>
        <w:t>control (blue line)</w:t>
      </w:r>
      <w:r w:rsidR="007A39A6" w:rsidRPr="00AA55AA">
        <w:rPr>
          <w:rFonts w:eastAsia="Arial"/>
        </w:rPr>
        <w:t>,</w:t>
      </w:r>
      <w:r w:rsidRPr="00AA55AA">
        <w:rPr>
          <w:rFonts w:eastAsia="Arial"/>
        </w:rPr>
        <w:t xml:space="preserve"> in line with moderate to severe lung injury. (</w:t>
      </w:r>
      <w:r w:rsidRPr="00AA55AA">
        <w:rPr>
          <w:rFonts w:eastAsia="Arial"/>
          <w:b/>
          <w:bCs/>
        </w:rPr>
        <w:t>C</w:t>
      </w:r>
      <w:r w:rsidRPr="00AA55AA">
        <w:rPr>
          <w:rFonts w:eastAsia="Arial"/>
        </w:rPr>
        <w:t xml:space="preserve">) Lung function is impaired </w:t>
      </w:r>
      <w:r w:rsidR="000F134A" w:rsidRPr="00AA55AA">
        <w:rPr>
          <w:rFonts w:eastAsia="Arial"/>
        </w:rPr>
        <w:t xml:space="preserve">in multi-hit animals, </w:t>
      </w:r>
      <w:r w:rsidRPr="00AA55AA">
        <w:rPr>
          <w:rFonts w:eastAsia="Arial"/>
        </w:rPr>
        <w:t>here shown as &gt;50 % decrease in respiratory system compliance. Number of animals (N): control (N</w:t>
      </w:r>
      <w:r w:rsidR="00CE3ADA" w:rsidRPr="00AA55AA">
        <w:rPr>
          <w:rFonts w:eastAsia="Arial"/>
        </w:rPr>
        <w:t xml:space="preserve"> </w:t>
      </w:r>
      <w:r w:rsidRPr="00AA55AA">
        <w:rPr>
          <w:rFonts w:eastAsia="Arial"/>
        </w:rPr>
        <w:t>=</w:t>
      </w:r>
      <w:r w:rsidR="00CE3ADA" w:rsidRPr="00AA55AA">
        <w:rPr>
          <w:rFonts w:eastAsia="Arial"/>
        </w:rPr>
        <w:t xml:space="preserve"> </w:t>
      </w:r>
      <w:r w:rsidRPr="00AA55AA">
        <w:rPr>
          <w:rFonts w:eastAsia="Arial"/>
        </w:rPr>
        <w:t>5) and multi-hit (LPS</w:t>
      </w:r>
      <w:r w:rsidR="008B189F" w:rsidRPr="00AA55AA">
        <w:rPr>
          <w:rFonts w:eastAsia="Arial"/>
        </w:rPr>
        <w:t xml:space="preserve"> strain O55:B5</w:t>
      </w:r>
      <w:r w:rsidRPr="00AA55AA">
        <w:rPr>
          <w:rFonts w:eastAsia="Arial"/>
        </w:rPr>
        <w:t>, 1.5 mg/kg)</w:t>
      </w:r>
      <w:r w:rsidR="000F134A" w:rsidRPr="00AA55AA">
        <w:rPr>
          <w:rFonts w:eastAsia="Arial"/>
        </w:rPr>
        <w:t xml:space="preserve"> </w:t>
      </w:r>
      <w:r w:rsidRPr="00AA55AA">
        <w:rPr>
          <w:rFonts w:eastAsia="Arial"/>
        </w:rPr>
        <w:t>(N</w:t>
      </w:r>
      <w:r w:rsidR="00CE3ADA" w:rsidRPr="00AA55AA">
        <w:rPr>
          <w:rFonts w:eastAsia="Arial"/>
        </w:rPr>
        <w:t xml:space="preserve"> </w:t>
      </w:r>
      <w:r w:rsidRPr="00AA55AA">
        <w:rPr>
          <w:rFonts w:eastAsia="Arial"/>
        </w:rPr>
        <w:t>=</w:t>
      </w:r>
      <w:r w:rsidR="00CE3ADA" w:rsidRPr="00AA55AA">
        <w:rPr>
          <w:rFonts w:eastAsia="Arial"/>
        </w:rPr>
        <w:t xml:space="preserve"> </w:t>
      </w:r>
      <w:r w:rsidRPr="00AA55AA">
        <w:rPr>
          <w:rFonts w:eastAsia="Arial"/>
        </w:rPr>
        <w:t xml:space="preserve">3). All values used mean </w:t>
      </w:r>
      <w:r w:rsidRPr="00AA55AA">
        <w:rPr>
          <w:rFonts w:eastAsia="Symbol"/>
        </w:rPr>
        <w:t>±</w:t>
      </w:r>
      <w:r w:rsidRPr="00AA55AA">
        <w:rPr>
          <w:rFonts w:eastAsia="Arial"/>
        </w:rPr>
        <w:t xml:space="preserve"> SD.</w:t>
      </w:r>
    </w:p>
    <w:p w14:paraId="5A84B8BE" w14:textId="77777777" w:rsidR="00104BCB" w:rsidRPr="00AA55AA" w:rsidRDefault="00104BCB" w:rsidP="00AA55AA"/>
    <w:p w14:paraId="1BA7C081" w14:textId="5CE8DBED" w:rsidR="00777A42" w:rsidRPr="00AA55AA" w:rsidRDefault="5A3E214C" w:rsidP="00AA55AA">
      <w:pPr>
        <w:tabs>
          <w:tab w:val="left" w:pos="1080"/>
        </w:tabs>
        <w:rPr>
          <w:rFonts w:eastAsia="Arial"/>
        </w:rPr>
      </w:pPr>
      <w:r w:rsidRPr="00AA55AA">
        <w:rPr>
          <w:rFonts w:eastAsia="Arial"/>
          <w:b/>
          <w:bCs/>
        </w:rPr>
        <w:t xml:space="preserve">Figure </w:t>
      </w:r>
      <w:r w:rsidR="00E1329A" w:rsidRPr="00AA55AA">
        <w:rPr>
          <w:rFonts w:eastAsia="Arial"/>
          <w:b/>
          <w:bCs/>
        </w:rPr>
        <w:t>3</w:t>
      </w:r>
      <w:r w:rsidR="00A678D9" w:rsidRPr="00AA55AA">
        <w:rPr>
          <w:rFonts w:eastAsia="Arial"/>
          <w:b/>
          <w:bCs/>
        </w:rPr>
        <w:t xml:space="preserve">: </w:t>
      </w:r>
      <w:r w:rsidRPr="00AA55AA">
        <w:rPr>
          <w:rFonts w:eastAsia="Arial"/>
          <w:b/>
          <w:bCs/>
        </w:rPr>
        <w:t>Multi-hit ALI model displays a heterogen</w:t>
      </w:r>
      <w:r w:rsidR="00A678D9" w:rsidRPr="00AA55AA">
        <w:rPr>
          <w:rFonts w:eastAsia="Arial"/>
          <w:b/>
          <w:bCs/>
        </w:rPr>
        <w:t>e</w:t>
      </w:r>
      <w:r w:rsidRPr="00AA55AA">
        <w:rPr>
          <w:rFonts w:eastAsia="Arial"/>
          <w:b/>
          <w:bCs/>
        </w:rPr>
        <w:t>ous histological injury.</w:t>
      </w:r>
      <w:r w:rsidRPr="00AA55AA">
        <w:rPr>
          <w:rFonts w:eastAsia="Arial"/>
        </w:rPr>
        <w:t xml:space="preserve"> (</w:t>
      </w:r>
      <w:r w:rsidRPr="00AA55AA">
        <w:rPr>
          <w:rFonts w:eastAsia="Arial"/>
          <w:b/>
          <w:bCs/>
        </w:rPr>
        <w:t>A</w:t>
      </w:r>
      <w:r w:rsidR="00A678D9" w:rsidRPr="00AA55AA">
        <w:rPr>
          <w:rFonts w:eastAsia="Arial"/>
          <w:b/>
          <w:bCs/>
        </w:rPr>
        <w:t>,</w:t>
      </w:r>
      <w:r w:rsidRPr="00AA55AA">
        <w:rPr>
          <w:rFonts w:eastAsia="Arial"/>
          <w:b/>
          <w:bCs/>
        </w:rPr>
        <w:t>B</w:t>
      </w:r>
      <w:r w:rsidRPr="00AA55AA">
        <w:rPr>
          <w:rFonts w:eastAsia="Arial"/>
        </w:rPr>
        <w:t>) Macroscopic evidence of patchy lung injury preferentially affecting the posterior central aspect of the multi-hit lung is observed. (</w:t>
      </w:r>
      <w:r w:rsidRPr="00AA55AA">
        <w:rPr>
          <w:rFonts w:eastAsia="Arial"/>
          <w:b/>
          <w:bCs/>
        </w:rPr>
        <w:t>C</w:t>
      </w:r>
      <w:r w:rsidR="00A678D9" w:rsidRPr="00AA55AA">
        <w:rPr>
          <w:rFonts w:eastAsia="Arial"/>
          <w:b/>
          <w:bCs/>
        </w:rPr>
        <w:t>,</w:t>
      </w:r>
      <w:r w:rsidRPr="00AA55AA">
        <w:rPr>
          <w:rFonts w:eastAsia="Arial"/>
          <w:b/>
          <w:bCs/>
        </w:rPr>
        <w:t>D</w:t>
      </w:r>
      <w:r w:rsidRPr="00AA55AA">
        <w:rPr>
          <w:rFonts w:eastAsia="Arial"/>
        </w:rPr>
        <w:t>) Representative images (100</w:t>
      </w:r>
      <w:r w:rsidR="001512DA" w:rsidRPr="00AA55AA">
        <w:rPr>
          <w:rFonts w:eastAsia="Arial"/>
        </w:rPr>
        <w:t>x</w:t>
      </w:r>
      <w:r w:rsidRPr="00AA55AA">
        <w:rPr>
          <w:rFonts w:eastAsia="Arial"/>
        </w:rPr>
        <w:t xml:space="preserve">) of Hematoxylin and Eosin (H&amp;E) stained lung sections showing neutrophilic influx in the alveolar and interstitial space, with alveolar and septal thickening in the multi-hit </w:t>
      </w:r>
      <w:r w:rsidR="00F7596A" w:rsidRPr="00AA55AA">
        <w:rPr>
          <w:rFonts w:eastAsia="Arial"/>
        </w:rPr>
        <w:t>l</w:t>
      </w:r>
      <w:r w:rsidRPr="00AA55AA">
        <w:rPr>
          <w:rFonts w:eastAsia="Arial"/>
        </w:rPr>
        <w:t>ung. (</w:t>
      </w:r>
      <w:r w:rsidRPr="00AA55AA">
        <w:rPr>
          <w:rFonts w:eastAsia="Arial"/>
          <w:b/>
          <w:bCs/>
        </w:rPr>
        <w:t>E</w:t>
      </w:r>
      <w:r w:rsidR="001512DA" w:rsidRPr="00AA55AA">
        <w:rPr>
          <w:rFonts w:eastAsia="Arial"/>
          <w:b/>
          <w:bCs/>
        </w:rPr>
        <w:t>,</w:t>
      </w:r>
      <w:r w:rsidRPr="00AA55AA">
        <w:rPr>
          <w:rFonts w:eastAsia="Arial"/>
          <w:b/>
          <w:bCs/>
        </w:rPr>
        <w:t>F</w:t>
      </w:r>
      <w:r w:rsidRPr="00AA55AA">
        <w:rPr>
          <w:rFonts w:eastAsia="Arial"/>
        </w:rPr>
        <w:t>) Representative images (400</w:t>
      </w:r>
      <w:r w:rsidR="001512DA" w:rsidRPr="00AA55AA">
        <w:rPr>
          <w:rFonts w:eastAsia="Arial"/>
        </w:rPr>
        <w:t>x</w:t>
      </w:r>
      <w:r w:rsidRPr="00AA55AA">
        <w:rPr>
          <w:rFonts w:eastAsia="Arial"/>
        </w:rPr>
        <w:t>) of H&amp;E-stained lung sections highlight impairment of structural integrity, neutrophilic infiltration</w:t>
      </w:r>
      <w:r w:rsidR="001512DA" w:rsidRPr="00AA55AA">
        <w:rPr>
          <w:rFonts w:eastAsia="Arial"/>
        </w:rPr>
        <w:t>,</w:t>
      </w:r>
      <w:r w:rsidRPr="00AA55AA">
        <w:rPr>
          <w:rFonts w:eastAsia="Arial"/>
        </w:rPr>
        <w:t xml:space="preserve"> and deposition of debris in </w:t>
      </w:r>
      <w:r w:rsidR="001512DA" w:rsidRPr="00AA55AA">
        <w:rPr>
          <w:rFonts w:eastAsia="Arial"/>
        </w:rPr>
        <w:t xml:space="preserve">the </w:t>
      </w:r>
      <w:r w:rsidRPr="00AA55AA">
        <w:rPr>
          <w:rFonts w:eastAsia="Arial"/>
        </w:rPr>
        <w:t>alveolar space of the multi-hit lung. Blue squares represent the zoomed-in area in (</w:t>
      </w:r>
      <w:r w:rsidRPr="00AA55AA">
        <w:rPr>
          <w:rFonts w:eastAsia="Arial"/>
          <w:b/>
          <w:bCs/>
        </w:rPr>
        <w:t>E</w:t>
      </w:r>
      <w:r w:rsidR="001512DA" w:rsidRPr="00AA55AA">
        <w:rPr>
          <w:rFonts w:eastAsia="Arial"/>
          <w:b/>
          <w:bCs/>
        </w:rPr>
        <w:t>,</w:t>
      </w:r>
      <w:r w:rsidRPr="00AA55AA">
        <w:rPr>
          <w:rFonts w:eastAsia="Arial"/>
          <w:b/>
          <w:bCs/>
        </w:rPr>
        <w:t>F</w:t>
      </w:r>
      <w:r w:rsidRPr="00AA55AA">
        <w:rPr>
          <w:rFonts w:eastAsia="Arial"/>
        </w:rPr>
        <w:t xml:space="preserve">). The black scale bar represents 100 </w:t>
      </w:r>
      <w:r w:rsidRPr="00AA55AA">
        <w:rPr>
          <w:rFonts w:eastAsia="Symbol"/>
        </w:rPr>
        <w:t>m</w:t>
      </w:r>
      <w:r w:rsidRPr="00AA55AA">
        <w:rPr>
          <w:rFonts w:eastAsia="Arial"/>
        </w:rPr>
        <w:t>m (</w:t>
      </w:r>
      <w:r w:rsidRPr="00AA55AA">
        <w:rPr>
          <w:rFonts w:eastAsia="Arial"/>
          <w:b/>
          <w:bCs/>
        </w:rPr>
        <w:t>C</w:t>
      </w:r>
      <w:r w:rsidR="001512DA" w:rsidRPr="00AA55AA">
        <w:rPr>
          <w:rFonts w:eastAsia="Arial"/>
          <w:b/>
          <w:bCs/>
        </w:rPr>
        <w:t>,</w:t>
      </w:r>
      <w:r w:rsidRPr="00AA55AA">
        <w:rPr>
          <w:rFonts w:eastAsia="Arial"/>
          <w:b/>
          <w:bCs/>
        </w:rPr>
        <w:t>D</w:t>
      </w:r>
      <w:r w:rsidRPr="00AA55AA">
        <w:rPr>
          <w:rFonts w:eastAsia="Arial"/>
        </w:rPr>
        <w:t xml:space="preserve">) and 50 </w:t>
      </w:r>
      <w:r w:rsidRPr="00AA55AA">
        <w:rPr>
          <w:rFonts w:eastAsia="Symbol"/>
        </w:rPr>
        <w:t>m</w:t>
      </w:r>
      <w:r w:rsidRPr="00AA55AA">
        <w:rPr>
          <w:rFonts w:eastAsia="Arial"/>
        </w:rPr>
        <w:t>m (</w:t>
      </w:r>
      <w:r w:rsidRPr="00AA55AA">
        <w:rPr>
          <w:rFonts w:eastAsia="Arial"/>
          <w:b/>
          <w:bCs/>
        </w:rPr>
        <w:t>E</w:t>
      </w:r>
      <w:r w:rsidR="001512DA" w:rsidRPr="00AA55AA">
        <w:rPr>
          <w:rFonts w:eastAsia="Arial"/>
          <w:b/>
          <w:bCs/>
        </w:rPr>
        <w:t>,</w:t>
      </w:r>
      <w:r w:rsidRPr="00AA55AA">
        <w:rPr>
          <w:rFonts w:eastAsia="Arial"/>
          <w:b/>
          <w:bCs/>
        </w:rPr>
        <w:t>F</w:t>
      </w:r>
      <w:r w:rsidRPr="00AA55AA">
        <w:rPr>
          <w:rFonts w:eastAsia="Arial"/>
        </w:rPr>
        <w:t>).</w:t>
      </w:r>
    </w:p>
    <w:p w14:paraId="66D5C37D" w14:textId="77777777" w:rsidR="00A53982" w:rsidRPr="00AA55AA" w:rsidRDefault="00A53982" w:rsidP="00AA55AA"/>
    <w:p w14:paraId="4878CD9C" w14:textId="41784328" w:rsidR="006E5E86" w:rsidRPr="00AA55AA" w:rsidRDefault="5A3E214C" w:rsidP="00AA55AA">
      <w:pPr>
        <w:tabs>
          <w:tab w:val="left" w:pos="1080"/>
        </w:tabs>
        <w:rPr>
          <w:rFonts w:eastAsia="Arial"/>
        </w:rPr>
      </w:pPr>
      <w:r w:rsidRPr="00AA55AA">
        <w:rPr>
          <w:rFonts w:eastAsia="Arial"/>
          <w:b/>
          <w:bCs/>
        </w:rPr>
        <w:t xml:space="preserve">Figure </w:t>
      </w:r>
      <w:r w:rsidR="00E1329A" w:rsidRPr="00AA55AA">
        <w:rPr>
          <w:rFonts w:eastAsia="Arial"/>
          <w:b/>
          <w:bCs/>
        </w:rPr>
        <w:t>4</w:t>
      </w:r>
      <w:r w:rsidR="002939DB" w:rsidRPr="00AA55AA">
        <w:rPr>
          <w:rFonts w:eastAsia="Arial"/>
          <w:b/>
          <w:bCs/>
        </w:rPr>
        <w:t xml:space="preserve">: </w:t>
      </w:r>
      <w:r w:rsidRPr="00AA55AA">
        <w:rPr>
          <w:rFonts w:eastAsia="Arial"/>
          <w:b/>
          <w:bCs/>
        </w:rPr>
        <w:t xml:space="preserve">Multi-hit model shows an inflammatory response after ALI. </w:t>
      </w:r>
      <w:r w:rsidRPr="00AA55AA">
        <w:rPr>
          <w:rFonts w:eastAsia="Arial"/>
        </w:rPr>
        <w:t>(</w:t>
      </w:r>
      <w:r w:rsidRPr="00AA55AA">
        <w:rPr>
          <w:rFonts w:eastAsia="Arial"/>
          <w:b/>
          <w:bCs/>
        </w:rPr>
        <w:t>A</w:t>
      </w:r>
      <w:r w:rsidRPr="00AA55AA">
        <w:rPr>
          <w:rFonts w:eastAsia="Arial"/>
        </w:rPr>
        <w:t xml:space="preserve">) Neutrophil influx with neutrophils reaching more than 75% of the fraction of total cells in the bronchoalveolar lavage fluid (BALF) </w:t>
      </w:r>
      <w:r w:rsidR="002939DB" w:rsidRPr="00AA55AA">
        <w:rPr>
          <w:rFonts w:eastAsia="Arial"/>
        </w:rPr>
        <w:t>6 h</w:t>
      </w:r>
      <w:r w:rsidRPr="00AA55AA">
        <w:rPr>
          <w:rFonts w:eastAsia="Arial"/>
        </w:rPr>
        <w:t xml:space="preserve"> after induced lung injury (multi-hit) compared to control animals. (</w:t>
      </w:r>
      <w:r w:rsidRPr="00AA55AA">
        <w:rPr>
          <w:rFonts w:eastAsia="Arial"/>
          <w:b/>
          <w:bCs/>
        </w:rPr>
        <w:t>B</w:t>
      </w:r>
      <w:r w:rsidRPr="00AA55AA">
        <w:rPr>
          <w:rFonts w:eastAsia="Arial"/>
        </w:rPr>
        <w:t xml:space="preserve">) Proinflammatory cytokine IL-6 is elevated in </w:t>
      </w:r>
      <w:r w:rsidR="004C0D51" w:rsidRPr="00AA55AA">
        <w:rPr>
          <w:rFonts w:eastAsia="Arial"/>
        </w:rPr>
        <w:t>bronchoalveolar lavage fluid (BALF) and (</w:t>
      </w:r>
      <w:r w:rsidR="004C0D51" w:rsidRPr="00AA55AA">
        <w:rPr>
          <w:rFonts w:eastAsia="Arial"/>
          <w:b/>
          <w:bCs/>
        </w:rPr>
        <w:t>C</w:t>
      </w:r>
      <w:r w:rsidR="004C0D51" w:rsidRPr="00AA55AA">
        <w:rPr>
          <w:rFonts w:eastAsia="Arial"/>
        </w:rPr>
        <w:t xml:space="preserve">) </w:t>
      </w:r>
      <w:r w:rsidRPr="00AA55AA">
        <w:rPr>
          <w:rFonts w:eastAsia="Arial"/>
        </w:rPr>
        <w:t xml:space="preserve">lung tissue </w:t>
      </w:r>
      <w:r w:rsidR="00360AC0" w:rsidRPr="00AA55AA">
        <w:rPr>
          <w:rFonts w:eastAsia="Arial"/>
        </w:rPr>
        <w:t>6 h</w:t>
      </w:r>
      <w:r w:rsidRPr="00AA55AA">
        <w:rPr>
          <w:rFonts w:eastAsia="Arial"/>
        </w:rPr>
        <w:t xml:space="preserve"> after induced ALI. </w:t>
      </w:r>
      <w:r w:rsidR="00360AC0" w:rsidRPr="00AA55AA">
        <w:rPr>
          <w:rFonts w:eastAsia="Arial"/>
        </w:rPr>
        <w:t>The n</w:t>
      </w:r>
      <w:r w:rsidRPr="00AA55AA">
        <w:rPr>
          <w:rFonts w:eastAsia="Arial"/>
        </w:rPr>
        <w:t>umber of animals (N</w:t>
      </w:r>
      <w:r w:rsidR="004C0D51" w:rsidRPr="00AA55AA">
        <w:rPr>
          <w:rFonts w:eastAsia="Arial"/>
        </w:rPr>
        <w:t>) varies</w:t>
      </w:r>
      <w:r w:rsidR="004C0D51" w:rsidRPr="00AA55AA">
        <w:rPr>
          <w:rFonts w:eastAsia="Arial"/>
          <w:kern w:val="24"/>
        </w:rPr>
        <w:t xml:space="preserve"> </w:t>
      </w:r>
      <w:r w:rsidR="004C0D51" w:rsidRPr="00AA55AA">
        <w:rPr>
          <w:rFonts w:eastAsia="Arial"/>
        </w:rPr>
        <w:t xml:space="preserve">due to </w:t>
      </w:r>
      <w:r w:rsidR="00360AC0" w:rsidRPr="00AA55AA">
        <w:rPr>
          <w:rFonts w:eastAsia="Arial"/>
        </w:rPr>
        <w:t xml:space="preserve">the </w:t>
      </w:r>
      <w:r w:rsidR="00B31F2A" w:rsidRPr="00AA55AA">
        <w:rPr>
          <w:rFonts w:eastAsia="Arial"/>
        </w:rPr>
        <w:t xml:space="preserve">available material </w:t>
      </w:r>
      <w:r w:rsidR="00E5741B" w:rsidRPr="00AA55AA">
        <w:rPr>
          <w:rFonts w:eastAsia="Arial"/>
        </w:rPr>
        <w:t xml:space="preserve">at the timepoint for analysis. </w:t>
      </w:r>
      <w:r w:rsidR="00C86EE1" w:rsidRPr="00AA55AA">
        <w:rPr>
          <w:rFonts w:eastAsia="Arial"/>
        </w:rPr>
        <w:t>For BALF (</w:t>
      </w:r>
      <w:r w:rsidR="00C86EE1" w:rsidRPr="00AA55AA">
        <w:rPr>
          <w:rFonts w:eastAsia="Arial"/>
          <w:b/>
          <w:bCs/>
        </w:rPr>
        <w:t>B</w:t>
      </w:r>
      <w:r w:rsidR="00C86EE1" w:rsidRPr="00AA55AA">
        <w:rPr>
          <w:rFonts w:eastAsia="Arial"/>
        </w:rPr>
        <w:t>)</w:t>
      </w:r>
      <w:r w:rsidR="00360AC0" w:rsidRPr="00AA55AA">
        <w:rPr>
          <w:rFonts w:eastAsia="Arial"/>
        </w:rPr>
        <w:t>, an</w:t>
      </w:r>
      <w:r w:rsidR="00C86EE1" w:rsidRPr="00AA55AA">
        <w:rPr>
          <w:rFonts w:eastAsia="Arial"/>
        </w:rPr>
        <w:t xml:space="preserve"> enzyme-linked immunosorbent assay was used, while for lung tissue (</w:t>
      </w:r>
      <w:r w:rsidR="00C86EE1" w:rsidRPr="00AA55AA">
        <w:rPr>
          <w:rFonts w:eastAsia="Arial"/>
          <w:b/>
          <w:bCs/>
        </w:rPr>
        <w:t>C</w:t>
      </w:r>
      <w:r w:rsidR="00C86EE1" w:rsidRPr="00AA55AA">
        <w:rPr>
          <w:rFonts w:eastAsia="Arial"/>
        </w:rPr>
        <w:t>)</w:t>
      </w:r>
      <w:r w:rsidR="00360AC0" w:rsidRPr="00AA55AA">
        <w:rPr>
          <w:rFonts w:eastAsia="Arial"/>
        </w:rPr>
        <w:t>,</w:t>
      </w:r>
      <w:r w:rsidR="00C86EE1" w:rsidRPr="00AA55AA">
        <w:rPr>
          <w:rFonts w:eastAsia="Arial"/>
        </w:rPr>
        <w:t xml:space="preserve"> multiplex laser bead technology was performed. </w:t>
      </w:r>
      <w:r w:rsidRPr="00AA55AA">
        <w:rPr>
          <w:rFonts w:eastAsia="Arial"/>
        </w:rPr>
        <w:t xml:space="preserve">All values </w:t>
      </w:r>
      <w:r w:rsidR="00360AC0" w:rsidRPr="00AA55AA">
        <w:rPr>
          <w:rFonts w:eastAsia="Arial"/>
        </w:rPr>
        <w:t xml:space="preserve">are </w:t>
      </w:r>
      <w:r w:rsidRPr="00AA55AA">
        <w:rPr>
          <w:rFonts w:eastAsia="Arial"/>
        </w:rPr>
        <w:t xml:space="preserve">shown as mean </w:t>
      </w:r>
      <w:r w:rsidRPr="00AA55AA">
        <w:rPr>
          <w:rFonts w:eastAsia="Symbol"/>
        </w:rPr>
        <w:t>±</w:t>
      </w:r>
      <w:r w:rsidRPr="00AA55AA">
        <w:rPr>
          <w:rFonts w:eastAsia="Arial"/>
        </w:rPr>
        <w:t xml:space="preserve"> SD.</w:t>
      </w:r>
    </w:p>
    <w:p w14:paraId="32EAFD7D" w14:textId="77777777" w:rsidR="006E4797" w:rsidRPr="00AA55AA" w:rsidRDefault="006E4797" w:rsidP="00AA55AA"/>
    <w:p w14:paraId="7B6CAF4A" w14:textId="7B4BECFB" w:rsidR="00243CF6" w:rsidRPr="00AA55AA" w:rsidRDefault="00243CF6" w:rsidP="00AA55AA">
      <w:r w:rsidRPr="00AA55AA">
        <w:rPr>
          <w:b/>
          <w:bCs/>
        </w:rPr>
        <w:t xml:space="preserve">Supplementary File 1: </w:t>
      </w:r>
      <w:r w:rsidR="0011085A" w:rsidRPr="00AA55AA">
        <w:rPr>
          <w:b/>
          <w:bCs/>
        </w:rPr>
        <w:t>Case monitoring form for neonatal piglet acute lung injury model</w:t>
      </w:r>
      <w:r w:rsidR="00AF163F" w:rsidRPr="00AA55AA">
        <w:t>.</w:t>
      </w:r>
    </w:p>
    <w:p w14:paraId="25CCFA65" w14:textId="77777777" w:rsidR="00243CF6" w:rsidRPr="00AA55AA" w:rsidRDefault="00243CF6" w:rsidP="00AA55AA"/>
    <w:p w14:paraId="04385658" w14:textId="410384E8" w:rsidR="08DC4180" w:rsidRPr="00AA55AA" w:rsidRDefault="08DC4180" w:rsidP="00AA55AA">
      <w:pPr>
        <w:tabs>
          <w:tab w:val="left" w:pos="3256"/>
        </w:tabs>
        <w:rPr>
          <w:b/>
          <w:bCs/>
        </w:rPr>
      </w:pPr>
      <w:r w:rsidRPr="00AA55AA">
        <w:rPr>
          <w:b/>
          <w:bCs/>
        </w:rPr>
        <w:t xml:space="preserve">DISCUSSION: </w:t>
      </w:r>
    </w:p>
    <w:p w14:paraId="33CE926C" w14:textId="6282EC72" w:rsidR="009F161E" w:rsidRPr="00AA55AA" w:rsidRDefault="00154B4C" w:rsidP="00AA55AA">
      <w:pPr>
        <w:rPr>
          <w:lang w:val="en-CA"/>
        </w:rPr>
      </w:pPr>
      <w:r w:rsidRPr="00AA55AA">
        <w:rPr>
          <w:rFonts w:eastAsia="Times New Roman"/>
        </w:rPr>
        <w:t xml:space="preserve">The </w:t>
      </w:r>
      <w:r w:rsidR="6140B912" w:rsidRPr="00AA55AA">
        <w:rPr>
          <w:rFonts w:eastAsia="Times New Roman"/>
        </w:rPr>
        <w:t xml:space="preserve">neonatal </w:t>
      </w:r>
      <w:r w:rsidRPr="00AA55AA">
        <w:rPr>
          <w:rFonts w:eastAsia="Times New Roman"/>
        </w:rPr>
        <w:t>piglet</w:t>
      </w:r>
      <w:r w:rsidR="00CB2B63" w:rsidRPr="00AA55AA">
        <w:rPr>
          <w:rFonts w:eastAsia="Times New Roman"/>
        </w:rPr>
        <w:t xml:space="preserve"> ALI</w:t>
      </w:r>
      <w:r w:rsidRPr="00AA55AA">
        <w:rPr>
          <w:rFonts w:eastAsia="Times New Roman"/>
        </w:rPr>
        <w:t xml:space="preserve"> model consists of a multi-hit model featuring </w:t>
      </w:r>
      <w:r w:rsidR="007F032A" w:rsidRPr="00AA55AA">
        <w:rPr>
          <w:rFonts w:eastAsia="Times New Roman"/>
        </w:rPr>
        <w:t xml:space="preserve">lung </w:t>
      </w:r>
      <w:r w:rsidRPr="00AA55AA">
        <w:rPr>
          <w:rFonts w:eastAsia="Times New Roman"/>
        </w:rPr>
        <w:t>lavage for surfactant removal (mimicking respiratory distress syndrome leading to atelectotrauma), high oxygen exposure (leading to reactive oxygen species), mechanical ventilation (baro/volu-trauma), as well as IT administration of LPS</w:t>
      </w:r>
      <w:r w:rsidR="00B27CCA" w:rsidRPr="00AA55AA">
        <w:rPr>
          <w:rFonts w:eastAsia="Times New Roman"/>
        </w:rPr>
        <w:t xml:space="preserve"> </w:t>
      </w:r>
      <w:r w:rsidRPr="00AA55AA">
        <w:rPr>
          <w:rFonts w:eastAsia="Times New Roman"/>
        </w:rPr>
        <w:t xml:space="preserve">as an inflammatory stimulus, mirroring the various components </w:t>
      </w:r>
      <w:r w:rsidRPr="00AA55AA">
        <w:rPr>
          <w:rFonts w:eastAsia="Times New Roman"/>
        </w:rPr>
        <w:lastRenderedPageBreak/>
        <w:t>thought to be involved in BPD pathogenesis in preterm infants</w:t>
      </w:r>
      <w:r w:rsidR="007F032A" w:rsidRPr="00AA55AA">
        <w:rPr>
          <w:rFonts w:eastAsia="Times New Roman"/>
        </w:rPr>
        <w:fldChar w:fldCharType="begin">
          <w:fldData xml:space="preserve">PEVuZE5vdGU+PENpdGU+PEF1dGhvcj5UaGViYXVkPC9BdXRob3I+PFllYXI+MjAxOTwvWWVhcj48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=
</w:fldData>
        </w:fldChar>
      </w:r>
      <w:r w:rsidR="00AB66E7" w:rsidRPr="00AA55AA">
        <w:rPr>
          <w:rFonts w:eastAsia="Times New Roman"/>
        </w:rPr>
        <w:instrText xml:space="preserve"> ADDIN EN.CITE </w:instrText>
      </w:r>
      <w:r w:rsidR="00AB66E7" w:rsidRPr="00AA55AA">
        <w:rPr>
          <w:rFonts w:eastAsia="Times New Roman"/>
        </w:rPr>
        <w:fldChar w:fldCharType="begin">
          <w:fldData xml:space="preserve">PEVuZE5vdGU+PENpdGU+PEF1dGhvcj5UaGViYXVkPC9BdXRob3I+PFllYXI+MjAxOTwvWWVhcj48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=
</w:fldData>
        </w:fldChar>
      </w:r>
      <w:r w:rsidR="00AB66E7" w:rsidRPr="00AA55AA">
        <w:rPr>
          <w:rFonts w:eastAsia="Times New Roman"/>
        </w:rPr>
        <w:instrText xml:space="preserve"> ADDIN EN.CITE.DATA </w:instrText>
      </w:r>
      <w:r w:rsidR="00AB66E7" w:rsidRPr="00AA55AA">
        <w:rPr>
          <w:rFonts w:eastAsia="Times New Roman"/>
        </w:rPr>
      </w:r>
      <w:r w:rsidR="00AB66E7" w:rsidRPr="00AA55AA">
        <w:rPr>
          <w:rFonts w:eastAsia="Times New Roman"/>
        </w:rPr>
        <w:fldChar w:fldCharType="end"/>
      </w:r>
      <w:r w:rsidR="007F032A" w:rsidRPr="00AA55AA">
        <w:rPr>
          <w:rFonts w:eastAsia="Times New Roman"/>
        </w:rPr>
      </w:r>
      <w:r w:rsidR="007F032A" w:rsidRPr="00AA55AA">
        <w:rPr>
          <w:rFonts w:eastAsia="Times New Roman"/>
        </w:rPr>
        <w:fldChar w:fldCharType="separate"/>
      </w:r>
      <w:r w:rsidR="00AB66E7" w:rsidRPr="00AA55AA">
        <w:rPr>
          <w:rFonts w:eastAsia="Times New Roman"/>
          <w:noProof/>
          <w:vertAlign w:val="superscript"/>
        </w:rPr>
        <w:t>2</w:t>
      </w:r>
      <w:r w:rsidR="007F032A" w:rsidRPr="00AA55AA">
        <w:rPr>
          <w:rFonts w:eastAsia="Times New Roman"/>
        </w:rPr>
        <w:fldChar w:fldCharType="end"/>
      </w:r>
      <w:r w:rsidRPr="00AA55AA">
        <w:rPr>
          <w:rFonts w:eastAsia="Times New Roman"/>
        </w:rPr>
        <w:t xml:space="preserve">. </w:t>
      </w:r>
      <w:r w:rsidR="00A665BE" w:rsidRPr="00AA55AA">
        <w:rPr>
          <w:lang w:val="en-CA"/>
        </w:rPr>
        <w:t xml:space="preserve">During the surfactant depletion process, there is </w:t>
      </w:r>
      <w:r w:rsidR="009D62C6" w:rsidRPr="00AA55AA">
        <w:rPr>
          <w:lang w:val="en-CA"/>
        </w:rPr>
        <w:t xml:space="preserve">a </w:t>
      </w:r>
      <w:r w:rsidR="00A665BE" w:rsidRPr="00AA55AA">
        <w:rPr>
          <w:lang w:val="en-CA"/>
        </w:rPr>
        <w:t xml:space="preserve">purposeful increase of pressure and oxygen to contribute to injury. The exposure to hyperoxia with FiO2 1.0 is approximately </w:t>
      </w:r>
      <w:r w:rsidR="009D62C6" w:rsidRPr="00AA55AA">
        <w:rPr>
          <w:lang w:val="en-CA"/>
        </w:rPr>
        <w:t>3 h</w:t>
      </w:r>
      <w:r w:rsidR="00A665BE" w:rsidRPr="00AA55AA">
        <w:rPr>
          <w:lang w:val="en-CA"/>
        </w:rPr>
        <w:t>, and high pressure is added for about 90 min during the induced lung injury phase (surfactant depletion lavage and endotoxin installation). High inspired oxygen levels during resuscitation (high FiO</w:t>
      </w:r>
      <w:r w:rsidR="00A665BE" w:rsidRPr="00AA55AA">
        <w:rPr>
          <w:vertAlign w:val="subscript"/>
          <w:lang w:val="en-CA"/>
        </w:rPr>
        <w:t>2</w:t>
      </w:r>
      <w:r w:rsidR="00A665BE" w:rsidRPr="00AA55AA">
        <w:rPr>
          <w:lang w:val="en-CA"/>
        </w:rPr>
        <w:t xml:space="preserve"> 0.9 </w:t>
      </w:r>
      <w:r w:rsidR="00A665BE" w:rsidRPr="00AA55AA">
        <w:rPr>
          <w:i/>
          <w:iCs/>
          <w:lang w:val="en-CA"/>
        </w:rPr>
        <w:t>vs</w:t>
      </w:r>
      <w:r w:rsidR="009D62C6" w:rsidRPr="00AA55AA">
        <w:rPr>
          <w:lang w:val="en-CA"/>
        </w:rPr>
        <w:t>.</w:t>
      </w:r>
      <w:r w:rsidR="00A665BE" w:rsidRPr="00AA55AA">
        <w:rPr>
          <w:lang w:val="en-CA"/>
        </w:rPr>
        <w:t xml:space="preserve"> low FiO</w:t>
      </w:r>
      <w:r w:rsidR="00A665BE" w:rsidRPr="00AA55AA">
        <w:rPr>
          <w:vertAlign w:val="subscript"/>
          <w:lang w:val="en-CA"/>
        </w:rPr>
        <w:t>2</w:t>
      </w:r>
      <w:r w:rsidR="00A665BE" w:rsidRPr="00AA55AA">
        <w:rPr>
          <w:lang w:val="en-CA"/>
        </w:rPr>
        <w:t xml:space="preserve"> 0.3) in extremely preterm born infants resulted in higher oxidative stress and inflammation</w:t>
      </w:r>
      <w:r w:rsidR="009D62C6" w:rsidRPr="00AA55AA">
        <w:rPr>
          <w:lang w:val="en-CA"/>
        </w:rPr>
        <w:t>,</w:t>
      </w:r>
      <w:r w:rsidR="00A665BE" w:rsidRPr="00AA55AA">
        <w:rPr>
          <w:lang w:val="en-CA"/>
        </w:rPr>
        <w:t xml:space="preserve"> with </w:t>
      </w:r>
      <w:r w:rsidR="00497ECF" w:rsidRPr="00AA55AA">
        <w:rPr>
          <w:lang w:val="en-CA"/>
        </w:rPr>
        <w:t>hyperoxia</w:t>
      </w:r>
      <w:r w:rsidR="00A665BE" w:rsidRPr="00AA55AA">
        <w:rPr>
          <w:lang w:val="en-CA"/>
        </w:rPr>
        <w:t xml:space="preserve"> exposure less than </w:t>
      </w:r>
      <w:r w:rsidR="009D62C6" w:rsidRPr="00AA55AA">
        <w:rPr>
          <w:lang w:val="en-CA"/>
        </w:rPr>
        <w:t>1 h</w:t>
      </w:r>
      <w:r w:rsidR="00A665BE" w:rsidRPr="00AA55AA">
        <w:rPr>
          <w:lang w:val="en-CA"/>
        </w:rPr>
        <w:fldChar w:fldCharType="begin">
          <w:fldData xml:space="preserve">PEVuZE5vdGU+PENpdGU+PEF1dGhvcj5WZW50bzwvQXV0aG9yPjxZZWFyPjIwMDk8L1llYXI+PFJl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</w:fldData>
        </w:fldChar>
      </w:r>
      <w:r w:rsidR="0062540C" w:rsidRPr="00AA55AA">
        <w:rPr>
          <w:lang w:val="en-CA"/>
        </w:rPr>
        <w:instrText xml:space="preserve"> ADDIN EN.CITE </w:instrText>
      </w:r>
      <w:r w:rsidR="0062540C" w:rsidRPr="00AA55AA">
        <w:rPr>
          <w:lang w:val="en-CA"/>
        </w:rPr>
        <w:fldChar w:fldCharType="begin">
          <w:fldData xml:space="preserve">PEVuZE5vdGU+PENpdGU+PEF1dGhvcj5WZW50bzwvQXV0aG9yPjxZZWFyPjIwMDk8L1llYXI+PFJl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</w:fldData>
        </w:fldChar>
      </w:r>
      <w:r w:rsidR="0062540C" w:rsidRPr="00AA55AA">
        <w:rPr>
          <w:lang w:val="en-CA"/>
        </w:rPr>
        <w:instrText xml:space="preserve"> ADDIN EN.CITE.DATA </w:instrText>
      </w:r>
      <w:r w:rsidR="0062540C" w:rsidRPr="00AA55AA">
        <w:rPr>
          <w:lang w:val="en-CA"/>
        </w:rPr>
      </w:r>
      <w:r w:rsidR="0062540C" w:rsidRPr="00AA55AA">
        <w:rPr>
          <w:lang w:val="en-CA"/>
        </w:rPr>
        <w:fldChar w:fldCharType="end"/>
      </w:r>
      <w:r w:rsidR="00A665BE" w:rsidRPr="00AA55AA">
        <w:rPr>
          <w:lang w:val="en-CA"/>
        </w:rPr>
      </w:r>
      <w:r w:rsidR="00A665BE" w:rsidRPr="00AA55AA">
        <w:rPr>
          <w:lang w:val="en-CA"/>
        </w:rPr>
        <w:fldChar w:fldCharType="separate"/>
      </w:r>
      <w:r w:rsidR="00B21186" w:rsidRPr="00AA55AA">
        <w:rPr>
          <w:noProof/>
          <w:vertAlign w:val="superscript"/>
          <w:lang w:val="en-CA"/>
        </w:rPr>
        <w:t>29</w:t>
      </w:r>
      <w:r w:rsidR="00A665BE" w:rsidRPr="00AA55AA">
        <w:rPr>
          <w:lang w:val="en-CA"/>
        </w:rPr>
        <w:fldChar w:fldCharType="end"/>
      </w:r>
      <w:r w:rsidR="00A665BE" w:rsidRPr="00AA55AA">
        <w:rPr>
          <w:lang w:val="en-CA"/>
        </w:rPr>
        <w:t xml:space="preserve">. Upon surfactant depletion in the piglet model, the lungs will </w:t>
      </w:r>
      <w:r w:rsidR="00FC3D6B" w:rsidRPr="00AA55AA">
        <w:rPr>
          <w:lang w:val="en-CA"/>
        </w:rPr>
        <w:t>collapse/resulting in atelecta</w:t>
      </w:r>
      <w:r w:rsidR="006A2AAE" w:rsidRPr="00AA55AA">
        <w:rPr>
          <w:lang w:val="en-CA"/>
        </w:rPr>
        <w:t>sis</w:t>
      </w:r>
      <w:r w:rsidR="00FC3D6B" w:rsidRPr="00AA55AA">
        <w:rPr>
          <w:lang w:val="en-CA"/>
        </w:rPr>
        <w:t>, and the ability to maintain alveolar patency will be reduced</w:t>
      </w:r>
      <w:r w:rsidR="00A665BE" w:rsidRPr="00AA55AA">
        <w:rPr>
          <w:lang w:val="en-CA"/>
        </w:rPr>
        <w:t xml:space="preserve"> for appropriate ventilation and oxygenation. As such, even though the settings are reduced </w:t>
      </w:r>
      <w:r w:rsidR="00FF7A1A" w:rsidRPr="00AA55AA">
        <w:rPr>
          <w:lang w:val="en-CA"/>
        </w:rPr>
        <w:t xml:space="preserve">in </w:t>
      </w:r>
      <w:r w:rsidR="00A665BE" w:rsidRPr="00AA55AA">
        <w:rPr>
          <w:lang w:val="en-CA"/>
        </w:rPr>
        <w:t xml:space="preserve">the </w:t>
      </w:r>
      <w:r w:rsidR="00FF7A1A" w:rsidRPr="00AA55AA">
        <w:rPr>
          <w:lang w:val="en-CA"/>
        </w:rPr>
        <w:t>observation</w:t>
      </w:r>
      <w:r w:rsidR="00A665BE" w:rsidRPr="00AA55AA">
        <w:rPr>
          <w:lang w:val="en-CA"/>
        </w:rPr>
        <w:t xml:space="preserve"> p</w:t>
      </w:r>
      <w:r w:rsidR="00F95498" w:rsidRPr="00AA55AA">
        <w:rPr>
          <w:lang w:val="en-CA"/>
        </w:rPr>
        <w:t>eriod</w:t>
      </w:r>
      <w:r w:rsidR="00A665BE" w:rsidRPr="00AA55AA">
        <w:rPr>
          <w:lang w:val="en-CA"/>
        </w:rPr>
        <w:t xml:space="preserve">, the surfactant removal will </w:t>
      </w:r>
      <w:r w:rsidR="00FF7A1A" w:rsidRPr="00AA55AA">
        <w:rPr>
          <w:lang w:val="en-CA"/>
        </w:rPr>
        <w:t>result in</w:t>
      </w:r>
      <w:r w:rsidR="00A665BE" w:rsidRPr="00AA55AA">
        <w:rPr>
          <w:lang w:val="en-CA"/>
        </w:rPr>
        <w:t xml:space="preserve"> a need for higher pressure in order to achieve a tidal volume of 7 m</w:t>
      </w:r>
      <w:r w:rsidR="00FC3D6B" w:rsidRPr="00AA55AA">
        <w:rPr>
          <w:lang w:val="en-CA"/>
        </w:rPr>
        <w:t>L</w:t>
      </w:r>
      <w:r w:rsidR="00A665BE" w:rsidRPr="00AA55AA">
        <w:rPr>
          <w:lang w:val="en-CA"/>
        </w:rPr>
        <w:t xml:space="preserve">/kg. </w:t>
      </w:r>
      <w:r w:rsidR="003A5BB2" w:rsidRPr="00AA55AA">
        <w:rPr>
          <w:lang w:val="en-CA"/>
        </w:rPr>
        <w:t>T</w:t>
      </w:r>
      <w:r w:rsidR="00A665BE" w:rsidRPr="00AA55AA">
        <w:rPr>
          <w:lang w:val="en-CA"/>
        </w:rPr>
        <w:t>he lungs will be able to produce surfactant</w:t>
      </w:r>
      <w:r w:rsidR="00EC2406" w:rsidRPr="00AA55AA">
        <w:rPr>
          <w:lang w:val="en-CA"/>
        </w:rPr>
        <w:t xml:space="preserve"> as time passes</w:t>
      </w:r>
      <w:r w:rsidR="006A2AAE" w:rsidRPr="00AA55AA">
        <w:rPr>
          <w:lang w:val="en-CA"/>
        </w:rPr>
        <w:t>,</w:t>
      </w:r>
      <w:r w:rsidR="0077519B" w:rsidRPr="00AA55AA">
        <w:rPr>
          <w:lang w:val="en-CA"/>
        </w:rPr>
        <w:t xml:space="preserve"> and</w:t>
      </w:r>
      <w:r w:rsidR="00A665BE" w:rsidRPr="00AA55AA">
        <w:rPr>
          <w:lang w:val="en-CA"/>
        </w:rPr>
        <w:t xml:space="preserve"> the extent of the ongoing injurious process </w:t>
      </w:r>
      <w:r w:rsidR="00BC5DB8" w:rsidRPr="00AA55AA">
        <w:rPr>
          <w:lang w:val="en-CA"/>
        </w:rPr>
        <w:t xml:space="preserve">might </w:t>
      </w:r>
      <w:r w:rsidR="00A665BE" w:rsidRPr="00AA55AA">
        <w:rPr>
          <w:lang w:val="en-CA"/>
        </w:rPr>
        <w:t>lessen over</w:t>
      </w:r>
      <w:r w:rsidR="006A2AAE" w:rsidRPr="00AA55AA">
        <w:rPr>
          <w:lang w:val="en-CA"/>
        </w:rPr>
        <w:t xml:space="preserve"> </w:t>
      </w:r>
      <w:r w:rsidR="00A665BE" w:rsidRPr="00AA55AA">
        <w:rPr>
          <w:lang w:val="en-CA"/>
        </w:rPr>
        <w:t xml:space="preserve">time. </w:t>
      </w:r>
      <w:r w:rsidR="003A5BB2" w:rsidRPr="00AA55AA">
        <w:rPr>
          <w:lang w:val="en-CA"/>
        </w:rPr>
        <w:t>However, this novel neonatal piglet model of ALI show</w:t>
      </w:r>
      <w:r w:rsidR="00FF7A1A" w:rsidRPr="00AA55AA">
        <w:rPr>
          <w:lang w:val="en-CA"/>
        </w:rPr>
        <w:t>s</w:t>
      </w:r>
      <w:r w:rsidR="003A5BB2" w:rsidRPr="00AA55AA">
        <w:rPr>
          <w:lang w:val="en-CA"/>
        </w:rPr>
        <w:t xml:space="preserve"> little recovery (</w:t>
      </w:r>
      <w:r w:rsidR="003A5BB2" w:rsidRPr="00AA55AA">
        <w:rPr>
          <w:b/>
          <w:bCs/>
          <w:lang w:val="en-CA"/>
        </w:rPr>
        <w:t>Figure 2</w:t>
      </w:r>
      <w:r w:rsidR="003A5BB2" w:rsidRPr="00AA55AA">
        <w:rPr>
          <w:lang w:val="en-CA"/>
        </w:rPr>
        <w:t xml:space="preserve">) of lung function (compliance) and oxygenation (PF ratio) during the </w:t>
      </w:r>
      <w:r w:rsidR="0077519B" w:rsidRPr="00AA55AA">
        <w:rPr>
          <w:lang w:val="en-CA"/>
        </w:rPr>
        <w:t>observation p</w:t>
      </w:r>
      <w:r w:rsidR="00F95498" w:rsidRPr="00AA55AA">
        <w:rPr>
          <w:lang w:val="en-CA"/>
        </w:rPr>
        <w:t>eriod</w:t>
      </w:r>
      <w:r w:rsidR="003A5BB2" w:rsidRPr="00AA55AA">
        <w:rPr>
          <w:lang w:val="en-CA"/>
        </w:rPr>
        <w:t xml:space="preserve"> for </w:t>
      </w:r>
      <w:r w:rsidR="00C02549" w:rsidRPr="00AA55AA">
        <w:rPr>
          <w:lang w:val="en-CA"/>
        </w:rPr>
        <w:t>6 h</w:t>
      </w:r>
      <w:r w:rsidR="003A5BB2" w:rsidRPr="00AA55AA">
        <w:rPr>
          <w:lang w:val="en-CA"/>
        </w:rPr>
        <w:t xml:space="preserve"> following the induced lung injury. </w:t>
      </w:r>
      <w:r w:rsidR="56018E48" w:rsidRPr="00AA55AA">
        <w:rPr>
          <w:rFonts w:eastAsia="Times New Roman"/>
        </w:rPr>
        <w:t>This</w:t>
      </w:r>
      <w:r w:rsidRPr="00AA55AA">
        <w:rPr>
          <w:rFonts w:eastAsia="Times New Roman"/>
        </w:rPr>
        <w:t xml:space="preserve"> model closely resembles the most common initial postnatal circumstances that extremely preterm infants face</w:t>
      </w:r>
      <w:r w:rsidR="56018E48" w:rsidRPr="00AA55AA">
        <w:rPr>
          <w:rFonts w:eastAsia="Times New Roman"/>
        </w:rPr>
        <w:t>, making it highly relevant for translational efforts.</w:t>
      </w:r>
      <w:r w:rsidRPr="00AA55AA">
        <w:rPr>
          <w:rFonts w:eastAsia="Times New Roman"/>
        </w:rPr>
        <w:t xml:space="preserve"> </w:t>
      </w:r>
      <w:r w:rsidR="009F161E" w:rsidRPr="00AA55AA">
        <w:rPr>
          <w:rFonts w:eastAsia="Times New Roman"/>
        </w:rPr>
        <w:t>The model creates a moderate (10</w:t>
      </w:r>
      <w:r w:rsidR="00F511D9" w:rsidRPr="00AA55AA">
        <w:rPr>
          <w:rFonts w:eastAsia="Times New Roman"/>
        </w:rPr>
        <w:t>0</w:t>
      </w:r>
      <w:r w:rsidR="006A2AAE" w:rsidRPr="00AA55AA">
        <w:rPr>
          <w:rFonts w:eastAsia="Times New Roman"/>
        </w:rPr>
        <w:t>–</w:t>
      </w:r>
      <w:r w:rsidR="009F161E" w:rsidRPr="00AA55AA">
        <w:rPr>
          <w:rFonts w:eastAsia="Times New Roman"/>
        </w:rPr>
        <w:t xml:space="preserve">200 mmHg) to severe (&lt;100 mmHg) acute lung injury defined by the </w:t>
      </w:r>
      <w:r w:rsidR="56018E48" w:rsidRPr="00AA55AA">
        <w:rPr>
          <w:rFonts w:eastAsia="Times New Roman"/>
        </w:rPr>
        <w:t>P/F ratio</w:t>
      </w:r>
      <w:r w:rsidR="009F161E" w:rsidRPr="00AA55AA">
        <w:rPr>
          <w:rFonts w:eastAsia="Times New Roman"/>
        </w:rPr>
        <w:fldChar w:fldCharType="begin"/>
      </w:r>
      <w:r w:rsidR="00B21186" w:rsidRPr="00AA55AA">
        <w:rPr>
          <w:rFonts w:eastAsia="Times New Roman"/>
        </w:rPr>
        <w:instrText xml:space="preserve"> ADDIN EN.CITE &lt;EndNote&gt;&lt;Cite&gt;&lt;Author&gt;Force&lt;/Author&gt;&lt;Year&gt;2012&lt;/Year&gt;&lt;RecNum&gt;196&lt;/RecNum&gt;&lt;DisplayText&gt;&lt;style face="superscript"&gt;28&lt;/style&gt;&lt;/DisplayText&gt;&lt;record&gt;&lt;rec-number&gt;196&lt;/rec-number&gt;&lt;foreign-keys&gt;&lt;key app="EN" db-id="a5v9spap4frex1e0999xzfted2zttzpddtxw" timestamp="1728960661"&gt;196&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s://www.ncbi.nlm.nih.gov/pubmed/22797452&lt;/url&gt;&lt;/related-urls&gt;&lt;/urls&gt;&lt;electronic-resource-num&gt;10.1001/jama.2012.5669&lt;/electronic-resource-num&gt;&lt;remote-database-name&gt;Medline&lt;/remote-database-name&gt;&lt;remote-database-provider&gt;NLM&lt;/remote-database-provider&gt;&lt;/record&gt;&lt;/Cite&gt;&lt;/EndNote&gt;</w:instrText>
      </w:r>
      <w:r w:rsidR="009F161E" w:rsidRPr="00AA55AA">
        <w:rPr>
          <w:rFonts w:eastAsia="Times New Roman"/>
        </w:rPr>
        <w:fldChar w:fldCharType="separate"/>
      </w:r>
      <w:r w:rsidR="00B21186" w:rsidRPr="00AA55AA">
        <w:rPr>
          <w:rFonts w:eastAsia="Times New Roman"/>
          <w:noProof/>
          <w:vertAlign w:val="superscript"/>
        </w:rPr>
        <w:t>28</w:t>
      </w:r>
      <w:r w:rsidR="009F161E" w:rsidRPr="00AA55AA">
        <w:rPr>
          <w:rFonts w:eastAsia="Times New Roman"/>
        </w:rPr>
        <w:fldChar w:fldCharType="end"/>
      </w:r>
      <w:r w:rsidR="009F161E" w:rsidRPr="00AA55AA">
        <w:rPr>
          <w:rFonts w:eastAsia="Times New Roman"/>
        </w:rPr>
        <w:t xml:space="preserve">. </w:t>
      </w:r>
      <w:r w:rsidR="56018E48" w:rsidRPr="00AA55AA">
        <w:rPr>
          <w:rFonts w:eastAsia="Times New Roman"/>
        </w:rPr>
        <w:t>The</w:t>
      </w:r>
      <w:r w:rsidR="00341020" w:rsidRPr="00AA55AA">
        <w:rPr>
          <w:rFonts w:eastAsia="Times New Roman"/>
        </w:rPr>
        <w:t xml:space="preserve"> </w:t>
      </w:r>
      <w:r w:rsidR="00734C56" w:rsidRPr="00AA55AA">
        <w:rPr>
          <w:rFonts w:eastAsia="Times New Roman"/>
        </w:rPr>
        <w:t>LP</w:t>
      </w:r>
      <w:r w:rsidR="009D2AD1" w:rsidRPr="00AA55AA">
        <w:rPr>
          <w:rFonts w:eastAsia="Times New Roman"/>
        </w:rPr>
        <w:t>S</w:t>
      </w:r>
      <w:r w:rsidR="00734C56" w:rsidRPr="00AA55AA">
        <w:rPr>
          <w:rFonts w:eastAsia="Times New Roman"/>
        </w:rPr>
        <w:t xml:space="preserve"> ef</w:t>
      </w:r>
      <w:r w:rsidR="56018E48" w:rsidRPr="00AA55AA">
        <w:rPr>
          <w:rFonts w:eastAsia="Times New Roman"/>
        </w:rPr>
        <w:t>f</w:t>
      </w:r>
      <w:r w:rsidR="00734C56" w:rsidRPr="00AA55AA">
        <w:rPr>
          <w:rFonts w:eastAsia="Times New Roman"/>
        </w:rPr>
        <w:t>ect</w:t>
      </w:r>
      <w:r w:rsidR="009D2AD1" w:rsidRPr="00AA55AA">
        <w:rPr>
          <w:rFonts w:eastAsia="Times New Roman"/>
        </w:rPr>
        <w:t xml:space="preserve"> with inflammation</w:t>
      </w:r>
      <w:r w:rsidR="56018E48" w:rsidRPr="00AA55AA">
        <w:rPr>
          <w:rFonts w:eastAsia="Times New Roman"/>
        </w:rPr>
        <w:t xml:space="preserve"> </w:t>
      </w:r>
      <w:r w:rsidR="009D2AD1" w:rsidRPr="00AA55AA">
        <w:rPr>
          <w:rFonts w:eastAsia="Times New Roman"/>
        </w:rPr>
        <w:t xml:space="preserve">peaks at one to </w:t>
      </w:r>
      <w:r w:rsidR="00C02549" w:rsidRPr="00AA55AA">
        <w:rPr>
          <w:rFonts w:eastAsia="Times New Roman"/>
        </w:rPr>
        <w:t>2 h</w:t>
      </w:r>
      <w:r w:rsidR="000406BC" w:rsidRPr="00AA55AA">
        <w:rPr>
          <w:rFonts w:eastAsia="Times New Roman"/>
        </w:rPr>
        <w:t xml:space="preserve"> post-injury</w:t>
      </w:r>
      <w:r w:rsidR="001A3534" w:rsidRPr="00AA55AA">
        <w:rPr>
          <w:rFonts w:eastAsia="Times New Roman"/>
        </w:rPr>
        <w:fldChar w:fldCharType="begin">
          <w:fldData xml:space="preserve">PEVuZE5vdGU+PENpdGU+PEF1dGhvcj5WaW5jZW50PC9BdXRob3I+PFllYXI+MTk5MzwvWWVhcj48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</w:fldData>
        </w:fldChar>
      </w:r>
      <w:r w:rsidR="001A3534" w:rsidRPr="00AA55AA">
        <w:rPr>
          <w:rFonts w:eastAsia="Times New Roman"/>
        </w:rPr>
        <w:instrText xml:space="preserve"> ADDIN EN.CITE </w:instrText>
      </w:r>
      <w:r w:rsidR="001A3534" w:rsidRPr="00AA55AA">
        <w:rPr>
          <w:rFonts w:eastAsia="Times New Roman"/>
        </w:rPr>
        <w:fldChar w:fldCharType="begin">
          <w:fldData xml:space="preserve">PEVuZE5vdGU+PENpdGU+PEF1dGhvcj5WaW5jZW50PC9BdXRob3I+PFllYXI+MTk5MzwvWWVhcj48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</w:fldData>
        </w:fldChar>
      </w:r>
      <w:r w:rsidR="001A3534" w:rsidRPr="00AA55AA">
        <w:rPr>
          <w:rFonts w:eastAsia="Times New Roman"/>
        </w:rPr>
        <w:instrText xml:space="preserve"> ADDIN EN.CITE.DATA </w:instrText>
      </w:r>
      <w:r w:rsidR="001A3534" w:rsidRPr="00AA55AA">
        <w:rPr>
          <w:rFonts w:eastAsia="Times New Roman"/>
        </w:rPr>
      </w:r>
      <w:r w:rsidR="001A3534" w:rsidRPr="00AA55AA">
        <w:rPr>
          <w:rFonts w:eastAsia="Times New Roman"/>
        </w:rPr>
        <w:fldChar w:fldCharType="end"/>
      </w:r>
      <w:r w:rsidR="001A3534" w:rsidRPr="00AA55AA">
        <w:rPr>
          <w:rFonts w:eastAsia="Times New Roman"/>
        </w:rPr>
      </w:r>
      <w:r w:rsidR="001A3534" w:rsidRPr="00AA55AA">
        <w:rPr>
          <w:rFonts w:eastAsia="Times New Roman"/>
        </w:rPr>
        <w:fldChar w:fldCharType="separate"/>
      </w:r>
      <w:r w:rsidR="001A3534" w:rsidRPr="00AA55AA">
        <w:rPr>
          <w:rFonts w:eastAsia="Times New Roman"/>
          <w:noProof/>
          <w:vertAlign w:val="superscript"/>
        </w:rPr>
        <w:t>30</w:t>
      </w:r>
      <w:r w:rsidR="001A3534" w:rsidRPr="00AA55AA">
        <w:rPr>
          <w:rFonts w:eastAsia="Times New Roman"/>
        </w:rPr>
        <w:fldChar w:fldCharType="end"/>
      </w:r>
      <w:r w:rsidR="00620612" w:rsidRPr="00AA55AA">
        <w:rPr>
          <w:rFonts w:eastAsia="Times New Roman"/>
        </w:rPr>
        <w:t>.</w:t>
      </w:r>
      <w:r w:rsidR="009F161E" w:rsidRPr="00AA55AA">
        <w:rPr>
          <w:rFonts w:eastAsia="Times New Roman"/>
        </w:rPr>
        <w:t xml:space="preserve"> </w:t>
      </w:r>
      <w:r w:rsidR="56018E48" w:rsidRPr="00AA55AA">
        <w:rPr>
          <w:rFonts w:eastAsia="Times New Roman"/>
        </w:rPr>
        <w:t>This model</w:t>
      </w:r>
      <w:r w:rsidR="009F161E" w:rsidRPr="00AA55AA">
        <w:rPr>
          <w:rFonts w:eastAsia="Times New Roman"/>
        </w:rPr>
        <w:t xml:space="preserve"> can be used as a scaffold that can be manipulated by </w:t>
      </w:r>
      <w:r w:rsidR="00620612" w:rsidRPr="00AA55AA">
        <w:rPr>
          <w:rFonts w:eastAsia="Times New Roman"/>
        </w:rPr>
        <w:t xml:space="preserve">other </w:t>
      </w:r>
      <w:r w:rsidR="009F161E" w:rsidRPr="00AA55AA">
        <w:rPr>
          <w:rFonts w:eastAsia="Times New Roman"/>
        </w:rPr>
        <w:t xml:space="preserve">groups </w:t>
      </w:r>
      <w:r w:rsidR="00620612" w:rsidRPr="00AA55AA">
        <w:rPr>
          <w:rFonts w:eastAsia="Times New Roman"/>
        </w:rPr>
        <w:t xml:space="preserve">by </w:t>
      </w:r>
      <w:r w:rsidR="00312127" w:rsidRPr="00AA55AA">
        <w:rPr>
          <w:rFonts w:eastAsia="Times New Roman"/>
        </w:rPr>
        <w:t xml:space="preserve">changing the </w:t>
      </w:r>
      <w:r w:rsidR="75500D01" w:rsidRPr="00AA55AA">
        <w:rPr>
          <w:rFonts w:eastAsia="Times New Roman"/>
        </w:rPr>
        <w:t>length</w:t>
      </w:r>
      <w:r w:rsidR="00312127" w:rsidRPr="00AA55AA">
        <w:rPr>
          <w:rFonts w:eastAsia="Times New Roman"/>
        </w:rPr>
        <w:t xml:space="preserve"> of</w:t>
      </w:r>
      <w:r w:rsidR="009F161E" w:rsidRPr="00AA55AA">
        <w:rPr>
          <w:rFonts w:eastAsia="Times New Roman"/>
        </w:rPr>
        <w:t xml:space="preserve"> </w:t>
      </w:r>
      <w:r w:rsidR="00312127" w:rsidRPr="00AA55AA">
        <w:rPr>
          <w:rFonts w:eastAsia="Times New Roman"/>
        </w:rPr>
        <w:t>observation</w:t>
      </w:r>
      <w:r w:rsidR="0043740A" w:rsidRPr="00AA55AA">
        <w:rPr>
          <w:rFonts w:eastAsia="Times New Roman"/>
        </w:rPr>
        <w:t xml:space="preserve"> </w:t>
      </w:r>
      <w:r w:rsidR="00312127" w:rsidRPr="00AA55AA">
        <w:rPr>
          <w:rFonts w:eastAsia="Times New Roman"/>
        </w:rPr>
        <w:t>or</w:t>
      </w:r>
      <w:r w:rsidR="009F161E" w:rsidRPr="00AA55AA">
        <w:rPr>
          <w:rFonts w:eastAsia="Times New Roman"/>
        </w:rPr>
        <w:t xml:space="preserve"> </w:t>
      </w:r>
      <w:r w:rsidR="11653678" w:rsidRPr="00AA55AA">
        <w:rPr>
          <w:rFonts w:eastAsia="Times New Roman"/>
        </w:rPr>
        <w:t>treatment</w:t>
      </w:r>
      <w:r w:rsidR="009F161E" w:rsidRPr="00AA55AA">
        <w:rPr>
          <w:rFonts w:eastAsia="Times New Roman"/>
        </w:rPr>
        <w:t xml:space="preserve"> </w:t>
      </w:r>
      <w:r w:rsidR="0043740A" w:rsidRPr="00AA55AA">
        <w:rPr>
          <w:rFonts w:eastAsia="Times New Roman"/>
        </w:rPr>
        <w:t>used</w:t>
      </w:r>
      <w:r w:rsidR="00620612" w:rsidRPr="00AA55AA">
        <w:rPr>
          <w:rFonts w:eastAsia="Times New Roman"/>
        </w:rPr>
        <w:t xml:space="preserve"> to fit their research program</w:t>
      </w:r>
      <w:r w:rsidR="0043740A" w:rsidRPr="00AA55AA">
        <w:rPr>
          <w:rFonts w:eastAsia="Times New Roman"/>
        </w:rPr>
        <w:t xml:space="preserve">. </w:t>
      </w:r>
      <w:r w:rsidR="009F161E" w:rsidRPr="00AA55AA">
        <w:rPr>
          <w:rFonts w:eastAsia="Times New Roman"/>
        </w:rPr>
        <w:t xml:space="preserve"> </w:t>
      </w:r>
    </w:p>
    <w:p w14:paraId="48859479" w14:textId="77777777" w:rsidR="009F161E" w:rsidRPr="00AA55AA" w:rsidRDefault="009F161E" w:rsidP="00AA55AA"/>
    <w:p w14:paraId="017C1F1B" w14:textId="65EBFD48" w:rsidR="002A069F" w:rsidRPr="00AA55AA" w:rsidRDefault="002A069F" w:rsidP="00AA55AA">
      <w:r w:rsidRPr="00AA55AA">
        <w:rPr>
          <w:b/>
          <w:bCs/>
        </w:rPr>
        <w:t>Critical steps</w:t>
      </w:r>
      <w:r w:rsidR="009F161E" w:rsidRPr="00AA55AA">
        <w:rPr>
          <w:b/>
          <w:bCs/>
        </w:rPr>
        <w:t xml:space="preserve"> in the protocol</w:t>
      </w:r>
    </w:p>
    <w:p w14:paraId="0D348CFB" w14:textId="7C0D7A27" w:rsidR="00002E71" w:rsidRPr="00AA55AA" w:rsidRDefault="00D37BBE" w:rsidP="00AA55AA">
      <w:pPr>
        <w:rPr>
          <w:b/>
          <w:bCs/>
          <w:u w:val="single"/>
        </w:rPr>
      </w:pPr>
      <w:r w:rsidRPr="00AA55AA">
        <w:rPr>
          <w:rFonts w:eastAsia="Times New Roman"/>
        </w:rPr>
        <w:t>Despite prioritization towards accessibility, th</w:t>
      </w:r>
      <w:r w:rsidR="00620612" w:rsidRPr="00AA55AA">
        <w:rPr>
          <w:rFonts w:eastAsia="Times New Roman"/>
        </w:rPr>
        <w:t>is</w:t>
      </w:r>
      <w:r w:rsidRPr="00AA55AA">
        <w:rPr>
          <w:rFonts w:eastAsia="Times New Roman"/>
        </w:rPr>
        <w:t xml:space="preserve"> large animal model remain</w:t>
      </w:r>
      <w:r w:rsidR="00620612" w:rsidRPr="00AA55AA">
        <w:rPr>
          <w:rFonts w:eastAsia="Times New Roman"/>
        </w:rPr>
        <w:t>s</w:t>
      </w:r>
      <w:r w:rsidRPr="00AA55AA">
        <w:rPr>
          <w:rFonts w:eastAsia="Times New Roman"/>
        </w:rPr>
        <w:t xml:space="preserve"> complex, requiring </w:t>
      </w:r>
      <w:r w:rsidR="00AC2C62" w:rsidRPr="00AA55AA">
        <w:rPr>
          <w:rFonts w:eastAsia="Times New Roman"/>
        </w:rPr>
        <w:t>a highly</w:t>
      </w:r>
      <w:r w:rsidRPr="00AA55AA">
        <w:rPr>
          <w:rFonts w:eastAsia="Times New Roman"/>
        </w:rPr>
        <w:t xml:space="preserve"> skilled </w:t>
      </w:r>
      <w:r w:rsidR="00DF064F" w:rsidRPr="00AA55AA">
        <w:rPr>
          <w:rFonts w:eastAsia="Times New Roman"/>
        </w:rPr>
        <w:t>team to work collaboratively to bring this experiment to completion</w:t>
      </w:r>
      <w:r w:rsidRPr="00AA55AA">
        <w:rPr>
          <w:rFonts w:eastAsia="Times New Roman"/>
        </w:rPr>
        <w:t xml:space="preserve">. </w:t>
      </w:r>
      <w:r w:rsidR="00E63071" w:rsidRPr="00AA55AA">
        <w:rPr>
          <w:rFonts w:eastAsia="Times New Roman"/>
        </w:rPr>
        <w:t xml:space="preserve">There are </w:t>
      </w:r>
      <w:r w:rsidRPr="00AA55AA">
        <w:rPr>
          <w:rFonts w:eastAsia="Times New Roman"/>
        </w:rPr>
        <w:t xml:space="preserve">critical steps </w:t>
      </w:r>
      <w:r w:rsidR="006A2AAE" w:rsidRPr="00AA55AA">
        <w:rPr>
          <w:rFonts w:eastAsia="Times New Roman"/>
        </w:rPr>
        <w:t>in</w:t>
      </w:r>
      <w:r w:rsidRPr="00AA55AA">
        <w:rPr>
          <w:rFonts w:eastAsia="Times New Roman"/>
        </w:rPr>
        <w:t xml:space="preserve"> the protocol </w:t>
      </w:r>
      <w:r w:rsidR="00E63071" w:rsidRPr="00AA55AA">
        <w:rPr>
          <w:rFonts w:eastAsia="Times New Roman"/>
        </w:rPr>
        <w:t xml:space="preserve">that require </w:t>
      </w:r>
      <w:r w:rsidRPr="00AA55AA">
        <w:rPr>
          <w:rFonts w:eastAsia="Times New Roman"/>
        </w:rPr>
        <w:t>extra caution.</w:t>
      </w:r>
      <w:r w:rsidR="00DF064F" w:rsidRPr="00AA55AA">
        <w:rPr>
          <w:rFonts w:eastAsia="Times New Roman"/>
        </w:rPr>
        <w:t xml:space="preserve"> </w:t>
      </w:r>
      <w:r w:rsidR="00DF064F" w:rsidRPr="00AA55AA">
        <w:t>These</w:t>
      </w:r>
      <w:r w:rsidR="009D015F" w:rsidRPr="00AA55AA">
        <w:t xml:space="preserve"> </w:t>
      </w:r>
      <w:r w:rsidR="00002E71" w:rsidRPr="00AA55AA">
        <w:t xml:space="preserve">considerations are critical to ensure </w:t>
      </w:r>
      <w:r w:rsidR="006A2AAE" w:rsidRPr="00AA55AA">
        <w:t xml:space="preserve">the </w:t>
      </w:r>
      <w:r w:rsidR="00002E71" w:rsidRPr="00AA55AA">
        <w:t xml:space="preserve">success of this complex experimental framework. </w:t>
      </w:r>
    </w:p>
    <w:p w14:paraId="45D548F0" w14:textId="77777777" w:rsidR="00D37BBE" w:rsidRPr="00AA55AA" w:rsidRDefault="00D37BBE" w:rsidP="00AA55AA">
      <w:pPr>
        <w:rPr>
          <w:i/>
          <w:iCs/>
        </w:rPr>
      </w:pPr>
    </w:p>
    <w:p w14:paraId="5FFE1E54" w14:textId="2835CC6D" w:rsidR="00176E1A" w:rsidRPr="00AA55AA" w:rsidRDefault="00176E1A" w:rsidP="00AA55AA">
      <w:pPr>
        <w:rPr>
          <w:i/>
          <w:iCs/>
        </w:rPr>
      </w:pPr>
      <w:r w:rsidRPr="00AA55AA">
        <w:rPr>
          <w:i/>
          <w:iCs/>
        </w:rPr>
        <w:t>Transport of the animal</w:t>
      </w:r>
    </w:p>
    <w:p w14:paraId="788C8E04" w14:textId="45866EBB" w:rsidR="00176E1A" w:rsidRPr="00AA55AA" w:rsidRDefault="5A3E214C" w:rsidP="00AA55AA">
      <w:pPr>
        <w:rPr>
          <w:i/>
          <w:iCs/>
        </w:rPr>
      </w:pPr>
      <w:r w:rsidRPr="00AA55AA">
        <w:rPr>
          <w:rFonts w:eastAsia="Times New Roman"/>
        </w:rPr>
        <w:t xml:space="preserve">Early detachment from the mother is expected to be </w:t>
      </w:r>
      <w:r w:rsidR="0078796B" w:rsidRPr="00AA55AA">
        <w:rPr>
          <w:rFonts w:eastAsia="Times New Roman"/>
        </w:rPr>
        <w:t xml:space="preserve">an </w:t>
      </w:r>
      <w:r w:rsidRPr="00AA55AA">
        <w:rPr>
          <w:rFonts w:eastAsia="Times New Roman"/>
        </w:rPr>
        <w:t>extremely stressful time for the animal, which potentially le</w:t>
      </w:r>
      <w:r w:rsidR="00E13CE4" w:rsidRPr="00AA55AA">
        <w:rPr>
          <w:rFonts w:eastAsia="Times New Roman"/>
        </w:rPr>
        <w:t>a</w:t>
      </w:r>
      <w:r w:rsidRPr="00AA55AA">
        <w:rPr>
          <w:rFonts w:eastAsia="Times New Roman"/>
        </w:rPr>
        <w:t>d</w:t>
      </w:r>
      <w:r w:rsidR="0078796B" w:rsidRPr="00AA55AA">
        <w:rPr>
          <w:rFonts w:eastAsia="Times New Roman"/>
        </w:rPr>
        <w:t>s</w:t>
      </w:r>
      <w:r w:rsidRPr="00AA55AA">
        <w:rPr>
          <w:rFonts w:eastAsia="Times New Roman"/>
        </w:rPr>
        <w:t xml:space="preserve"> to the inability </w:t>
      </w:r>
      <w:r w:rsidR="0078796B" w:rsidRPr="00AA55AA">
        <w:rPr>
          <w:rFonts w:eastAsia="Times New Roman"/>
        </w:rPr>
        <w:t>to maintain</w:t>
      </w:r>
      <w:r w:rsidRPr="00AA55AA">
        <w:rPr>
          <w:rFonts w:eastAsia="Times New Roman"/>
        </w:rPr>
        <w:t xml:space="preserve"> cardiovascular stability and possible death during transport. However</w:t>
      </w:r>
      <w:r w:rsidR="009A1BB5" w:rsidRPr="00AA55AA">
        <w:rPr>
          <w:rFonts w:eastAsia="Times New Roman"/>
        </w:rPr>
        <w:t>,</w:t>
      </w:r>
      <w:r w:rsidRPr="00AA55AA">
        <w:rPr>
          <w:rFonts w:eastAsia="Times New Roman"/>
        </w:rPr>
        <w:t xml:space="preserve"> the transport protocol (see </w:t>
      </w:r>
      <w:r w:rsidR="0078796B" w:rsidRPr="00AA55AA">
        <w:rPr>
          <w:rFonts w:eastAsia="Times New Roman"/>
        </w:rPr>
        <w:t>step</w:t>
      </w:r>
      <w:r w:rsidRPr="00AA55AA">
        <w:rPr>
          <w:rFonts w:eastAsia="Times New Roman"/>
        </w:rPr>
        <w:t xml:space="preserve"> 3) presented herein allowed for very calm animals (some even falling asleep), permitting full experimentation. </w:t>
      </w:r>
      <w:r w:rsidR="00F22068" w:rsidRPr="00AA55AA">
        <w:rPr>
          <w:rFonts w:eastAsia="Times New Roman"/>
        </w:rPr>
        <w:t>While it is difficult to make clear recommendations concerning the maximal length of transport, the piglet</w:t>
      </w:r>
      <w:r w:rsidR="00E04A87" w:rsidRPr="00AA55AA">
        <w:rPr>
          <w:rFonts w:eastAsia="Times New Roman"/>
        </w:rPr>
        <w:t xml:space="preserve">s were able to </w:t>
      </w:r>
      <w:r w:rsidR="00064938" w:rsidRPr="00AA55AA">
        <w:rPr>
          <w:rFonts w:eastAsia="Times New Roman"/>
        </w:rPr>
        <w:t>comfortably withstand</w:t>
      </w:r>
      <w:r w:rsidR="00E04A87" w:rsidRPr="00AA55AA">
        <w:rPr>
          <w:rFonts w:eastAsia="Times New Roman"/>
        </w:rPr>
        <w:t xml:space="preserve"> a transport of approximately 60 min </w:t>
      </w:r>
      <w:r w:rsidR="00D21109" w:rsidRPr="00AA55AA">
        <w:rPr>
          <w:rFonts w:eastAsia="Times New Roman"/>
        </w:rPr>
        <w:t xml:space="preserve">in our experience. </w:t>
      </w:r>
    </w:p>
    <w:p w14:paraId="1DD7DE05" w14:textId="77777777" w:rsidR="00176E1A" w:rsidRPr="00AA55AA" w:rsidRDefault="00176E1A" w:rsidP="00AA55AA">
      <w:pPr>
        <w:rPr>
          <w:i/>
          <w:iCs/>
        </w:rPr>
      </w:pPr>
    </w:p>
    <w:p w14:paraId="225C0312" w14:textId="24A5F695" w:rsidR="00D37BBE" w:rsidRPr="00AA55AA" w:rsidRDefault="00D37BBE" w:rsidP="00AA55AA">
      <w:pPr>
        <w:rPr>
          <w:i/>
          <w:iCs/>
        </w:rPr>
      </w:pPr>
      <w:r w:rsidRPr="00AA55AA">
        <w:rPr>
          <w:i/>
          <w:iCs/>
        </w:rPr>
        <w:t xml:space="preserve">Ventilation optimization </w:t>
      </w:r>
    </w:p>
    <w:p w14:paraId="5EF9ABB8" w14:textId="2F5CBD49" w:rsidR="00D37BBE" w:rsidRPr="00AA55AA" w:rsidRDefault="00002E71" w:rsidP="00AA55AA">
      <w:r w:rsidRPr="00AA55AA">
        <w:t>T</w:t>
      </w:r>
      <w:r w:rsidR="00D37BBE" w:rsidRPr="00AA55AA">
        <w:t>he ventilator</w:t>
      </w:r>
      <w:r w:rsidRPr="00AA55AA">
        <w:t xml:space="preserve"> </w:t>
      </w:r>
      <w:r w:rsidR="007C128B" w:rsidRPr="00AA55AA">
        <w:t>needs</w:t>
      </w:r>
      <w:r w:rsidRPr="00AA55AA">
        <w:t xml:space="preserve"> to</w:t>
      </w:r>
      <w:r w:rsidR="5C8A2025" w:rsidRPr="00AA55AA">
        <w:t xml:space="preserve"> be set to</w:t>
      </w:r>
      <w:r w:rsidRPr="00AA55AA">
        <w:t xml:space="preserve"> </w:t>
      </w:r>
      <w:r w:rsidR="00D37BBE" w:rsidRPr="00AA55AA">
        <w:t xml:space="preserve">compensate for circuit compliance to </w:t>
      </w:r>
      <w:r w:rsidRPr="00AA55AA">
        <w:t xml:space="preserve">ensure that </w:t>
      </w:r>
      <w:r w:rsidR="00D37BBE" w:rsidRPr="00AA55AA">
        <w:t xml:space="preserve">the full tidal volume is delivered to the lungs. This is particularly important during </w:t>
      </w:r>
      <w:r w:rsidR="6B59AEB5" w:rsidRPr="00AA55AA">
        <w:t>surfactant depletion,</w:t>
      </w:r>
      <w:r w:rsidR="00D37BBE" w:rsidRPr="00AA55AA">
        <w:t xml:space="preserve"> as the piglet can become </w:t>
      </w:r>
      <w:r w:rsidR="452BFE04" w:rsidRPr="00AA55AA">
        <w:t xml:space="preserve">hemodynamically </w:t>
      </w:r>
      <w:r w:rsidR="00D37BBE" w:rsidRPr="00AA55AA">
        <w:t xml:space="preserve">unstable if </w:t>
      </w:r>
      <w:r w:rsidR="75403FEB" w:rsidRPr="00AA55AA">
        <w:t xml:space="preserve">tidal volume is lost to the circuit. </w:t>
      </w:r>
      <w:r w:rsidR="009E442F" w:rsidRPr="00AA55AA">
        <w:t xml:space="preserve">Researchers </w:t>
      </w:r>
      <w:r w:rsidR="00C34B38" w:rsidRPr="00AA55AA">
        <w:t xml:space="preserve">need to </w:t>
      </w:r>
      <w:r w:rsidR="009E442F" w:rsidRPr="00AA55AA">
        <w:t xml:space="preserve">confirm that </w:t>
      </w:r>
      <w:r w:rsidR="3EE460B4" w:rsidRPr="00AA55AA">
        <w:t xml:space="preserve">the available </w:t>
      </w:r>
      <w:r w:rsidR="00B27CCA" w:rsidRPr="00AA55AA">
        <w:t>ventilator will</w:t>
      </w:r>
      <w:r w:rsidR="00A509BF" w:rsidRPr="00AA55AA">
        <w:t xml:space="preserve"> allow for appropriate tidal volume delivery</w:t>
      </w:r>
      <w:r w:rsidR="1425FA32" w:rsidRPr="00AA55AA">
        <w:t xml:space="preserve"> for a neonate</w:t>
      </w:r>
      <w:r w:rsidR="007326D5" w:rsidRPr="00AA55AA">
        <w:t>.</w:t>
      </w:r>
      <w:r w:rsidR="4EB2A812" w:rsidRPr="00AA55AA">
        <w:t xml:space="preserve"> Adult ventilators will often not be able to </w:t>
      </w:r>
      <w:r w:rsidR="7E3B7D9F" w:rsidRPr="00AA55AA">
        <w:t>achieve</w:t>
      </w:r>
      <w:r w:rsidR="4EB2A812" w:rsidRPr="00AA55AA">
        <w:t xml:space="preserve"> </w:t>
      </w:r>
      <w:r w:rsidR="663FEFFF" w:rsidRPr="00AA55AA">
        <w:t>appropriate neonatal tidal volumes.</w:t>
      </w:r>
      <w:r w:rsidR="46EE8B8A" w:rsidRPr="00AA55AA">
        <w:t xml:space="preserve"> </w:t>
      </w:r>
      <w:r w:rsidR="16ADB1AA" w:rsidRPr="00AA55AA">
        <w:t>PIP</w:t>
      </w:r>
      <w:r w:rsidR="2742FAAE" w:rsidRPr="00AA55AA">
        <w:t xml:space="preserve"> </w:t>
      </w:r>
      <w:r w:rsidR="16ADB1AA" w:rsidRPr="00AA55AA">
        <w:t xml:space="preserve">is used to maintain </w:t>
      </w:r>
      <w:r w:rsidR="3152D521" w:rsidRPr="00AA55AA">
        <w:t>e</w:t>
      </w:r>
      <w:r w:rsidR="00D37BBE" w:rsidRPr="00AA55AA">
        <w:t xml:space="preserve">xpiratory tidal volume values </w:t>
      </w:r>
      <w:r w:rsidR="00FD5253" w:rsidRPr="00AA55AA">
        <w:t>(7 m</w:t>
      </w:r>
      <w:r w:rsidR="0078796B" w:rsidRPr="00AA55AA">
        <w:t>L</w:t>
      </w:r>
      <w:r w:rsidR="00FD5253" w:rsidRPr="00AA55AA">
        <w:t>/kg used in this protocol as previously described by others</w:t>
      </w:r>
      <w:r w:rsidR="00FD5253" w:rsidRPr="00AA55AA">
        <w:fldChar w:fldCharType="begin">
          <w:fldData xml:space="preserve">PEVuZE5vdGU+PENpdGU+PEF1dGhvcj5TcGVuZ2xlcjwvQXV0aG9yPjxZZWFyPjIwMTk8L1llYXI+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</w:fldData>
        </w:fldChar>
      </w:r>
      <w:r w:rsidR="0062540C" w:rsidRPr="00AA55AA">
        <w:instrText xml:space="preserve"> ADDIN EN.CITE </w:instrText>
      </w:r>
      <w:r w:rsidR="0062540C" w:rsidRPr="00AA55AA">
        <w:fldChar w:fldCharType="begin">
          <w:fldData xml:space="preserve">PEVuZE5vdGU+PENpdGU+PEF1dGhvcj5TcGVuZ2xlcjwvQXV0aG9yPjxZZWFyPjIwMTk8L1llYXI+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</w:fldData>
        </w:fldChar>
      </w:r>
      <w:r w:rsidR="0062540C" w:rsidRPr="00AA55AA">
        <w:instrText xml:space="preserve"> ADDIN EN.CITE.DATA </w:instrText>
      </w:r>
      <w:r w:rsidR="0062540C" w:rsidRPr="00AA55AA">
        <w:fldChar w:fldCharType="end"/>
      </w:r>
      <w:r w:rsidR="00FD5253" w:rsidRPr="00AA55AA">
        <w:fldChar w:fldCharType="separate"/>
      </w:r>
      <w:r w:rsidR="001A3534" w:rsidRPr="00AA55AA">
        <w:rPr>
          <w:noProof/>
          <w:vertAlign w:val="superscript"/>
        </w:rPr>
        <w:t>14,19</w:t>
      </w:r>
      <w:r w:rsidR="0078796B" w:rsidRPr="00AA55AA">
        <w:rPr>
          <w:noProof/>
          <w:vertAlign w:val="superscript"/>
        </w:rPr>
        <w:t>–</w:t>
      </w:r>
      <w:r w:rsidR="001A3534" w:rsidRPr="00AA55AA">
        <w:rPr>
          <w:noProof/>
          <w:vertAlign w:val="superscript"/>
        </w:rPr>
        <w:t>21,31,32</w:t>
      </w:r>
      <w:r w:rsidR="00FD5253" w:rsidRPr="00AA55AA">
        <w:fldChar w:fldCharType="end"/>
      </w:r>
      <w:r w:rsidR="00FD5253" w:rsidRPr="00AA55AA">
        <w:t xml:space="preserve">, except during lung </w:t>
      </w:r>
      <w:r w:rsidR="4D8BA8FE" w:rsidRPr="00AA55AA">
        <w:t>lavage</w:t>
      </w:r>
      <w:r w:rsidR="00FD5253" w:rsidRPr="00AA55AA">
        <w:t xml:space="preserve"> – see </w:t>
      </w:r>
      <w:r w:rsidR="003B31B2" w:rsidRPr="00AA55AA">
        <w:t xml:space="preserve">the </w:t>
      </w:r>
      <w:r w:rsidR="00FD5253" w:rsidRPr="00AA55AA">
        <w:t>next section).</w:t>
      </w:r>
      <w:r w:rsidR="00D37BBE" w:rsidRPr="00AA55AA">
        <w:t xml:space="preserve"> The standardized use of the endotracheal tube-adaptor with a valved side</w:t>
      </w:r>
      <w:r w:rsidR="005A41F7" w:rsidRPr="00AA55AA">
        <w:t xml:space="preserve"> </w:t>
      </w:r>
      <w:r w:rsidR="00D37BBE" w:rsidRPr="00AA55AA">
        <w:t xml:space="preserve">port during LPS </w:t>
      </w:r>
      <w:r w:rsidR="00D37BBE" w:rsidRPr="00AA55AA">
        <w:lastRenderedPageBreak/>
        <w:t xml:space="preserve">administration, or for any </w:t>
      </w:r>
      <w:r w:rsidR="005A41F7" w:rsidRPr="00AA55AA">
        <w:t xml:space="preserve">IT </w:t>
      </w:r>
      <w:r w:rsidR="00D37BBE" w:rsidRPr="00AA55AA">
        <w:t>treatment, allow</w:t>
      </w:r>
      <w:r w:rsidR="0078796B" w:rsidRPr="00AA55AA">
        <w:t>s</w:t>
      </w:r>
      <w:r w:rsidR="00D37BBE" w:rsidRPr="00AA55AA">
        <w:t xml:space="preserve"> </w:t>
      </w:r>
      <w:r w:rsidR="0078796B" w:rsidRPr="00AA55AA">
        <w:t>one</w:t>
      </w:r>
      <w:r w:rsidR="00D37BBE" w:rsidRPr="00AA55AA">
        <w:t xml:space="preserve"> to maintain the </w:t>
      </w:r>
      <w:r w:rsidR="005730FC" w:rsidRPr="00AA55AA">
        <w:t xml:space="preserve">airway </w:t>
      </w:r>
      <w:r w:rsidR="00D37BBE" w:rsidRPr="00AA55AA">
        <w:t xml:space="preserve">pressure by avoiding disconnection from the ventilatory circuit. </w:t>
      </w:r>
    </w:p>
    <w:p w14:paraId="68156DB5" w14:textId="77777777" w:rsidR="00DF6132" w:rsidRPr="00AA55AA" w:rsidRDefault="00DF6132" w:rsidP="00AA55AA"/>
    <w:p w14:paraId="2B3D8BE9" w14:textId="77777777" w:rsidR="00D37BBE" w:rsidRPr="00AA55AA" w:rsidRDefault="00D37BBE" w:rsidP="00AA55AA">
      <w:pPr>
        <w:rPr>
          <w:i/>
          <w:iCs/>
        </w:rPr>
      </w:pPr>
      <w:r w:rsidRPr="00AA55AA">
        <w:rPr>
          <w:i/>
          <w:iCs/>
        </w:rPr>
        <w:t>Standardized lung recruitment strategy after surgery</w:t>
      </w:r>
    </w:p>
    <w:p w14:paraId="732D29DB" w14:textId="1C321F2A" w:rsidR="00D37BBE" w:rsidRPr="00AA55AA" w:rsidRDefault="4514C271" w:rsidP="00AA55AA">
      <w:r w:rsidRPr="00AA55AA">
        <w:t xml:space="preserve">Atelectasis can develop in the piglet lungs during the preparatory and surgical stages. A “lung recruitment” maneuver after muscle relaxation </w:t>
      </w:r>
      <w:r w:rsidR="00064938" w:rsidRPr="00AA55AA">
        <w:t xml:space="preserve">has </w:t>
      </w:r>
      <w:r w:rsidRPr="00AA55AA">
        <w:t>been given</w:t>
      </w:r>
      <w:r w:rsidR="235694C5" w:rsidRPr="00AA55AA">
        <w:fldChar w:fldCharType="begin"/>
      </w:r>
      <w:r w:rsidR="001A3534" w:rsidRPr="00AA55AA">
        <w:instrText xml:space="preserve"> ADDIN EN.CITE &lt;EndNote&gt;&lt;Cite&gt;&lt;Author&gt;Pape&lt;/Author&gt;&lt;Year&gt;2012&lt;/Year&gt;&lt;RecNum&gt;195&lt;/RecNum&gt;&lt;DisplayText&gt;&lt;style face="superscript"&gt;33&lt;/style&gt;&lt;/DisplayText&gt;&lt;record&gt;&lt;rec-number&gt;195&lt;/rec-number&gt;&lt;foreign-keys&gt;&lt;key app="EN" db-id="a5v9spap4frex1e0999xzfted2zttzpddtxw" timestamp="1728952804"&gt;195&lt;/key&gt;&lt;/foreign-keys&gt;&lt;ref-type name="Journal Article"&gt;17&lt;/ref-type&gt;&lt;contributors&gt;&lt;authors&gt;&lt;author&gt;Pape, A.&lt;/author&gt;&lt;author&gt;Kertscho, H.&lt;/author&gt;&lt;author&gt;Stein, P.&lt;/author&gt;&lt;author&gt;Lossen, M.&lt;/author&gt;&lt;author&gt;Horn, O.&lt;/author&gt;&lt;author&gt;Kutschker, S.&lt;/author&gt;&lt;author&gt;Zwissler, B.&lt;/author&gt;&lt;author&gt;Habler, O.&lt;/author&gt;&lt;/authors&gt;&lt;/contributors&gt;&lt;auth-address&gt;Clinic of Anesthesiology, Intensive Care Medicine and Pain Management, J.W. Goethe University Hospital, Frankfurt a.M., Germany.&lt;/auth-address&gt;&lt;titles&gt;&lt;title&gt;Neuromuscular blockade with rocuronium bromide increases the tolerance of acute normovolemic anemia in anesthetized pigs&lt;/title&gt;&lt;secondary-title&gt;Eur Surg Res&lt;/secondary-title&gt;&lt;/titles&gt;&lt;periodical&gt;&lt;full-title&gt;Eur Surg Res&lt;/full-title&gt;&lt;/periodical&gt;&lt;pages&gt;16-25&lt;/pages&gt;&lt;volume&gt;48&lt;/volume&gt;&lt;number&gt;1&lt;/number&gt;&lt;edition&gt;20111220&lt;/edition&gt;&lt;keywords&gt;&lt;keyword&gt;Androstanols/*pharmacology&lt;/keyword&gt;&lt;keyword&gt;Anemia/drug therapy/*physiopathology&lt;/keyword&gt;&lt;keyword&gt;Anesthesia&lt;/keyword&gt;&lt;keyword&gt;Animals&lt;/keyword&gt;&lt;keyword&gt;Energy Metabolism/*drug effects&lt;/keyword&gt;&lt;keyword&gt;Female&lt;/keyword&gt;&lt;keyword&gt;Hemodilution&lt;/keyword&gt;&lt;keyword&gt;Male&lt;/keyword&gt;&lt;keyword&gt;Models, Animal&lt;/keyword&gt;&lt;keyword&gt;Neuromuscular Nondepolarizing Agents/*pharmacology&lt;/keyword&gt;&lt;keyword&gt;Oxygen Consumption/*drug effects&lt;/keyword&gt;&lt;keyword&gt;Rocuronium&lt;/keyword&gt;&lt;keyword&gt;Swine&lt;/keyword&gt;&lt;/keywords&gt;&lt;dates&gt;&lt;year&gt;2012&lt;/year&gt;&lt;/dates&gt;&lt;isbn&gt;1421-9921 (Electronic)&amp;#xD;0014-312X (Linking)&lt;/isbn&gt;&lt;accession-num&gt;22189343&lt;/accession-num&gt;&lt;urls&gt;&lt;related-urls&gt;&lt;url&gt;https://www.ncbi.nlm.nih.gov/pubmed/22189343&lt;/url&gt;&lt;/related-urls&gt;&lt;/urls&gt;&lt;electronic-resource-num&gt;10.1159/000333797&lt;/electronic-resource-num&gt;&lt;remote-database-name&gt;Medline&lt;/remote-database-name&gt;&lt;remote-database-provider&gt;NLM&lt;/remote-database-provider&gt;&lt;/record&gt;&lt;/Cite&gt;&lt;/EndNote&gt;</w:instrText>
      </w:r>
      <w:r w:rsidR="235694C5" w:rsidRPr="00AA55AA">
        <w:fldChar w:fldCharType="separate"/>
      </w:r>
      <w:r w:rsidR="001A3534" w:rsidRPr="00AA55AA">
        <w:rPr>
          <w:noProof/>
          <w:vertAlign w:val="superscript"/>
        </w:rPr>
        <w:t>33</w:t>
      </w:r>
      <w:r w:rsidR="235694C5" w:rsidRPr="00AA55AA">
        <w:fldChar w:fldCharType="end"/>
      </w:r>
      <w:r w:rsidRPr="00AA55AA">
        <w:t xml:space="preserve"> to ensure proper lung aeration. Following the recruitment maneuver, the partial pressure of oxygen in arterial blood </w:t>
      </w:r>
      <w:r w:rsidR="00C34B38" w:rsidRPr="00AA55AA">
        <w:t xml:space="preserve">is expected to </w:t>
      </w:r>
      <w:r w:rsidRPr="00AA55AA">
        <w:t>be more than 400 mmHg</w:t>
      </w:r>
      <w:r w:rsidR="0078796B" w:rsidRPr="00AA55AA">
        <w:t>,</w:t>
      </w:r>
      <w:r w:rsidRPr="00AA55AA">
        <w:t xml:space="preserve"> given the normal hyperoxic response in healthy open lungs. If this is not reached, the researcher </w:t>
      </w:r>
      <w:r w:rsidR="00C34B38" w:rsidRPr="00AA55AA">
        <w:t>need</w:t>
      </w:r>
      <w:r w:rsidR="0071705A" w:rsidRPr="00AA55AA">
        <w:t>s</w:t>
      </w:r>
      <w:r w:rsidR="00C34B38" w:rsidRPr="00AA55AA">
        <w:t xml:space="preserve"> to </w:t>
      </w:r>
      <w:r w:rsidRPr="00AA55AA">
        <w:t xml:space="preserve">consider whether the lungs were not appropriately recruited due to non-optimized experimental conditions or whether the piglet may have a pre-existing condition (for example, if the piglet is obtained from a farm where unknown exposures may occur). The protocol allows for the former explanation to be tested with the re-initiation of the recruitment maneuver once to see if this target can be achieved. If there is </w:t>
      </w:r>
      <w:r w:rsidR="0078796B" w:rsidRPr="00AA55AA">
        <w:t>a failure to reach 400 mmHg of PaO2 a second time, consider the exclusion of the animal, as a pre-existing condition that</w:t>
      </w:r>
      <w:r w:rsidRPr="00AA55AA">
        <w:t xml:space="preserve"> could exist, which would inappropriately influence the experimental outcomes. </w:t>
      </w:r>
    </w:p>
    <w:p w14:paraId="26ABA9F3" w14:textId="77777777" w:rsidR="00D37BBE" w:rsidRPr="00AA55AA" w:rsidRDefault="00D37BBE" w:rsidP="00AA55AA"/>
    <w:p w14:paraId="22A39EA1" w14:textId="77777777" w:rsidR="00D37BBE" w:rsidRPr="00AA55AA" w:rsidRDefault="00D37BBE" w:rsidP="00AA55AA">
      <w:pPr>
        <w:rPr>
          <w:i/>
          <w:iCs/>
        </w:rPr>
      </w:pPr>
      <w:r w:rsidRPr="00AA55AA">
        <w:rPr>
          <w:i/>
          <w:iCs/>
        </w:rPr>
        <w:t>Sufficient fluid and metabolic homeostasis are of utmost importance</w:t>
      </w:r>
    </w:p>
    <w:p w14:paraId="510F92BC" w14:textId="088FADC2" w:rsidR="00D37BBE" w:rsidRPr="00AA55AA" w:rsidRDefault="00D37BBE" w:rsidP="00AA55AA">
      <w:r w:rsidRPr="00AA55AA">
        <w:t xml:space="preserve">This will limit </w:t>
      </w:r>
      <w:r w:rsidR="00AD6D97" w:rsidRPr="00AA55AA">
        <w:t xml:space="preserve">important </w:t>
      </w:r>
      <w:r w:rsidRPr="00AA55AA">
        <w:t xml:space="preserve">confounder effects </w:t>
      </w:r>
      <w:r w:rsidR="00AD6D97" w:rsidRPr="00AA55AA">
        <w:t>linked to poor</w:t>
      </w:r>
      <w:r w:rsidRPr="00AA55AA">
        <w:t xml:space="preserve"> hydration and metabolic control. These newborn term piglets, usually born into a large litter, will not all have </w:t>
      </w:r>
      <w:r w:rsidR="0078796B" w:rsidRPr="00AA55AA">
        <w:t xml:space="preserve">a </w:t>
      </w:r>
      <w:r w:rsidRPr="00AA55AA">
        <w:t xml:space="preserve">similar opportunity for nursing. As such, they may be exposed to </w:t>
      </w:r>
      <w:r w:rsidR="00C13351" w:rsidRPr="00AA55AA">
        <w:t xml:space="preserve">some level of postnatal </w:t>
      </w:r>
      <w:r w:rsidRPr="00AA55AA">
        <w:t>dehydration</w:t>
      </w:r>
      <w:r w:rsidR="00C13351" w:rsidRPr="00AA55AA">
        <w:t xml:space="preserve"> prior to being used in the experiment</w:t>
      </w:r>
      <w:r w:rsidRPr="00AA55AA">
        <w:t xml:space="preserve">. </w:t>
      </w:r>
      <w:r w:rsidR="3EFD6ACA" w:rsidRPr="00AA55AA">
        <w:t>P</w:t>
      </w:r>
      <w:r w:rsidRPr="00AA55AA">
        <w:t xml:space="preserve">roviding </w:t>
      </w:r>
      <w:r w:rsidR="0078796B" w:rsidRPr="00AA55AA">
        <w:t xml:space="preserve">a </w:t>
      </w:r>
      <w:r w:rsidRPr="00AA55AA">
        <w:t>total fluid intake of 5</w:t>
      </w:r>
      <w:r w:rsidR="0078796B" w:rsidRPr="00AA55AA">
        <w:t>–</w:t>
      </w:r>
      <w:r w:rsidRPr="00AA55AA">
        <w:t>8 m</w:t>
      </w:r>
      <w:r w:rsidR="0078796B" w:rsidRPr="00AA55AA">
        <w:t>L</w:t>
      </w:r>
      <w:r w:rsidRPr="00AA55AA">
        <w:t>/kg/h</w:t>
      </w:r>
      <w:r w:rsidR="268266A5" w:rsidRPr="00AA55AA">
        <w:t xml:space="preserve"> </w:t>
      </w:r>
      <w:r w:rsidR="00734C56" w:rsidRPr="00AA55AA">
        <w:t>is</w:t>
      </w:r>
      <w:r w:rsidR="268266A5" w:rsidRPr="00AA55AA">
        <w:t xml:space="preserve"> sufficient to maintain good intravascular volume</w:t>
      </w:r>
      <w:r w:rsidRPr="00AA55AA">
        <w:fldChar w:fldCharType="begin">
          <w:fldData xml:space="preserve">PEVuZE5vdGU+PENpdGU+PEF1dGhvcj5TcGVuZ2xlcjwvQXV0aG9yPjxZZWFyPjIwMTk8L1llYXI+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</w:fldData>
        </w:fldChar>
      </w:r>
      <w:r w:rsidR="001A3534" w:rsidRPr="00AA55AA">
        <w:instrText xml:space="preserve"> ADDIN EN.CITE </w:instrText>
      </w:r>
      <w:r w:rsidR="001A3534" w:rsidRPr="00AA55AA">
        <w:fldChar w:fldCharType="begin">
          <w:fldData xml:space="preserve">PEVuZE5vdGU+PENpdGU+PEF1dGhvcj5TcGVuZ2xlcjwvQXV0aG9yPjxZZWFyPjIwMTk8L1llYXI+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</w:fldData>
        </w:fldChar>
      </w:r>
      <w:r w:rsidR="001A3534" w:rsidRPr="00AA55AA">
        <w:instrText xml:space="preserve"> ADDIN EN.CITE.DATA </w:instrText>
      </w:r>
      <w:r w:rsidR="001A3534" w:rsidRPr="00AA55AA">
        <w:fldChar w:fldCharType="end"/>
      </w:r>
      <w:r w:rsidRPr="00AA55AA">
        <w:fldChar w:fldCharType="separate"/>
      </w:r>
      <w:r w:rsidR="001A3534" w:rsidRPr="00AA55AA">
        <w:rPr>
          <w:noProof/>
          <w:vertAlign w:val="superscript"/>
        </w:rPr>
        <w:t>14,34</w:t>
      </w:r>
      <w:r w:rsidRPr="00AA55AA">
        <w:fldChar w:fldCharType="end"/>
      </w:r>
      <w:r w:rsidRPr="00AA55AA">
        <w:t xml:space="preserve">. </w:t>
      </w:r>
      <w:r w:rsidR="00B22D76" w:rsidRPr="00AA55AA">
        <w:t>E</w:t>
      </w:r>
      <w:r w:rsidRPr="00AA55AA">
        <w:t>nsuring metabolic control occurs with maintenance of a blood glucose level between 4</w:t>
      </w:r>
      <w:r w:rsidR="0078796B" w:rsidRPr="00AA55AA">
        <w:t>–</w:t>
      </w:r>
      <w:r w:rsidRPr="00AA55AA">
        <w:t xml:space="preserve">5 mmol/L </w:t>
      </w:r>
      <w:r w:rsidR="00B22D76" w:rsidRPr="00AA55AA">
        <w:t>(</w:t>
      </w:r>
      <w:r w:rsidRPr="00AA55AA">
        <w:t>normal physiological range for newborn piglets</w:t>
      </w:r>
      <w:r w:rsidRPr="00AA55AA">
        <w:fldChar w:fldCharType="begin">
          <w:fldData xml:space="preserve">PEVuZE5vdGU+PENpdGU+PEF1dGhvcj5Ob2JsZXQ8L0F1dGhvcj48WWVhcj4xOTk3PC9ZZWFyPjxS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</w:fldData>
        </w:fldChar>
      </w:r>
      <w:r w:rsidR="001A3534" w:rsidRPr="00AA55AA">
        <w:instrText xml:space="preserve"> ADDIN EN.CITE </w:instrText>
      </w:r>
      <w:r w:rsidR="001A3534" w:rsidRPr="00AA55AA">
        <w:fldChar w:fldCharType="begin">
          <w:fldData xml:space="preserve">PEVuZE5vdGU+PENpdGU+PEF1dGhvcj5Ob2JsZXQ8L0F1dGhvcj48WWVhcj4xOTk3PC9ZZWFyPjxS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</w:fldData>
        </w:fldChar>
      </w:r>
      <w:r w:rsidR="001A3534" w:rsidRPr="00AA55AA">
        <w:instrText xml:space="preserve"> ADDIN EN.CITE.DATA </w:instrText>
      </w:r>
      <w:r w:rsidR="001A3534" w:rsidRPr="00AA55AA">
        <w:fldChar w:fldCharType="end"/>
      </w:r>
      <w:r w:rsidRPr="00AA55AA">
        <w:fldChar w:fldCharType="separate"/>
      </w:r>
      <w:r w:rsidR="001A3534" w:rsidRPr="00AA55AA">
        <w:rPr>
          <w:noProof/>
          <w:vertAlign w:val="superscript"/>
        </w:rPr>
        <w:t>35,36</w:t>
      </w:r>
      <w:r w:rsidRPr="00AA55AA">
        <w:fldChar w:fldCharType="end"/>
      </w:r>
      <w:r w:rsidR="00B22D76" w:rsidRPr="00AA55AA">
        <w:t>)</w:t>
      </w:r>
      <w:r w:rsidRPr="00AA55AA">
        <w:t>.</w:t>
      </w:r>
      <w:r w:rsidRPr="00AA55AA" w:rsidDel="00D21232">
        <w:t xml:space="preserve"> </w:t>
      </w:r>
      <w:r w:rsidRPr="00AA55AA">
        <w:t xml:space="preserve">High blood lactate </w:t>
      </w:r>
      <w:r w:rsidR="00DB65ED" w:rsidRPr="00AA55AA">
        <w:t xml:space="preserve">is another reference used </w:t>
      </w:r>
      <w:r w:rsidR="00B22D76" w:rsidRPr="00AA55AA">
        <w:t xml:space="preserve">to </w:t>
      </w:r>
      <w:r w:rsidRPr="00AA55AA">
        <w:t>reflect</w:t>
      </w:r>
      <w:r w:rsidR="000125F7" w:rsidRPr="00AA55AA">
        <w:t xml:space="preserve"> poor oxygen delivery</w:t>
      </w:r>
      <w:r w:rsidR="001B1D7E" w:rsidRPr="00AA55AA">
        <w:t xml:space="preserve"> </w:t>
      </w:r>
      <w:r w:rsidR="006B01C2" w:rsidRPr="00AA55AA">
        <w:t xml:space="preserve">and </w:t>
      </w:r>
      <w:r w:rsidR="0082670C" w:rsidRPr="00AA55AA">
        <w:t>may possibl</w:t>
      </w:r>
      <w:r w:rsidR="006B01C2" w:rsidRPr="00AA55AA">
        <w:t>y</w:t>
      </w:r>
      <w:r w:rsidR="0082670C" w:rsidRPr="00AA55AA">
        <w:t xml:space="preserve"> reflect </w:t>
      </w:r>
      <w:r w:rsidR="001B1D7E" w:rsidRPr="00AA55AA">
        <w:t>low intravascular fluid status</w:t>
      </w:r>
      <w:r w:rsidR="0082670C" w:rsidRPr="00AA55AA">
        <w:t xml:space="preserve"> before hypoxia</w:t>
      </w:r>
      <w:r w:rsidRPr="00AA55AA">
        <w:t xml:space="preserve">. </w:t>
      </w:r>
      <w:r w:rsidR="0078796B" w:rsidRPr="00AA55AA">
        <w:t>A s</w:t>
      </w:r>
      <w:r w:rsidR="4514C271" w:rsidRPr="00AA55AA">
        <w:t>ufficient fluid regimen and a well</w:t>
      </w:r>
      <w:r w:rsidR="0078796B" w:rsidRPr="00AA55AA">
        <w:t>-</w:t>
      </w:r>
      <w:r w:rsidR="4514C271" w:rsidRPr="00AA55AA">
        <w:t>hydrated animal withstand surfactant depletion lavages with cardiovascular stability and</w:t>
      </w:r>
      <w:r w:rsidR="00064938" w:rsidRPr="00AA55AA">
        <w:t xml:space="preserve"> </w:t>
      </w:r>
      <w:r w:rsidR="4514C271" w:rsidRPr="00AA55AA">
        <w:t xml:space="preserve">does not generate severe acidosis. </w:t>
      </w:r>
      <w:r w:rsidRPr="00AA55AA">
        <w:t>Reference values of hemoglobin and other biochemistry parameters vary depending on age and species</w:t>
      </w:r>
      <w:r w:rsidRPr="00AA55AA">
        <w:fldChar w:fldCharType="begin">
          <w:fldData xml:space="preserve">PEVuZE5vdGU+PENpdGU+PEF1dGhvcj5QZXJyaTwvQXV0aG9yPjxZZWFyPjIwMTc8L1llYXI+PFJl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</w:fldData>
        </w:fldChar>
      </w:r>
      <w:r w:rsidR="001A3534" w:rsidRPr="00AA55AA">
        <w:instrText xml:space="preserve"> ADDIN EN.CITE </w:instrText>
      </w:r>
      <w:r w:rsidR="001A3534" w:rsidRPr="00AA55AA">
        <w:fldChar w:fldCharType="begin">
          <w:fldData xml:space="preserve">PEVuZE5vdGU+PENpdGU+PEF1dGhvcj5QZXJyaTwvQXV0aG9yPjxZZWFyPjIwMTc8L1llYXI+PFJl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</w:fldData>
        </w:fldChar>
      </w:r>
      <w:r w:rsidR="001A3534" w:rsidRPr="00AA55AA">
        <w:instrText xml:space="preserve"> ADDIN EN.CITE.DATA </w:instrText>
      </w:r>
      <w:r w:rsidR="001A3534" w:rsidRPr="00AA55AA">
        <w:fldChar w:fldCharType="end"/>
      </w:r>
      <w:r w:rsidRPr="00AA55AA">
        <w:fldChar w:fldCharType="separate"/>
      </w:r>
      <w:r w:rsidR="001A3534" w:rsidRPr="00AA55AA">
        <w:rPr>
          <w:noProof/>
          <w:vertAlign w:val="superscript"/>
        </w:rPr>
        <w:t>37,38</w:t>
      </w:r>
      <w:r w:rsidRPr="00AA55AA">
        <w:fldChar w:fldCharType="end"/>
      </w:r>
      <w:r w:rsidRPr="00AA55AA">
        <w:t>. Lower hemoglobin may impact the oxygenation</w:t>
      </w:r>
      <w:r w:rsidR="4514C271" w:rsidRPr="00AA55AA">
        <w:t>,</w:t>
      </w:r>
      <w:r w:rsidRPr="00AA55AA">
        <w:t xml:space="preserve"> which require</w:t>
      </w:r>
      <w:r w:rsidR="00CC49A7" w:rsidRPr="00AA55AA">
        <w:t>s</w:t>
      </w:r>
      <w:r w:rsidRPr="00AA55AA">
        <w:t xml:space="preserve"> optimized </w:t>
      </w:r>
      <w:r w:rsidR="00CC49A7" w:rsidRPr="00AA55AA">
        <w:t xml:space="preserve">and conservative </w:t>
      </w:r>
      <w:r w:rsidRPr="00AA55AA">
        <w:t>blood sampling</w:t>
      </w:r>
      <w:r w:rsidRPr="00AA55AA">
        <w:fldChar w:fldCharType="begin">
          <w:fldData xml:space="preserve">PEVuZE5vdGU+PENpdGU+PEF1dGhvcj5MaW5kZXJrYW1wPC9BdXRob3I+PFllYXI+MTk4MTwvWWVh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</w:fldData>
        </w:fldChar>
      </w:r>
      <w:r w:rsidR="001A3534" w:rsidRPr="00AA55AA">
        <w:instrText xml:space="preserve"> ADDIN EN.CITE </w:instrText>
      </w:r>
      <w:r w:rsidR="001A3534" w:rsidRPr="00AA55AA">
        <w:fldChar w:fldCharType="begin">
          <w:fldData xml:space="preserve">PEVuZE5vdGU+PENpdGU+PEF1dGhvcj5MaW5kZXJrYW1wPC9BdXRob3I+PFllYXI+MTk4MTwvWWVh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</w:fldData>
        </w:fldChar>
      </w:r>
      <w:r w:rsidR="001A3534" w:rsidRPr="00AA55AA">
        <w:instrText xml:space="preserve"> ADDIN EN.CITE.DATA </w:instrText>
      </w:r>
      <w:r w:rsidR="001A3534" w:rsidRPr="00AA55AA">
        <w:fldChar w:fldCharType="end"/>
      </w:r>
      <w:r w:rsidRPr="00AA55AA">
        <w:fldChar w:fldCharType="separate"/>
      </w:r>
      <w:r w:rsidR="001A3534" w:rsidRPr="00AA55AA">
        <w:rPr>
          <w:noProof/>
          <w:vertAlign w:val="superscript"/>
        </w:rPr>
        <w:t>39,40</w:t>
      </w:r>
      <w:r w:rsidRPr="00AA55AA">
        <w:fldChar w:fldCharType="end"/>
      </w:r>
      <w:r w:rsidRPr="00AA55AA">
        <w:t xml:space="preserve">. Each blood draw is compensated with </w:t>
      </w:r>
      <w:r w:rsidR="0078796B" w:rsidRPr="00AA55AA">
        <w:t xml:space="preserve">an </w:t>
      </w:r>
      <w:r w:rsidRPr="00AA55AA">
        <w:t xml:space="preserve">equal volume of NS. </w:t>
      </w:r>
      <w:r w:rsidR="001A3534" w:rsidRPr="00AA55AA">
        <w:t>B</w:t>
      </w:r>
      <w:r w:rsidR="0055771E" w:rsidRPr="00AA55AA">
        <w:t xml:space="preserve">lood </w:t>
      </w:r>
      <w:r w:rsidRPr="00AA55AA">
        <w:t>electrolytes</w:t>
      </w:r>
      <w:r w:rsidR="00F65849" w:rsidRPr="00AA55AA">
        <w:t>,</w:t>
      </w:r>
      <w:r w:rsidRPr="00AA55AA">
        <w:t xml:space="preserve"> urea</w:t>
      </w:r>
      <w:r w:rsidR="0078796B" w:rsidRPr="00AA55AA">
        <w:t>,</w:t>
      </w:r>
      <w:r w:rsidRPr="00AA55AA">
        <w:t xml:space="preserve"> and creatinine levels</w:t>
      </w:r>
      <w:r w:rsidR="00F65849" w:rsidRPr="00AA55AA">
        <w:t xml:space="preserve"> </w:t>
      </w:r>
      <w:r w:rsidR="001A3534" w:rsidRPr="00AA55AA">
        <w:t>w</w:t>
      </w:r>
      <w:r w:rsidR="0078796B" w:rsidRPr="00AA55AA">
        <w:t>ere</w:t>
      </w:r>
      <w:r w:rsidR="001A3534" w:rsidRPr="00AA55AA">
        <w:t xml:space="preserve"> used to follow a sufficient fluid regimen</w:t>
      </w:r>
      <w:r w:rsidR="005828AA" w:rsidRPr="00AA55AA">
        <w:t>.</w:t>
      </w:r>
    </w:p>
    <w:p w14:paraId="1ACC3BDF" w14:textId="77777777" w:rsidR="004C0852" w:rsidRPr="00AA55AA" w:rsidRDefault="004C0852" w:rsidP="00AA55AA"/>
    <w:p w14:paraId="39E83DD2" w14:textId="2FF24301" w:rsidR="004C0852" w:rsidRPr="00AA55AA" w:rsidRDefault="004C0852" w:rsidP="00AA55AA">
      <w:pPr>
        <w:rPr>
          <w:i/>
          <w:iCs/>
        </w:rPr>
      </w:pPr>
      <w:r w:rsidRPr="00AA55AA">
        <w:rPr>
          <w:i/>
          <w:iCs/>
        </w:rPr>
        <w:t xml:space="preserve">Allowing sufficient recovery time during </w:t>
      </w:r>
      <w:r w:rsidR="0078796B" w:rsidRPr="00AA55AA">
        <w:rPr>
          <w:i/>
          <w:iCs/>
        </w:rPr>
        <w:t xml:space="preserve">the </w:t>
      </w:r>
      <w:r w:rsidRPr="00AA55AA">
        <w:rPr>
          <w:i/>
          <w:iCs/>
        </w:rPr>
        <w:t>lung lavage procedure</w:t>
      </w:r>
    </w:p>
    <w:p w14:paraId="3CA086CC" w14:textId="1E589074" w:rsidR="00680F46" w:rsidRPr="00AA55AA" w:rsidRDefault="4514C271" w:rsidP="00AA55AA">
      <w:r w:rsidRPr="00AA55AA">
        <w:t>During the</w:t>
      </w:r>
      <w:r w:rsidR="004C0852" w:rsidRPr="00AA55AA">
        <w:t xml:space="preserve"> lung lavage, </w:t>
      </w:r>
      <w:r w:rsidR="004C0852" w:rsidRPr="00AA55AA" w:rsidDel="5A3E214C">
        <w:t xml:space="preserve">an </w:t>
      </w:r>
      <w:r w:rsidR="004C0852" w:rsidRPr="00AA55AA">
        <w:t>important window of recovery of at least 3</w:t>
      </w:r>
      <w:r w:rsidR="0078796B" w:rsidRPr="00AA55AA">
        <w:t>–</w:t>
      </w:r>
      <w:r w:rsidR="004C0852" w:rsidRPr="00AA55AA">
        <w:t>5 min is required between each lavage to allow</w:t>
      </w:r>
      <w:r w:rsidR="00B352C5" w:rsidRPr="00AA55AA">
        <w:t xml:space="preserve"> p</w:t>
      </w:r>
      <w:r w:rsidR="004C0852" w:rsidRPr="00AA55AA">
        <w:t>roper venous return to avoid</w:t>
      </w:r>
      <w:r w:rsidR="00B352C5" w:rsidRPr="00AA55AA">
        <w:t xml:space="preserve"> </w:t>
      </w:r>
      <w:r w:rsidR="00C6577C" w:rsidRPr="00AA55AA">
        <w:rPr>
          <w:rFonts w:eastAsia="Times New Roman"/>
        </w:rPr>
        <w:t>hazardous liver congestion</w:t>
      </w:r>
      <w:r w:rsidR="00A46874" w:rsidRPr="00AA55AA">
        <w:rPr>
          <w:rFonts w:eastAsia="Times New Roman"/>
        </w:rPr>
        <w:fldChar w:fldCharType="begin">
          <w:fldData xml:space="preserve">PEVuZE5vdGU+PENpdGU+PEF1dGhvcj5CZXJnZXI8L0F1dGhvcj48WWVhcj4yMDE2PC9ZZWFyPjxS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</w:fldData>
        </w:fldChar>
      </w:r>
      <w:r w:rsidR="001A3534" w:rsidRPr="00AA55AA">
        <w:rPr>
          <w:rFonts w:eastAsia="Times New Roman"/>
        </w:rPr>
        <w:instrText xml:space="preserve"> ADDIN EN.CITE </w:instrText>
      </w:r>
      <w:r w:rsidR="001A3534" w:rsidRPr="00AA55AA">
        <w:rPr>
          <w:rFonts w:eastAsia="Times New Roman"/>
        </w:rPr>
        <w:fldChar w:fldCharType="begin">
          <w:fldData xml:space="preserve">PEVuZE5vdGU+PENpdGU+PEF1dGhvcj5CZXJnZXI8L0F1dGhvcj48WWVhcj4yMDE2PC9ZZWFyPjxS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</w:fldData>
        </w:fldChar>
      </w:r>
      <w:r w:rsidR="001A3534" w:rsidRPr="00AA55AA">
        <w:rPr>
          <w:rFonts w:eastAsia="Times New Roman"/>
        </w:rPr>
        <w:instrText xml:space="preserve"> ADDIN EN.CITE.DATA </w:instrText>
      </w:r>
      <w:r w:rsidR="001A3534" w:rsidRPr="00AA55AA">
        <w:rPr>
          <w:rFonts w:eastAsia="Times New Roman"/>
        </w:rPr>
      </w:r>
      <w:r w:rsidR="001A3534" w:rsidRPr="00AA55AA">
        <w:rPr>
          <w:rFonts w:eastAsia="Times New Roman"/>
        </w:rPr>
        <w:fldChar w:fldCharType="end"/>
      </w:r>
      <w:r w:rsidR="00A46874" w:rsidRPr="00AA55AA">
        <w:rPr>
          <w:rFonts w:eastAsia="Times New Roman"/>
        </w:rPr>
      </w:r>
      <w:r w:rsidR="00A46874" w:rsidRPr="00AA55AA">
        <w:rPr>
          <w:rFonts w:eastAsia="Times New Roman"/>
        </w:rPr>
        <w:fldChar w:fldCharType="separate"/>
      </w:r>
      <w:r w:rsidR="001A3534" w:rsidRPr="00AA55AA">
        <w:rPr>
          <w:rFonts w:eastAsia="Times New Roman"/>
          <w:noProof/>
          <w:vertAlign w:val="superscript"/>
        </w:rPr>
        <w:t>41</w:t>
      </w:r>
      <w:r w:rsidR="00A46874" w:rsidRPr="00AA55AA">
        <w:rPr>
          <w:rFonts w:eastAsia="Times New Roman"/>
        </w:rPr>
        <w:fldChar w:fldCharType="end"/>
      </w:r>
      <w:r w:rsidR="00BE315F" w:rsidRPr="00AA55AA">
        <w:rPr>
          <w:rFonts w:eastAsia="Times New Roman"/>
        </w:rPr>
        <w:t xml:space="preserve">, </w:t>
      </w:r>
      <w:r w:rsidR="00082CCF" w:rsidRPr="00AA55AA">
        <w:rPr>
          <w:rFonts w:eastAsia="Times New Roman"/>
        </w:rPr>
        <w:t>hepatic hemorrhage</w:t>
      </w:r>
      <w:r w:rsidR="00AF204B" w:rsidRPr="00AA55AA">
        <w:rPr>
          <w:rFonts w:eastAsia="Times New Roman"/>
        </w:rPr>
        <w:t>,</w:t>
      </w:r>
      <w:r w:rsidR="00BE315F" w:rsidRPr="00AA55AA">
        <w:rPr>
          <w:rFonts w:eastAsia="Times New Roman"/>
        </w:rPr>
        <w:t xml:space="preserve"> and righ</w:t>
      </w:r>
      <w:r w:rsidR="10A55353" w:rsidRPr="00AA55AA">
        <w:rPr>
          <w:rFonts w:eastAsia="Times New Roman"/>
        </w:rPr>
        <w:t>t</w:t>
      </w:r>
      <w:r w:rsidR="00BE315F" w:rsidRPr="00AA55AA">
        <w:rPr>
          <w:rFonts w:eastAsia="Times New Roman"/>
        </w:rPr>
        <w:t xml:space="preserve"> heart failure</w:t>
      </w:r>
      <w:r w:rsidR="006425CF" w:rsidRPr="00AA55AA">
        <w:rPr>
          <w:rFonts w:eastAsia="Times New Roman"/>
        </w:rPr>
        <w:t>.</w:t>
      </w:r>
      <w:r w:rsidRPr="00AA55AA">
        <w:rPr>
          <w:rFonts w:eastAsia="Times New Roman"/>
        </w:rPr>
        <w:t xml:space="preserve"> This </w:t>
      </w:r>
      <w:r w:rsidR="006425CF" w:rsidRPr="00AA55AA">
        <w:rPr>
          <w:rFonts w:eastAsia="Times New Roman"/>
        </w:rPr>
        <w:t>phenomenon</w:t>
      </w:r>
      <w:r w:rsidR="00082CCF" w:rsidRPr="00AA55AA">
        <w:rPr>
          <w:rFonts w:eastAsia="Times New Roman"/>
        </w:rPr>
        <w:t xml:space="preserve"> </w:t>
      </w:r>
      <w:r w:rsidRPr="00AA55AA">
        <w:rPr>
          <w:rFonts w:eastAsia="Times New Roman"/>
        </w:rPr>
        <w:t xml:space="preserve">was observed </w:t>
      </w:r>
      <w:r w:rsidR="00082CCF" w:rsidRPr="00AA55AA">
        <w:rPr>
          <w:rFonts w:eastAsia="Times New Roman"/>
        </w:rPr>
        <w:t>in a fe</w:t>
      </w:r>
      <w:r w:rsidRPr="00AA55AA">
        <w:rPr>
          <w:rFonts w:eastAsia="Times New Roman"/>
        </w:rPr>
        <w:t>w</w:t>
      </w:r>
      <w:r w:rsidR="006425CF" w:rsidRPr="00AA55AA">
        <w:rPr>
          <w:rFonts w:eastAsia="Times New Roman"/>
        </w:rPr>
        <w:t xml:space="preserve"> </w:t>
      </w:r>
      <w:r w:rsidR="00082CCF" w:rsidRPr="00AA55AA">
        <w:rPr>
          <w:rFonts w:eastAsia="Times New Roman"/>
        </w:rPr>
        <w:t>animals</w:t>
      </w:r>
      <w:r w:rsidRPr="00AA55AA">
        <w:rPr>
          <w:rFonts w:eastAsia="Times New Roman"/>
        </w:rPr>
        <w:t xml:space="preserve"> within the experimental cohort.</w:t>
      </w:r>
      <w:r w:rsidR="00082CCF" w:rsidRPr="00AA55AA">
        <w:rPr>
          <w:rFonts w:eastAsia="Times New Roman"/>
        </w:rPr>
        <w:t xml:space="preserve"> </w:t>
      </w:r>
      <w:r w:rsidR="006425CF" w:rsidRPr="00AA55AA">
        <w:rPr>
          <w:rFonts w:eastAsia="Times New Roman"/>
        </w:rPr>
        <w:t>P</w:t>
      </w:r>
      <w:r w:rsidR="00C6577C" w:rsidRPr="00AA55AA">
        <w:rPr>
          <w:rFonts w:eastAsia="Times New Roman"/>
        </w:rPr>
        <w:t xml:space="preserve">roper and proactive fluid management is imperative to </w:t>
      </w:r>
      <w:r w:rsidR="00AF204B" w:rsidRPr="00AA55AA">
        <w:rPr>
          <w:rFonts w:eastAsia="Times New Roman"/>
        </w:rPr>
        <w:t xml:space="preserve">the </w:t>
      </w:r>
      <w:r w:rsidR="00C6577C" w:rsidRPr="00AA55AA">
        <w:rPr>
          <w:rFonts w:eastAsia="Times New Roman"/>
        </w:rPr>
        <w:t xml:space="preserve">maintenance of clinical stability. </w:t>
      </w:r>
      <w:r w:rsidR="00B352C5" w:rsidRPr="00AA55AA">
        <w:rPr>
          <w:rFonts w:eastAsia="Times New Roman"/>
        </w:rPr>
        <w:t>By r</w:t>
      </w:r>
      <w:r w:rsidR="00C6577C" w:rsidRPr="00AA55AA">
        <w:rPr>
          <w:rFonts w:eastAsia="Times New Roman"/>
        </w:rPr>
        <w:t xml:space="preserve">e-creating a small intensive care setting for </w:t>
      </w:r>
      <w:r w:rsidRPr="00AA55AA">
        <w:rPr>
          <w:rFonts w:eastAsia="Times New Roman"/>
        </w:rPr>
        <w:t xml:space="preserve">this </w:t>
      </w:r>
      <w:r w:rsidR="00C6577C" w:rsidRPr="00AA55AA">
        <w:rPr>
          <w:rFonts w:eastAsia="Times New Roman"/>
        </w:rPr>
        <w:t>piglet</w:t>
      </w:r>
      <w:r w:rsidRPr="00AA55AA">
        <w:rPr>
          <w:rFonts w:eastAsia="Times New Roman"/>
        </w:rPr>
        <w:t xml:space="preserve"> model</w:t>
      </w:r>
      <w:r w:rsidR="00C6577C" w:rsidRPr="00AA55AA">
        <w:rPr>
          <w:rFonts w:eastAsia="Times New Roman"/>
        </w:rPr>
        <w:t>, the importance of having a clinician</w:t>
      </w:r>
      <w:r w:rsidR="342675B3" w:rsidRPr="00AA55AA">
        <w:rPr>
          <w:rFonts w:eastAsia="Times New Roman"/>
        </w:rPr>
        <w:t>,</w:t>
      </w:r>
      <w:r w:rsidR="00C6577C" w:rsidRPr="00AA55AA">
        <w:rPr>
          <w:rFonts w:eastAsia="Times New Roman"/>
        </w:rPr>
        <w:t xml:space="preserve"> neonatologist</w:t>
      </w:r>
      <w:r w:rsidR="00AF204B" w:rsidRPr="00AA55AA">
        <w:rPr>
          <w:rFonts w:eastAsia="Times New Roman"/>
        </w:rPr>
        <w:t>,</w:t>
      </w:r>
      <w:r w:rsidR="00C6577C" w:rsidRPr="00AA55AA">
        <w:rPr>
          <w:rFonts w:eastAsia="Times New Roman"/>
        </w:rPr>
        <w:t xml:space="preserve"> </w:t>
      </w:r>
      <w:r w:rsidR="7A8C44FA" w:rsidRPr="00AA55AA">
        <w:rPr>
          <w:rFonts w:eastAsia="Times New Roman"/>
        </w:rPr>
        <w:t xml:space="preserve">or </w:t>
      </w:r>
      <w:r w:rsidR="0070702B" w:rsidRPr="00AA55AA">
        <w:rPr>
          <w:rFonts w:eastAsia="Times New Roman"/>
        </w:rPr>
        <w:t>a senior v</w:t>
      </w:r>
      <w:r w:rsidR="7A8C44FA" w:rsidRPr="00AA55AA">
        <w:rPr>
          <w:rFonts w:eastAsia="Times New Roman"/>
        </w:rPr>
        <w:t xml:space="preserve">eterinarian </w:t>
      </w:r>
      <w:r w:rsidR="2CA9D617" w:rsidRPr="00AA55AA">
        <w:rPr>
          <w:rFonts w:eastAsia="Times New Roman"/>
        </w:rPr>
        <w:t>technician</w:t>
      </w:r>
      <w:r w:rsidR="7A8C44FA" w:rsidRPr="00AA55AA">
        <w:rPr>
          <w:rFonts w:eastAsia="Times New Roman"/>
        </w:rPr>
        <w:t xml:space="preserve"> </w:t>
      </w:r>
      <w:r w:rsidR="00064938" w:rsidRPr="00AA55AA">
        <w:rPr>
          <w:rFonts w:eastAsia="Times New Roman"/>
        </w:rPr>
        <w:t xml:space="preserve">who </w:t>
      </w:r>
      <w:r w:rsidR="00C6577C" w:rsidRPr="00AA55AA">
        <w:rPr>
          <w:rFonts w:eastAsia="Times New Roman"/>
        </w:rPr>
        <w:t xml:space="preserve">can facilitate the knowledge translation amongst the team members to recognize important situations and their </w:t>
      </w:r>
      <w:r w:rsidR="00082CCF" w:rsidRPr="00AA55AA">
        <w:rPr>
          <w:rFonts w:eastAsia="Times New Roman"/>
        </w:rPr>
        <w:t xml:space="preserve">associated </w:t>
      </w:r>
      <w:r w:rsidR="00C6577C" w:rsidRPr="00AA55AA">
        <w:rPr>
          <w:rFonts w:eastAsia="Times New Roman"/>
        </w:rPr>
        <w:t>contingency plans</w:t>
      </w:r>
      <w:r w:rsidRPr="00AA55AA">
        <w:rPr>
          <w:rFonts w:eastAsia="Times New Roman"/>
        </w:rPr>
        <w:t xml:space="preserve"> is essential</w:t>
      </w:r>
      <w:r w:rsidR="00C6577C" w:rsidRPr="00AA55AA">
        <w:rPr>
          <w:rFonts w:eastAsia="Times New Roman"/>
        </w:rPr>
        <w:t xml:space="preserve">. </w:t>
      </w:r>
    </w:p>
    <w:p w14:paraId="6EF5BC39" w14:textId="77777777" w:rsidR="006107BB" w:rsidRPr="00AA55AA" w:rsidRDefault="006107BB" w:rsidP="00AA55AA">
      <w:pPr>
        <w:rPr>
          <w:rFonts w:eastAsia="Times New Roman"/>
        </w:rPr>
      </w:pPr>
    </w:p>
    <w:p w14:paraId="6602AE13" w14:textId="553E6079" w:rsidR="00176E1A" w:rsidRPr="00AA55AA" w:rsidRDefault="00B86CA9" w:rsidP="00AA55AA">
      <w:pPr>
        <w:rPr>
          <w:rFonts w:eastAsia="Times New Roman"/>
          <w:b/>
          <w:bCs/>
        </w:rPr>
      </w:pPr>
      <w:r w:rsidRPr="00AA55AA">
        <w:rPr>
          <w:rFonts w:eastAsia="Times New Roman"/>
          <w:b/>
          <w:bCs/>
        </w:rPr>
        <w:t>Recommended t</w:t>
      </w:r>
      <w:r w:rsidR="5A3E214C" w:rsidRPr="00AA55AA">
        <w:rPr>
          <w:rFonts w:eastAsia="Times New Roman"/>
          <w:b/>
          <w:bCs/>
        </w:rPr>
        <w:t>roubleshooting</w:t>
      </w:r>
    </w:p>
    <w:p w14:paraId="0FDCEBF7" w14:textId="40D3899B" w:rsidR="00176E1A" w:rsidRPr="00AA55AA" w:rsidRDefault="00176E1A" w:rsidP="00AA55AA">
      <w:pPr>
        <w:rPr>
          <w:rFonts w:eastAsia="Arial"/>
        </w:rPr>
      </w:pPr>
      <w:r w:rsidRPr="00AA55AA">
        <w:rPr>
          <w:rFonts w:eastAsia="Arial"/>
        </w:rPr>
        <w:t xml:space="preserve">The piglet will be under general anesthesia and analgesia for the entire surgical and experimental </w:t>
      </w:r>
      <w:r w:rsidRPr="00AA55AA">
        <w:rPr>
          <w:rFonts w:eastAsia="Arial"/>
        </w:rPr>
        <w:lastRenderedPageBreak/>
        <w:t xml:space="preserve">time. One person is dedicated </w:t>
      </w:r>
      <w:r w:rsidR="00285BA4" w:rsidRPr="00AA55AA">
        <w:rPr>
          <w:rFonts w:eastAsia="Arial"/>
        </w:rPr>
        <w:t>to monitoring</w:t>
      </w:r>
      <w:r w:rsidRPr="00AA55AA">
        <w:rPr>
          <w:rFonts w:eastAsia="Arial"/>
        </w:rPr>
        <w:t xml:space="preserve"> the piglet for the entire experiment. Each animal is different in its sensitivity and response </w:t>
      </w:r>
      <w:r w:rsidR="00285BA4" w:rsidRPr="00AA55AA">
        <w:rPr>
          <w:rFonts w:eastAsia="Arial"/>
        </w:rPr>
        <w:t>to anesthetics</w:t>
      </w:r>
      <w:r w:rsidRPr="00AA55AA">
        <w:rPr>
          <w:rFonts w:eastAsia="Arial"/>
        </w:rPr>
        <w:t xml:space="preserve">. </w:t>
      </w:r>
      <w:r w:rsidR="2504590E" w:rsidRPr="00AA55AA">
        <w:rPr>
          <w:rFonts w:eastAsia="Arial"/>
        </w:rPr>
        <w:t>Monitoring</w:t>
      </w:r>
      <w:r w:rsidRPr="00AA55AA">
        <w:rPr>
          <w:rFonts w:eastAsia="Arial"/>
        </w:rPr>
        <w:t xml:space="preserve"> the animal’s condition immediately after the induction of anesthesia</w:t>
      </w:r>
      <w:r w:rsidR="00F00D12" w:rsidRPr="00AA55AA">
        <w:rPr>
          <w:rFonts w:eastAsia="Arial"/>
        </w:rPr>
        <w:t xml:space="preserve"> with vitals and hourly blood gas</w:t>
      </w:r>
      <w:r w:rsidR="007846E8" w:rsidRPr="00AA55AA">
        <w:rPr>
          <w:rFonts w:eastAsia="Arial"/>
        </w:rPr>
        <w:t xml:space="preserve"> is critical</w:t>
      </w:r>
      <w:r w:rsidRPr="00AA55AA">
        <w:rPr>
          <w:rFonts w:eastAsia="Arial"/>
        </w:rPr>
        <w:t xml:space="preserve">. </w:t>
      </w:r>
      <w:r w:rsidR="007846E8" w:rsidRPr="00AA55AA">
        <w:rPr>
          <w:rFonts w:eastAsia="Arial"/>
        </w:rPr>
        <w:t xml:space="preserve">It </w:t>
      </w:r>
      <w:r w:rsidRPr="00AA55AA">
        <w:rPr>
          <w:rFonts w:eastAsia="Arial"/>
        </w:rPr>
        <w:t>will provide information on anesthe</w:t>
      </w:r>
      <w:r w:rsidR="3B3A8A8A" w:rsidRPr="00AA55AA">
        <w:rPr>
          <w:rFonts w:eastAsia="Arial"/>
        </w:rPr>
        <w:t>sia</w:t>
      </w:r>
      <w:r w:rsidRPr="00AA55AA">
        <w:rPr>
          <w:rFonts w:eastAsia="Arial"/>
        </w:rPr>
        <w:t xml:space="preserve"> level</w:t>
      </w:r>
      <w:r w:rsidR="00AF204B" w:rsidRPr="00AA55AA">
        <w:rPr>
          <w:rFonts w:eastAsia="Arial"/>
        </w:rPr>
        <w:t xml:space="preserve"> and</w:t>
      </w:r>
      <w:r w:rsidRPr="00AA55AA">
        <w:rPr>
          <w:rFonts w:eastAsia="Arial"/>
        </w:rPr>
        <w:t xml:space="preserve"> metabolic stability</w:t>
      </w:r>
      <w:r w:rsidR="00AF204B" w:rsidRPr="00AA55AA">
        <w:rPr>
          <w:rFonts w:eastAsia="Arial"/>
        </w:rPr>
        <w:t>,</w:t>
      </w:r>
      <w:r w:rsidRPr="00AA55AA">
        <w:rPr>
          <w:rFonts w:eastAsia="Arial"/>
        </w:rPr>
        <w:t xml:space="preserve"> in addition to the physical assessment as needed. </w:t>
      </w:r>
      <w:r w:rsidR="008713CA" w:rsidRPr="00AA55AA">
        <w:rPr>
          <w:rFonts w:eastAsia="Arial"/>
        </w:rPr>
        <w:t xml:space="preserve">There is a variability </w:t>
      </w:r>
      <w:r w:rsidR="00064938" w:rsidRPr="00AA55AA">
        <w:rPr>
          <w:rFonts w:eastAsia="Arial"/>
        </w:rPr>
        <w:t xml:space="preserve">in the </w:t>
      </w:r>
      <w:r w:rsidR="008713CA" w:rsidRPr="00AA55AA">
        <w:rPr>
          <w:rFonts w:eastAsia="Arial"/>
        </w:rPr>
        <w:t>number of lung lavages (from 6 to 20)</w:t>
      </w:r>
      <w:r w:rsidR="006F2B55" w:rsidRPr="00AA55AA">
        <w:rPr>
          <w:rFonts w:eastAsia="Arial"/>
        </w:rPr>
        <w:t xml:space="preserve"> and thus time</w:t>
      </w:r>
      <w:r w:rsidR="008713CA" w:rsidRPr="00AA55AA">
        <w:rPr>
          <w:rFonts w:eastAsia="Arial"/>
        </w:rPr>
        <w:t xml:space="preserve"> </w:t>
      </w:r>
      <w:r w:rsidR="006F2B55" w:rsidRPr="00AA55AA">
        <w:rPr>
          <w:rFonts w:eastAsia="Arial"/>
        </w:rPr>
        <w:t>(from 28</w:t>
      </w:r>
      <w:r w:rsidR="00AF204B" w:rsidRPr="00AA55AA">
        <w:rPr>
          <w:rFonts w:eastAsia="Arial"/>
        </w:rPr>
        <w:t>–</w:t>
      </w:r>
      <w:r w:rsidR="006F2B55" w:rsidRPr="00AA55AA">
        <w:rPr>
          <w:rFonts w:eastAsia="Arial"/>
        </w:rPr>
        <w:t>115 min)</w:t>
      </w:r>
      <w:r w:rsidR="00904A47" w:rsidRPr="00AA55AA">
        <w:rPr>
          <w:rFonts w:eastAsia="Arial"/>
        </w:rPr>
        <w:t>,</w:t>
      </w:r>
      <w:r w:rsidR="006F2B55" w:rsidRPr="00AA55AA">
        <w:rPr>
          <w:rFonts w:eastAsia="Arial"/>
        </w:rPr>
        <w:t xml:space="preserve"> </w:t>
      </w:r>
      <w:r w:rsidR="00064938" w:rsidRPr="00AA55AA">
        <w:rPr>
          <w:rFonts w:eastAsia="Arial"/>
        </w:rPr>
        <w:t xml:space="preserve">required </w:t>
      </w:r>
      <w:r w:rsidR="008713CA" w:rsidRPr="00AA55AA">
        <w:rPr>
          <w:rFonts w:eastAsia="Arial"/>
        </w:rPr>
        <w:t>to reach surfactant depletion</w:t>
      </w:r>
      <w:r w:rsidR="00823ED0" w:rsidRPr="00AA55AA">
        <w:rPr>
          <w:rFonts w:eastAsia="Arial"/>
        </w:rPr>
        <w:t xml:space="preserve">. </w:t>
      </w:r>
    </w:p>
    <w:p w14:paraId="29552D23" w14:textId="77777777" w:rsidR="00176E1A" w:rsidRPr="00AA55AA" w:rsidRDefault="00176E1A" w:rsidP="00AA55AA">
      <w:pPr>
        <w:tabs>
          <w:tab w:val="left" w:pos="284"/>
          <w:tab w:val="left" w:pos="851"/>
        </w:tabs>
        <w:rPr>
          <w:rFonts w:eastAsia="Arial"/>
        </w:rPr>
      </w:pPr>
    </w:p>
    <w:p w14:paraId="07862A65" w14:textId="63206D28" w:rsidR="00F63CE5" w:rsidRPr="00AA55AA" w:rsidRDefault="5A3E214C" w:rsidP="00AA55AA">
      <w:pPr>
        <w:tabs>
          <w:tab w:val="left" w:pos="284"/>
          <w:tab w:val="left" w:pos="851"/>
        </w:tabs>
        <w:rPr>
          <w:rFonts w:eastAsia="Arial"/>
        </w:rPr>
      </w:pPr>
      <w:r w:rsidRPr="00AA55AA">
        <w:rPr>
          <w:rFonts w:eastAsia="Arial"/>
        </w:rPr>
        <w:t xml:space="preserve"> Potential problems and solutions during anesthesia induction, stabilization, </w:t>
      </w:r>
      <w:r w:rsidR="00AF204B" w:rsidRPr="00AA55AA">
        <w:rPr>
          <w:rFonts w:eastAsia="Arial"/>
        </w:rPr>
        <w:t xml:space="preserve">and </w:t>
      </w:r>
      <w:r w:rsidRPr="00AA55AA">
        <w:rPr>
          <w:rFonts w:eastAsia="Arial"/>
        </w:rPr>
        <w:t>surgery:</w:t>
      </w:r>
      <w:r w:rsidR="00AF204B" w:rsidRPr="00AA55AA">
        <w:rPr>
          <w:rFonts w:eastAsia="Arial"/>
        </w:rPr>
        <w:t xml:space="preserve"> (1) </w:t>
      </w:r>
      <w:r w:rsidR="00830AEE" w:rsidRPr="00AA55AA">
        <w:rPr>
          <w:rFonts w:eastAsia="Arial"/>
        </w:rPr>
        <w:t>I</w:t>
      </w:r>
      <w:r w:rsidR="00176E1A" w:rsidRPr="00AA55AA">
        <w:rPr>
          <w:rFonts w:eastAsia="Arial"/>
        </w:rPr>
        <w:t xml:space="preserve">f apnea develops, the anesthetic gas </w:t>
      </w:r>
      <w:r w:rsidR="006830B2" w:rsidRPr="00AA55AA">
        <w:rPr>
          <w:rFonts w:eastAsia="Arial"/>
        </w:rPr>
        <w:t>must be turned off</w:t>
      </w:r>
      <w:r w:rsidR="00830AEE" w:rsidRPr="00AA55AA">
        <w:rPr>
          <w:rFonts w:eastAsia="Arial"/>
        </w:rPr>
        <w:t>,</w:t>
      </w:r>
      <w:r w:rsidR="006830B2" w:rsidRPr="00AA55AA">
        <w:rPr>
          <w:rFonts w:eastAsia="Arial"/>
        </w:rPr>
        <w:t xml:space="preserve"> </w:t>
      </w:r>
      <w:r w:rsidR="00176E1A" w:rsidRPr="00AA55AA">
        <w:rPr>
          <w:rFonts w:eastAsia="Arial"/>
        </w:rPr>
        <w:t>and breathing</w:t>
      </w:r>
      <w:r w:rsidR="006D405B" w:rsidRPr="00AA55AA">
        <w:rPr>
          <w:rFonts w:eastAsia="Arial"/>
        </w:rPr>
        <w:t xml:space="preserve"> </w:t>
      </w:r>
      <w:r w:rsidR="006830B2" w:rsidRPr="00AA55AA">
        <w:rPr>
          <w:rFonts w:eastAsia="Arial"/>
        </w:rPr>
        <w:t xml:space="preserve">needs to be supported </w:t>
      </w:r>
      <w:r w:rsidR="006D405B" w:rsidRPr="00AA55AA">
        <w:rPr>
          <w:rFonts w:eastAsia="Arial"/>
        </w:rPr>
        <w:t>with bag-mask ventilation</w:t>
      </w:r>
      <w:r w:rsidR="00176E1A" w:rsidRPr="00AA55AA">
        <w:rPr>
          <w:rFonts w:eastAsia="Arial"/>
        </w:rPr>
        <w:t xml:space="preserve"> until spontaneous respiration returns</w:t>
      </w:r>
      <w:r w:rsidR="00830AEE" w:rsidRPr="00AA55AA">
        <w:rPr>
          <w:rFonts w:eastAsia="Arial"/>
        </w:rPr>
        <w:t>.</w:t>
      </w:r>
      <w:r w:rsidR="00AF204B" w:rsidRPr="00AA55AA">
        <w:rPr>
          <w:rFonts w:eastAsia="Arial"/>
        </w:rPr>
        <w:t xml:space="preserve"> (2) </w:t>
      </w:r>
      <w:r w:rsidR="00830AEE" w:rsidRPr="00AA55AA">
        <w:rPr>
          <w:rFonts w:eastAsia="Arial"/>
        </w:rPr>
        <w:t>I</w:t>
      </w:r>
      <w:r w:rsidRPr="00AA55AA">
        <w:rPr>
          <w:rFonts w:eastAsia="Arial"/>
        </w:rPr>
        <w:t xml:space="preserve">f signs of hypovolemia </w:t>
      </w:r>
      <w:r w:rsidRPr="00AA55AA">
        <w:rPr>
          <w:rFonts w:eastAsia="Arial"/>
          <w:i/>
          <w:iCs/>
        </w:rPr>
        <w:t>via</w:t>
      </w:r>
      <w:r w:rsidRPr="00AA55AA">
        <w:rPr>
          <w:rFonts w:eastAsia="Arial"/>
        </w:rPr>
        <w:t xml:space="preserve"> high HR, low MAP</w:t>
      </w:r>
      <w:r w:rsidR="00830AEE" w:rsidRPr="00AA55AA">
        <w:rPr>
          <w:rFonts w:eastAsia="Arial"/>
        </w:rPr>
        <w:t>,</w:t>
      </w:r>
      <w:r w:rsidRPr="00AA55AA">
        <w:rPr>
          <w:rFonts w:eastAsia="Arial"/>
        </w:rPr>
        <w:t xml:space="preserve"> or low CVP</w:t>
      </w:r>
      <w:r w:rsidR="00830AEE" w:rsidRPr="00AA55AA">
        <w:rPr>
          <w:rFonts w:eastAsia="Arial"/>
        </w:rPr>
        <w:t xml:space="preserve"> are present</w:t>
      </w:r>
      <w:r w:rsidRPr="00AA55AA">
        <w:rPr>
          <w:rFonts w:eastAsia="Arial"/>
        </w:rPr>
        <w:t>,</w:t>
      </w:r>
      <w:r w:rsidR="00AF204B" w:rsidRPr="00AA55AA">
        <w:rPr>
          <w:rFonts w:eastAsia="Arial"/>
        </w:rPr>
        <w:t xml:space="preserve"> </w:t>
      </w:r>
      <w:r w:rsidR="00830AEE" w:rsidRPr="00AA55AA">
        <w:rPr>
          <w:rFonts w:eastAsia="Arial"/>
        </w:rPr>
        <w:t xml:space="preserve">a </w:t>
      </w:r>
      <w:r w:rsidRPr="00AA55AA">
        <w:rPr>
          <w:rFonts w:eastAsia="Arial"/>
        </w:rPr>
        <w:t>fluid bolus of 10 mL/kg of NS</w:t>
      </w:r>
      <w:r w:rsidR="006830B2" w:rsidRPr="00AA55AA">
        <w:rPr>
          <w:rFonts w:eastAsia="Arial"/>
        </w:rPr>
        <w:t xml:space="preserve"> needs to be administered</w:t>
      </w:r>
      <w:r w:rsidR="00830AEE" w:rsidRPr="00AA55AA">
        <w:rPr>
          <w:rFonts w:eastAsia="Arial"/>
        </w:rPr>
        <w:t>,</w:t>
      </w:r>
      <w:r w:rsidRPr="00AA55AA">
        <w:rPr>
          <w:rFonts w:eastAsia="Arial"/>
        </w:rPr>
        <w:t xml:space="preserve"> and </w:t>
      </w:r>
      <w:r w:rsidR="00222F83" w:rsidRPr="00AA55AA">
        <w:rPr>
          <w:rFonts w:eastAsia="Arial"/>
        </w:rPr>
        <w:t xml:space="preserve">an </w:t>
      </w:r>
      <w:r w:rsidRPr="00AA55AA">
        <w:rPr>
          <w:rFonts w:eastAsia="Arial"/>
        </w:rPr>
        <w:t>increase</w:t>
      </w:r>
      <w:r w:rsidR="00222F83" w:rsidRPr="00AA55AA">
        <w:rPr>
          <w:rFonts w:eastAsia="Arial"/>
        </w:rPr>
        <w:t>d</w:t>
      </w:r>
      <w:r w:rsidRPr="00AA55AA">
        <w:rPr>
          <w:rFonts w:eastAsia="Arial"/>
        </w:rPr>
        <w:t xml:space="preserve"> rate of maintenance fluid</w:t>
      </w:r>
      <w:r w:rsidR="006830B2" w:rsidRPr="00AA55AA">
        <w:rPr>
          <w:rFonts w:eastAsia="Arial"/>
        </w:rPr>
        <w:t xml:space="preserve"> must be considered</w:t>
      </w:r>
      <w:r w:rsidR="00830AEE" w:rsidRPr="00AA55AA">
        <w:rPr>
          <w:rFonts w:eastAsia="Arial"/>
        </w:rPr>
        <w:t>.</w:t>
      </w:r>
      <w:r w:rsidR="00AF204B" w:rsidRPr="00AA55AA">
        <w:rPr>
          <w:rFonts w:eastAsia="Arial"/>
        </w:rPr>
        <w:t xml:space="preserve"> (3) </w:t>
      </w:r>
      <w:r w:rsidR="00830AEE" w:rsidRPr="00AA55AA">
        <w:rPr>
          <w:rFonts w:eastAsia="Arial"/>
        </w:rPr>
        <w:t>W</w:t>
      </w:r>
      <w:r w:rsidR="00687387" w:rsidRPr="00AA55AA">
        <w:rPr>
          <w:rFonts w:eastAsia="Arial"/>
        </w:rPr>
        <w:t xml:space="preserve">hen </w:t>
      </w:r>
      <w:r w:rsidR="235694C5" w:rsidRPr="00AA55AA">
        <w:rPr>
          <w:rFonts w:eastAsia="Arial"/>
        </w:rPr>
        <w:t>hypotension with decreasing MAP to 30</w:t>
      </w:r>
      <w:r w:rsidR="00AF204B" w:rsidRPr="00AA55AA">
        <w:rPr>
          <w:rFonts w:eastAsia="Arial"/>
        </w:rPr>
        <w:t>–</w:t>
      </w:r>
      <w:r w:rsidR="235694C5" w:rsidRPr="00AA55AA">
        <w:rPr>
          <w:rFonts w:eastAsia="Arial"/>
        </w:rPr>
        <w:t>40 mmHg</w:t>
      </w:r>
      <w:r w:rsidR="00687387" w:rsidRPr="00AA55AA">
        <w:rPr>
          <w:rFonts w:eastAsia="Arial"/>
        </w:rPr>
        <w:t xml:space="preserve">, </w:t>
      </w:r>
      <w:r w:rsidR="235694C5" w:rsidRPr="00AA55AA">
        <w:rPr>
          <w:rFonts w:eastAsia="Arial"/>
        </w:rPr>
        <w:t xml:space="preserve">that is not resolved with </w:t>
      </w:r>
      <w:r w:rsidR="00222F83" w:rsidRPr="00AA55AA">
        <w:rPr>
          <w:rFonts w:eastAsia="Arial"/>
        </w:rPr>
        <w:t xml:space="preserve">the </w:t>
      </w:r>
      <w:r w:rsidR="235694C5" w:rsidRPr="00AA55AA">
        <w:rPr>
          <w:rFonts w:eastAsia="Arial"/>
        </w:rPr>
        <w:t>fluid bolus</w:t>
      </w:r>
      <w:r w:rsidR="00687387" w:rsidRPr="00AA55AA">
        <w:rPr>
          <w:rFonts w:eastAsia="Arial"/>
        </w:rPr>
        <w:t xml:space="preserve">, </w:t>
      </w:r>
      <w:r w:rsidR="235694C5" w:rsidRPr="00AA55AA">
        <w:rPr>
          <w:rFonts w:eastAsia="Arial"/>
        </w:rPr>
        <w:t>anesthesia pumps</w:t>
      </w:r>
      <w:r w:rsidR="00687387" w:rsidRPr="00AA55AA">
        <w:rPr>
          <w:rFonts w:eastAsia="Arial"/>
        </w:rPr>
        <w:t xml:space="preserve"> must be decreased/sto</w:t>
      </w:r>
      <w:r w:rsidR="00222F83" w:rsidRPr="00AA55AA">
        <w:rPr>
          <w:rFonts w:eastAsia="Arial"/>
        </w:rPr>
        <w:t>p</w:t>
      </w:r>
      <w:r w:rsidR="00687387" w:rsidRPr="00AA55AA">
        <w:rPr>
          <w:rFonts w:eastAsia="Arial"/>
        </w:rPr>
        <w:t>ped</w:t>
      </w:r>
      <w:r w:rsidR="235694C5" w:rsidRPr="00AA55AA">
        <w:rPr>
          <w:rFonts w:eastAsia="Arial"/>
        </w:rPr>
        <w:t xml:space="preserve">, </w:t>
      </w:r>
      <w:r w:rsidR="00687387" w:rsidRPr="00AA55AA">
        <w:rPr>
          <w:rFonts w:eastAsia="Arial"/>
        </w:rPr>
        <w:t xml:space="preserve">and the signs of perfusion </w:t>
      </w:r>
      <w:r w:rsidR="00830AEE" w:rsidRPr="00AA55AA">
        <w:rPr>
          <w:rFonts w:eastAsia="Arial"/>
        </w:rPr>
        <w:t xml:space="preserve">and hypotension are </w:t>
      </w:r>
      <w:r w:rsidR="235694C5" w:rsidRPr="00AA55AA">
        <w:rPr>
          <w:rFonts w:eastAsia="Arial"/>
        </w:rPr>
        <w:t>re-evaluate</w:t>
      </w:r>
      <w:r w:rsidR="00830AEE" w:rsidRPr="00AA55AA">
        <w:rPr>
          <w:rFonts w:eastAsia="Arial"/>
        </w:rPr>
        <w:t>d</w:t>
      </w:r>
      <w:r w:rsidR="235694C5" w:rsidRPr="00AA55AA">
        <w:rPr>
          <w:rFonts w:eastAsia="Arial"/>
        </w:rPr>
        <w:t xml:space="preserve"> after 10</w:t>
      </w:r>
      <w:r w:rsidR="00AF204B" w:rsidRPr="00AA55AA">
        <w:rPr>
          <w:rFonts w:eastAsia="Arial"/>
        </w:rPr>
        <w:t>–</w:t>
      </w:r>
      <w:r w:rsidR="235694C5" w:rsidRPr="00AA55AA">
        <w:rPr>
          <w:rFonts w:eastAsia="Arial"/>
        </w:rPr>
        <w:t>15 min. Blood gas analysis for hemoglobin levels to evaluate for possible internal bleeding.</w:t>
      </w:r>
      <w:r w:rsidR="00C108BE" w:rsidRPr="00AA55AA">
        <w:rPr>
          <w:rFonts w:eastAsia="Arial"/>
        </w:rPr>
        <w:t xml:space="preserve"> (4) If the </w:t>
      </w:r>
      <w:r w:rsidR="235694C5" w:rsidRPr="00AA55AA">
        <w:rPr>
          <w:rFonts w:eastAsia="Arial"/>
        </w:rPr>
        <w:t>respiratory symptoms indicat</w:t>
      </w:r>
      <w:r w:rsidR="00C108BE" w:rsidRPr="00AA55AA">
        <w:rPr>
          <w:rFonts w:eastAsia="Arial"/>
        </w:rPr>
        <w:t>e</w:t>
      </w:r>
      <w:r w:rsidR="235694C5" w:rsidRPr="00AA55AA">
        <w:rPr>
          <w:rFonts w:eastAsia="Arial"/>
        </w:rPr>
        <w:t xml:space="preserve"> pneumothorax (acute desaturation or bradycardia &gt;20%)</w:t>
      </w:r>
      <w:r w:rsidR="00C108BE" w:rsidRPr="00AA55AA">
        <w:rPr>
          <w:rFonts w:eastAsia="Arial"/>
        </w:rPr>
        <w:t xml:space="preserve">, </w:t>
      </w:r>
      <w:r w:rsidR="235694C5" w:rsidRPr="00AA55AA">
        <w:rPr>
          <w:rFonts w:eastAsia="Arial"/>
        </w:rPr>
        <w:t>the piglet is euthanized immediately</w:t>
      </w:r>
      <w:r w:rsidR="00C108BE" w:rsidRPr="00AA55AA">
        <w:rPr>
          <w:rFonts w:eastAsia="Arial"/>
        </w:rPr>
        <w:t>.</w:t>
      </w:r>
    </w:p>
    <w:p w14:paraId="13992C15" w14:textId="77777777" w:rsidR="00C108BE" w:rsidRPr="00AA55AA" w:rsidRDefault="00C108BE" w:rsidP="00AA55AA">
      <w:pPr>
        <w:tabs>
          <w:tab w:val="left" w:pos="284"/>
          <w:tab w:val="left" w:pos="851"/>
        </w:tabs>
        <w:rPr>
          <w:rFonts w:eastAsia="Arial"/>
        </w:rPr>
      </w:pPr>
    </w:p>
    <w:p w14:paraId="4DCE8FA0" w14:textId="0C7D12EE" w:rsidR="002D07D3" w:rsidRPr="00AA55AA" w:rsidRDefault="002D07D3" w:rsidP="00AA55AA">
      <w:pPr>
        <w:rPr>
          <w:rFonts w:eastAsia="Times New Roman"/>
          <w:b/>
          <w:bCs/>
        </w:rPr>
      </w:pPr>
      <w:r w:rsidRPr="00AA55AA">
        <w:rPr>
          <w:rFonts w:eastAsia="Times New Roman"/>
          <w:b/>
          <w:bCs/>
        </w:rPr>
        <w:t>Limitations</w:t>
      </w:r>
    </w:p>
    <w:p w14:paraId="74C01C1F" w14:textId="0E4EE1BE" w:rsidR="79036A0E" w:rsidRPr="00AA55AA" w:rsidRDefault="4514C271" w:rsidP="00AA55AA">
      <w:pPr>
        <w:rPr>
          <w:rFonts w:eastAsia="Times New Roman"/>
        </w:rPr>
      </w:pPr>
      <w:r w:rsidRPr="00AA55AA">
        <w:rPr>
          <w:rFonts w:eastAsia="Times New Roman"/>
        </w:rPr>
        <w:t>The model herein represents a short-term (6 h) neonatal ALI in a large animal model. The chronicity of injury leading to BPD is an important factor to consider. This model might not fully capture this aspect of pathogenesis</w:t>
      </w:r>
      <w:r w:rsidR="008164A8" w:rsidRPr="00AA55AA">
        <w:rPr>
          <w:rFonts w:eastAsia="Times New Roman"/>
        </w:rPr>
        <w:t>,</w:t>
      </w:r>
      <w:r w:rsidRPr="00AA55AA">
        <w:rPr>
          <w:rFonts w:eastAsia="Times New Roman"/>
        </w:rPr>
        <w:t xml:space="preserve"> and data informing the progress of the lung injury beyond </w:t>
      </w:r>
      <w:r w:rsidR="008164A8" w:rsidRPr="00AA55AA">
        <w:rPr>
          <w:rFonts w:eastAsia="Times New Roman"/>
        </w:rPr>
        <w:t>6 h</w:t>
      </w:r>
      <w:r w:rsidRPr="00AA55AA">
        <w:rPr>
          <w:rFonts w:eastAsia="Times New Roman"/>
        </w:rPr>
        <w:t xml:space="preserve"> remains undetermined. Nevertheless, the consistency of this model stands as a strong foundation to build upon (extending the length/modifying protocol), allowing versatility to research groups that will implement it. Despite the emphasis put on the accessibility and feasibility of this large animal model during its conception, specific skill</w:t>
      </w:r>
      <w:r w:rsidR="008164A8" w:rsidRPr="00AA55AA">
        <w:rPr>
          <w:rFonts w:eastAsia="Times New Roman"/>
        </w:rPr>
        <w:t xml:space="preserve"> </w:t>
      </w:r>
      <w:r w:rsidRPr="00AA55AA">
        <w:rPr>
          <w:rFonts w:eastAsia="Times New Roman"/>
        </w:rPr>
        <w:t xml:space="preserve">sets are warranted for </w:t>
      </w:r>
      <w:r w:rsidR="008164A8" w:rsidRPr="00AA55AA">
        <w:rPr>
          <w:rFonts w:eastAsia="Times New Roman"/>
        </w:rPr>
        <w:t xml:space="preserve">the </w:t>
      </w:r>
      <w:r w:rsidRPr="00AA55AA">
        <w:rPr>
          <w:rFonts w:eastAsia="Times New Roman"/>
        </w:rPr>
        <w:t xml:space="preserve">smooth execution of the experiment. Clinical expertise with </w:t>
      </w:r>
      <w:r w:rsidR="008164A8" w:rsidRPr="00AA55AA">
        <w:rPr>
          <w:rFonts w:eastAsia="Times New Roman"/>
        </w:rPr>
        <w:t xml:space="preserve">a </w:t>
      </w:r>
      <w:r w:rsidRPr="00AA55AA">
        <w:rPr>
          <w:rFonts w:eastAsia="Times New Roman"/>
        </w:rPr>
        <w:t xml:space="preserve">strong foundation in physiology and knowledge to manage rapid changes/deteriorations </w:t>
      </w:r>
      <w:r w:rsidRPr="00AA55AA">
        <w:rPr>
          <w:rFonts w:eastAsia="Times New Roman"/>
          <w:i/>
          <w:iCs/>
        </w:rPr>
        <w:t xml:space="preserve">via </w:t>
      </w:r>
      <w:r w:rsidRPr="00AA55AA">
        <w:rPr>
          <w:rFonts w:eastAsia="Times New Roman"/>
        </w:rPr>
        <w:t xml:space="preserve">drugs/infusion/etc. is necessary for implementation and successful completion in early phases. This set of skills can then be transferred to team members for ongoing maintenance of the model over time. Additionally, a team composed of a veterinary technician, lab technicians, </w:t>
      </w:r>
      <w:r w:rsidR="008164A8" w:rsidRPr="00AA55AA">
        <w:rPr>
          <w:rFonts w:eastAsia="Times New Roman"/>
        </w:rPr>
        <w:t xml:space="preserve">and </w:t>
      </w:r>
      <w:r w:rsidRPr="00AA55AA">
        <w:rPr>
          <w:rFonts w:eastAsia="Times New Roman"/>
        </w:rPr>
        <w:t>senior graduate students with whom strong communication and collaboration ha</w:t>
      </w:r>
      <w:r w:rsidR="008164A8" w:rsidRPr="00AA55AA">
        <w:rPr>
          <w:rFonts w:eastAsia="Times New Roman"/>
        </w:rPr>
        <w:t>ve</w:t>
      </w:r>
      <w:r w:rsidRPr="00AA55AA">
        <w:rPr>
          <w:rFonts w:eastAsia="Times New Roman"/>
        </w:rPr>
        <w:t xml:space="preserve"> been established can ensure appropriate coverage of all components of each experiment. It is expected that at least three team members will be required to carry out the experiment from start to finish when the workflow is optimized. </w:t>
      </w:r>
    </w:p>
    <w:p w14:paraId="56E8319D" w14:textId="77777777" w:rsidR="00F94148" w:rsidRPr="00AA55AA" w:rsidRDefault="00F94148" w:rsidP="00AA55AA">
      <w:pPr>
        <w:rPr>
          <w:rFonts w:eastAsia="Times New Roman"/>
        </w:rPr>
      </w:pPr>
    </w:p>
    <w:p w14:paraId="345EB2CD" w14:textId="7BC03BF8" w:rsidR="002D07D3" w:rsidRPr="00AA55AA" w:rsidRDefault="002D07D3" w:rsidP="00AA55AA">
      <w:pPr>
        <w:rPr>
          <w:rFonts w:eastAsia="Times New Roman"/>
          <w:b/>
          <w:bCs/>
        </w:rPr>
      </w:pPr>
      <w:r w:rsidRPr="00AA55AA">
        <w:rPr>
          <w:rFonts w:eastAsia="Times New Roman"/>
          <w:b/>
          <w:bCs/>
        </w:rPr>
        <w:t>Significance</w:t>
      </w:r>
      <w:r w:rsidR="00D40B53" w:rsidRPr="00AA55AA">
        <w:rPr>
          <w:rFonts w:eastAsia="Times New Roman"/>
          <w:b/>
          <w:bCs/>
        </w:rPr>
        <w:t xml:space="preserve"> </w:t>
      </w:r>
      <w:r w:rsidR="003573D9" w:rsidRPr="00AA55AA">
        <w:rPr>
          <w:rFonts w:eastAsia="Times New Roman"/>
          <w:b/>
          <w:bCs/>
        </w:rPr>
        <w:t xml:space="preserve">and its </w:t>
      </w:r>
      <w:r w:rsidR="00DA2A02" w:rsidRPr="00AA55AA">
        <w:rPr>
          <w:rFonts w:eastAsia="Times New Roman"/>
          <w:b/>
          <w:bCs/>
        </w:rPr>
        <w:t>potential a</w:t>
      </w:r>
      <w:r w:rsidR="00D40B53" w:rsidRPr="00AA55AA">
        <w:rPr>
          <w:rFonts w:eastAsia="Times New Roman"/>
          <w:b/>
          <w:bCs/>
        </w:rPr>
        <w:t>pplication</w:t>
      </w:r>
    </w:p>
    <w:p w14:paraId="7316A2AA" w14:textId="6BCB9844" w:rsidR="67676862" w:rsidRPr="00AA55AA" w:rsidRDefault="62563009" w:rsidP="00AA55AA">
      <w:pPr>
        <w:rPr>
          <w:rFonts w:eastAsia="Times New Roman"/>
        </w:rPr>
      </w:pPr>
      <w:r w:rsidRPr="00AA55AA">
        <w:rPr>
          <w:rFonts w:eastAsia="Times New Roman"/>
        </w:rPr>
        <w:t>Clinical translation relies on strong foundational studies at the preclinical level. However, many clinical trials fail due to the mismatch between the preclinical model and human physiology, highlighting the importance of closely related large animal models to strengthen translation potential. The generation of a new neonatal piglet model of lung injury is critical to better understand early pathogenic events</w:t>
      </w:r>
      <w:r w:rsidR="003709DB" w:rsidRPr="00AA55AA">
        <w:rPr>
          <w:rFonts w:eastAsia="Times New Roman"/>
        </w:rPr>
        <w:t>,</w:t>
      </w:r>
      <w:r w:rsidRPr="00AA55AA">
        <w:rPr>
          <w:rFonts w:eastAsia="Times New Roman"/>
        </w:rPr>
        <w:t xml:space="preserve"> fostering a conducive environment for the development of </w:t>
      </w:r>
      <w:r w:rsidR="00E27438" w:rsidRPr="00AA55AA">
        <w:rPr>
          <w:rFonts w:eastAsia="Times New Roman"/>
        </w:rPr>
        <w:t>BPD</w:t>
      </w:r>
      <w:r w:rsidRPr="00AA55AA">
        <w:rPr>
          <w:rFonts w:eastAsia="Times New Roman"/>
        </w:rPr>
        <w:t xml:space="preserve"> in the human preterm lung. </w:t>
      </w:r>
      <w:r w:rsidR="00A75DDE" w:rsidRPr="00AA55AA">
        <w:rPr>
          <w:rFonts w:eastAsia="Times New Roman"/>
        </w:rPr>
        <w:t>The</w:t>
      </w:r>
      <w:r w:rsidR="00D742DE" w:rsidRPr="00AA55AA">
        <w:rPr>
          <w:rFonts w:eastAsia="Times New Roman"/>
        </w:rPr>
        <w:t xml:space="preserve"> model</w:t>
      </w:r>
      <w:r w:rsidR="00A75DDE" w:rsidRPr="00AA55AA">
        <w:rPr>
          <w:rFonts w:eastAsia="Times New Roman"/>
        </w:rPr>
        <w:t xml:space="preserve"> presented herein </w:t>
      </w:r>
      <w:r w:rsidR="00CE5E62" w:rsidRPr="00AA55AA">
        <w:rPr>
          <w:rFonts w:eastAsia="Times New Roman"/>
        </w:rPr>
        <w:t>recreates important aspect</w:t>
      </w:r>
      <w:r w:rsidR="00433F18" w:rsidRPr="00AA55AA">
        <w:rPr>
          <w:rFonts w:eastAsia="Times New Roman"/>
        </w:rPr>
        <w:t>s</w:t>
      </w:r>
      <w:r w:rsidR="00CE5E62" w:rsidRPr="00AA55AA">
        <w:rPr>
          <w:rFonts w:eastAsia="Times New Roman"/>
        </w:rPr>
        <w:t xml:space="preserve"> of</w:t>
      </w:r>
      <w:r w:rsidR="00234712" w:rsidRPr="00AA55AA">
        <w:rPr>
          <w:rFonts w:eastAsia="Times New Roman"/>
        </w:rPr>
        <w:t xml:space="preserve"> an</w:t>
      </w:r>
      <w:r w:rsidR="00D742DE" w:rsidRPr="00AA55AA">
        <w:rPr>
          <w:rFonts w:eastAsia="Times New Roman"/>
        </w:rPr>
        <w:t xml:space="preserve"> </w:t>
      </w:r>
      <w:r w:rsidR="77B25E43" w:rsidRPr="00AA55AA">
        <w:rPr>
          <w:rFonts w:eastAsia="Times New Roman"/>
        </w:rPr>
        <w:t>intensive care setting (hyperoxia, high</w:t>
      </w:r>
      <w:r w:rsidR="003709DB" w:rsidRPr="00AA55AA">
        <w:rPr>
          <w:rFonts w:eastAsia="Times New Roman"/>
        </w:rPr>
        <w:t>-</w:t>
      </w:r>
      <w:r w:rsidR="77B25E43" w:rsidRPr="00AA55AA">
        <w:rPr>
          <w:rFonts w:eastAsia="Times New Roman"/>
        </w:rPr>
        <w:t>pressure ventilation</w:t>
      </w:r>
      <w:r w:rsidR="721228B5" w:rsidRPr="00AA55AA">
        <w:rPr>
          <w:rFonts w:eastAsia="Times New Roman"/>
        </w:rPr>
        <w:t xml:space="preserve">, </w:t>
      </w:r>
      <w:r w:rsidR="003709DB" w:rsidRPr="00AA55AA">
        <w:rPr>
          <w:rFonts w:eastAsia="Times New Roman"/>
        </w:rPr>
        <w:t>and a lack of</w:t>
      </w:r>
      <w:r w:rsidR="721228B5" w:rsidRPr="00AA55AA">
        <w:rPr>
          <w:rFonts w:eastAsia="Times New Roman"/>
        </w:rPr>
        <w:t xml:space="preserve"> surfactant</w:t>
      </w:r>
      <w:r w:rsidR="77B25E43" w:rsidRPr="00AA55AA">
        <w:rPr>
          <w:rFonts w:eastAsia="Times New Roman"/>
        </w:rPr>
        <w:t>)</w:t>
      </w:r>
      <w:r w:rsidR="00D742DE" w:rsidRPr="00AA55AA">
        <w:rPr>
          <w:rFonts w:eastAsia="Times New Roman"/>
        </w:rPr>
        <w:t xml:space="preserve"> for </w:t>
      </w:r>
      <w:r w:rsidR="79ABF022" w:rsidRPr="00AA55AA">
        <w:rPr>
          <w:rFonts w:eastAsia="Times New Roman"/>
        </w:rPr>
        <w:t>premature babies</w:t>
      </w:r>
      <w:r w:rsidR="00D742DE" w:rsidRPr="00AA55AA">
        <w:rPr>
          <w:rFonts w:eastAsia="Times New Roman"/>
        </w:rPr>
        <w:t xml:space="preserve"> during the first </w:t>
      </w:r>
      <w:r w:rsidR="006F28E2" w:rsidRPr="00AA55AA">
        <w:rPr>
          <w:rFonts w:eastAsia="Times New Roman"/>
        </w:rPr>
        <w:t>few</w:t>
      </w:r>
      <w:r w:rsidR="00D742DE" w:rsidRPr="00AA55AA">
        <w:rPr>
          <w:rFonts w:eastAsia="Times New Roman"/>
        </w:rPr>
        <w:t xml:space="preserve"> days of life</w:t>
      </w:r>
      <w:r w:rsidR="003709DB" w:rsidRPr="00AA55AA">
        <w:rPr>
          <w:rFonts w:eastAsia="Times New Roman"/>
        </w:rPr>
        <w:t>, which</w:t>
      </w:r>
      <w:r w:rsidR="004A35EA" w:rsidRPr="00AA55AA">
        <w:rPr>
          <w:rFonts w:eastAsia="Times New Roman"/>
        </w:rPr>
        <w:t xml:space="preserve"> is closely modeled</w:t>
      </w:r>
      <w:r w:rsidR="009E122C" w:rsidRPr="00AA55AA">
        <w:rPr>
          <w:rFonts w:eastAsia="Times New Roman"/>
        </w:rPr>
        <w:t xml:space="preserve">. </w:t>
      </w:r>
      <w:r w:rsidR="004A35EA" w:rsidRPr="00AA55AA">
        <w:rPr>
          <w:rFonts w:eastAsia="Times New Roman"/>
        </w:rPr>
        <w:t>T</w:t>
      </w:r>
      <w:r w:rsidR="2D588140" w:rsidRPr="00AA55AA">
        <w:rPr>
          <w:rFonts w:eastAsia="Times New Roman"/>
        </w:rPr>
        <w:t>his</w:t>
      </w:r>
      <w:r w:rsidR="1B5A7457" w:rsidRPr="00AA55AA">
        <w:rPr>
          <w:rFonts w:eastAsia="Times New Roman"/>
        </w:rPr>
        <w:t xml:space="preserve"> versatile new </w:t>
      </w:r>
      <w:r w:rsidR="1B5A7457" w:rsidRPr="00AA55AA">
        <w:rPr>
          <w:rFonts w:eastAsia="Times New Roman"/>
        </w:rPr>
        <w:lastRenderedPageBreak/>
        <w:t xml:space="preserve">neonatal piglet multi-hit model </w:t>
      </w:r>
      <w:r w:rsidR="004A35EA" w:rsidRPr="00AA55AA">
        <w:rPr>
          <w:rFonts w:eastAsia="Times New Roman"/>
        </w:rPr>
        <w:t>will</w:t>
      </w:r>
      <w:r w:rsidR="1B5A7457" w:rsidRPr="00AA55AA">
        <w:rPr>
          <w:rFonts w:eastAsia="Times New Roman"/>
        </w:rPr>
        <w:t xml:space="preserve"> offer invaluable insight into early BPD pathogenic processes, advance knowledge on therapeutic candidate</w:t>
      </w:r>
      <w:r w:rsidR="006569A6" w:rsidRPr="00AA55AA">
        <w:rPr>
          <w:rFonts w:eastAsia="Times New Roman"/>
        </w:rPr>
        <w:t>s,</w:t>
      </w:r>
      <w:r w:rsidR="1B5A7457" w:rsidRPr="00AA55AA">
        <w:rPr>
          <w:rFonts w:eastAsia="Times New Roman"/>
        </w:rPr>
        <w:t xml:space="preserve"> as well as their therapeutic delivery optimization for effective clinical translation. It will act as an excellent vector for collaborations, fostering a hypothesis-testing framework for proof-of-concept studies varying from safety to efficacy, and knowledge generation. Serving as the basis for future trials, this model will significantly advance clinical translation effort</w:t>
      </w:r>
      <w:r w:rsidR="006569A6" w:rsidRPr="00AA55AA">
        <w:rPr>
          <w:rFonts w:eastAsia="Times New Roman"/>
        </w:rPr>
        <w:t>s</w:t>
      </w:r>
      <w:r w:rsidR="1B5A7457" w:rsidRPr="00AA55AA">
        <w:rPr>
          <w:rFonts w:eastAsia="Times New Roman"/>
        </w:rPr>
        <w:t xml:space="preserve"> </w:t>
      </w:r>
      <w:r w:rsidR="61DBD231" w:rsidRPr="00AA55AA">
        <w:rPr>
          <w:rFonts w:eastAsia="Times New Roman"/>
        </w:rPr>
        <w:t>for acute</w:t>
      </w:r>
      <w:r w:rsidR="2DEB7CFD" w:rsidRPr="00AA55AA">
        <w:rPr>
          <w:rFonts w:eastAsia="Times New Roman"/>
        </w:rPr>
        <w:t xml:space="preserve"> lung injury seen in preterm infant</w:t>
      </w:r>
      <w:r w:rsidR="006569A6" w:rsidRPr="00AA55AA">
        <w:rPr>
          <w:rFonts w:eastAsia="Times New Roman"/>
        </w:rPr>
        <w:t>s</w:t>
      </w:r>
      <w:r w:rsidR="2DEB7CFD" w:rsidRPr="00AA55AA">
        <w:rPr>
          <w:rFonts w:eastAsia="Times New Roman"/>
        </w:rPr>
        <w:t>.</w:t>
      </w:r>
    </w:p>
    <w:p w14:paraId="06730DE6" w14:textId="77777777" w:rsidR="001C3054" w:rsidRPr="00AA55AA" w:rsidRDefault="001C3054" w:rsidP="00AA55AA">
      <w:pPr>
        <w:pBdr>
          <w:top w:val="nil"/>
          <w:left w:val="nil"/>
          <w:bottom w:val="nil"/>
          <w:right w:val="nil"/>
          <w:between w:val="nil"/>
        </w:pBdr>
        <w:rPr>
          <w:b/>
        </w:rPr>
      </w:pPr>
    </w:p>
    <w:p w14:paraId="59F37CC4" w14:textId="20C37BDA" w:rsidR="006E4797" w:rsidRPr="00AA55AA" w:rsidRDefault="00551D82" w:rsidP="00AA55AA">
      <w:pPr>
        <w:pBdr>
          <w:top w:val="nil"/>
          <w:left w:val="nil"/>
          <w:bottom w:val="nil"/>
          <w:right w:val="nil"/>
          <w:between w:val="nil"/>
        </w:pBdr>
      </w:pPr>
      <w:r w:rsidRPr="00AA55AA">
        <w:rPr>
          <w:b/>
        </w:rPr>
        <w:t xml:space="preserve">ACKNOWLEDGMENTS: </w:t>
      </w:r>
    </w:p>
    <w:p w14:paraId="40B226F4" w14:textId="5DE25799" w:rsidR="00AC1338" w:rsidRPr="00AA55AA" w:rsidRDefault="235694C5" w:rsidP="00AA55AA">
      <w:r w:rsidRPr="00AA55AA">
        <w:t xml:space="preserve">We are grateful to Dr Martin Post, Hospital for SickKids, Toronto, who generously loaned us a neonatal ventilator that </w:t>
      </w:r>
      <w:r w:rsidR="00E13CE4" w:rsidRPr="00AA55AA">
        <w:t xml:space="preserve">has been </w:t>
      </w:r>
      <w:r w:rsidRPr="00AA55AA">
        <w:t xml:space="preserve">used throughout this project. We also thank Dan DeVette and his team at the </w:t>
      </w:r>
      <w:r w:rsidRPr="00AA55AA">
        <w:rPr>
          <w:rFonts w:eastAsia="Arial"/>
        </w:rPr>
        <w:t>Animal care and veterinary service</w:t>
      </w:r>
      <w:r w:rsidRPr="00AA55AA">
        <w:t>, Heart Institute, University of Ottawa, for all assistance during the development of this model. This work has been supported by the CHAMO innovation fund of CHEO, the Stem Cell Network, Princess Lovisa’s association [HKH Kronprinsessan Lovisas förening], David and Astrid Hagelén Foundation and the Swedish Heart Lung Foundation.</w:t>
      </w:r>
    </w:p>
    <w:p w14:paraId="25B2FBBD" w14:textId="77777777" w:rsidR="006E4797" w:rsidRPr="00AA55AA" w:rsidRDefault="006E4797" w:rsidP="00AA55AA">
      <w:pPr>
        <w:rPr>
          <w:b/>
        </w:rPr>
      </w:pPr>
    </w:p>
    <w:p w14:paraId="5E703EBA" w14:textId="7D55B49C" w:rsidR="006E4797" w:rsidRPr="00AA55AA" w:rsidRDefault="00551D82" w:rsidP="00AA55AA">
      <w:pPr>
        <w:pBdr>
          <w:top w:val="nil"/>
          <w:left w:val="nil"/>
          <w:bottom w:val="nil"/>
          <w:right w:val="nil"/>
          <w:between w:val="nil"/>
        </w:pBdr>
      </w:pPr>
      <w:r w:rsidRPr="00AA55AA">
        <w:rPr>
          <w:b/>
        </w:rPr>
        <w:t xml:space="preserve">DISCLOSURES: </w:t>
      </w:r>
    </w:p>
    <w:p w14:paraId="4A7B0E5C" w14:textId="38AB019A" w:rsidR="006E4797" w:rsidRPr="00AA55AA" w:rsidRDefault="0082610A" w:rsidP="00AA55AA">
      <w:pPr>
        <w:rPr>
          <w:lang w:val="en"/>
        </w:rPr>
      </w:pPr>
      <w:r w:rsidRPr="00AA55AA">
        <w:rPr>
          <w:lang w:val="en"/>
        </w:rPr>
        <w:t>All other authors have no competing interests to declare.</w:t>
      </w:r>
    </w:p>
    <w:p w14:paraId="02173B8C" w14:textId="77777777" w:rsidR="0082610A" w:rsidRPr="00AA55AA" w:rsidRDefault="0082610A" w:rsidP="00AA55AA"/>
    <w:p w14:paraId="6DE2B73C" w14:textId="64C0C172" w:rsidR="006E4797" w:rsidRPr="00AA55AA" w:rsidRDefault="00551D82" w:rsidP="00AA55AA">
      <w:pPr>
        <w:rPr>
          <w:b/>
          <w:lang w:val="en-CA"/>
        </w:rPr>
      </w:pPr>
      <w:r w:rsidRPr="00AA55AA">
        <w:rPr>
          <w:b/>
          <w:lang w:val="en-CA"/>
        </w:rPr>
        <w:t>REFERENCES:</w:t>
      </w:r>
      <w:r w:rsidRPr="00AA55AA">
        <w:rPr>
          <w:lang w:val="en-CA"/>
        </w:rPr>
        <w:t xml:space="preserve"> </w:t>
      </w:r>
    </w:p>
    <w:bookmarkStart w:id="1" w:name="gjdgxs" w:colFirst="0" w:colLast="0"/>
    <w:bookmarkStart w:id="2" w:name="30j0zll" w:colFirst="0" w:colLast="0"/>
    <w:bookmarkStart w:id="3" w:name="kix.dnstqay1kwjl" w:colFirst="0" w:colLast="0"/>
    <w:bookmarkStart w:id="4" w:name="3znysh7" w:colFirst="0" w:colLast="0"/>
    <w:bookmarkStart w:id="5" w:name="2et92p0" w:colFirst="0" w:colLast="0"/>
    <w:bookmarkStart w:id="6" w:name="tyjcwt"/>
    <w:bookmarkStart w:id="7" w:name="3dy6vkm" w:colFirst="0" w:colLast="0"/>
    <w:bookmarkStart w:id="8" w:name="1t3h5sf" w:colFirst="0" w:colLast="0"/>
    <w:bookmarkStart w:id="9" w:name="4d34og8" w:colFirst="0" w:colLast="0"/>
    <w:bookmarkStart w:id="10" w:name="2s8eyo1" w:colFirst="0" w:colLast="0"/>
    <w:bookmarkStart w:id="11" w:name="17dp8vu" w:colFirst="0" w:colLast="0"/>
    <w:bookmarkStart w:id="12" w:name="3rdcrjn" w:colFirst="0" w:colLast="0"/>
    <w:bookmarkEnd w:id="1"/>
    <w:bookmarkEnd w:id="2"/>
    <w:bookmarkEnd w:id="3"/>
    <w:bookmarkEnd w:id="4"/>
    <w:bookmarkEnd w:id="5"/>
    <w:bookmarkEnd w:id="6"/>
    <w:bookmarkEnd w:id="7"/>
    <w:bookmarkEnd w:id="8"/>
    <w:bookmarkEnd w:id="9"/>
    <w:bookmarkEnd w:id="10"/>
    <w:bookmarkEnd w:id="11"/>
    <w:bookmarkEnd w:id="12"/>
    <w:p w14:paraId="43C1501C" w14:textId="0E249C66" w:rsidR="00EF1FE3" w:rsidRPr="00AA55AA" w:rsidRDefault="00373DA2" w:rsidP="00AA55AA">
      <w:pPr>
        <w:pStyle w:val="EndNoteBibliography"/>
        <w:rPr>
          <w:noProof/>
        </w:rPr>
      </w:pPr>
      <w:r w:rsidRPr="00AA55AA">
        <w:fldChar w:fldCharType="begin"/>
      </w:r>
      <w:r w:rsidRPr="00AA55AA">
        <w:rPr>
          <w:lang w:val="en-CA"/>
        </w:rPr>
        <w:instrText xml:space="preserve"> ADDIN EN.REFLIST </w:instrText>
      </w:r>
      <w:r w:rsidRPr="00AA55AA">
        <w:fldChar w:fldCharType="separate"/>
      </w:r>
      <w:r w:rsidR="00EF1FE3" w:rsidRPr="00AA55AA">
        <w:rPr>
          <w:noProof/>
        </w:rPr>
        <w:t>1</w:t>
      </w:r>
      <w:r w:rsidR="00EF1FE3" w:rsidRPr="00AA55AA">
        <w:rPr>
          <w:noProof/>
        </w:rPr>
        <w:tab/>
        <w:t xml:space="preserve">Perin, J. et al. Global, regional, and national causes of under-5 mortality in 2000-19: An updated systematic analysis with implications for the sustainable development goals. </w:t>
      </w:r>
      <w:r w:rsidR="00EF1FE3" w:rsidRPr="00AA55AA">
        <w:rPr>
          <w:i/>
          <w:noProof/>
        </w:rPr>
        <w:t>Lancet Child Adolesc Health.</w:t>
      </w:r>
      <w:r w:rsidR="00EF1FE3" w:rsidRPr="00AA55AA">
        <w:rPr>
          <w:noProof/>
        </w:rPr>
        <w:t xml:space="preserve"> </w:t>
      </w:r>
      <w:r w:rsidR="00EF1FE3" w:rsidRPr="00AA55AA">
        <w:rPr>
          <w:b/>
          <w:noProof/>
        </w:rPr>
        <w:t>6</w:t>
      </w:r>
      <w:r w:rsidR="00EF1FE3" w:rsidRPr="00AA55AA">
        <w:rPr>
          <w:noProof/>
        </w:rPr>
        <w:t xml:space="preserve"> (2), 106</w:t>
      </w:r>
      <w:r w:rsidR="00C75842" w:rsidRPr="00AA55AA">
        <w:rPr>
          <w:noProof/>
        </w:rPr>
        <w:t>–</w:t>
      </w:r>
      <w:r w:rsidR="00EF1FE3" w:rsidRPr="00AA55AA">
        <w:rPr>
          <w:noProof/>
        </w:rPr>
        <w:t>115 (2022).</w:t>
      </w:r>
    </w:p>
    <w:p w14:paraId="35D78812" w14:textId="77777777" w:rsidR="00EF1FE3" w:rsidRPr="00AA55AA" w:rsidRDefault="00EF1FE3" w:rsidP="00AA55AA">
      <w:pPr>
        <w:pStyle w:val="EndNoteBibliography"/>
        <w:rPr>
          <w:noProof/>
          <w:lang w:val="sv-SE"/>
        </w:rPr>
      </w:pPr>
      <w:r w:rsidRPr="00AA55AA">
        <w:rPr>
          <w:noProof/>
        </w:rPr>
        <w:t>2</w:t>
      </w:r>
      <w:r w:rsidRPr="00AA55AA">
        <w:rPr>
          <w:noProof/>
        </w:rPr>
        <w:tab/>
        <w:t xml:space="preserve">Thebaud, B. et al. Bronchopulmonary dysplasia. </w:t>
      </w:r>
      <w:r w:rsidRPr="00AA55AA">
        <w:rPr>
          <w:i/>
          <w:noProof/>
          <w:lang w:val="sv-SE"/>
        </w:rPr>
        <w:t>Nat Rev Dis Primers.</w:t>
      </w:r>
      <w:r w:rsidRPr="00AA55AA">
        <w:rPr>
          <w:noProof/>
          <w:lang w:val="sv-SE"/>
        </w:rPr>
        <w:t xml:space="preserve"> </w:t>
      </w:r>
      <w:r w:rsidRPr="00AA55AA">
        <w:rPr>
          <w:b/>
          <w:noProof/>
          <w:lang w:val="sv-SE"/>
        </w:rPr>
        <w:t>5</w:t>
      </w:r>
      <w:r w:rsidRPr="00AA55AA">
        <w:rPr>
          <w:noProof/>
          <w:lang w:val="sv-SE"/>
        </w:rPr>
        <w:t xml:space="preserve"> (1), 78 (2019).</w:t>
      </w:r>
    </w:p>
    <w:p w14:paraId="1B1FAAF1" w14:textId="66E0680E" w:rsidR="00EF1FE3" w:rsidRPr="00AA55AA" w:rsidRDefault="00EF1FE3" w:rsidP="00AA55AA">
      <w:pPr>
        <w:pStyle w:val="EndNoteBibliography"/>
        <w:rPr>
          <w:noProof/>
        </w:rPr>
      </w:pPr>
      <w:r w:rsidRPr="00AA55AA">
        <w:rPr>
          <w:noProof/>
          <w:lang w:val="sv-SE"/>
        </w:rPr>
        <w:t>3</w:t>
      </w:r>
      <w:r w:rsidRPr="00AA55AA">
        <w:rPr>
          <w:noProof/>
          <w:lang w:val="sv-SE"/>
        </w:rPr>
        <w:tab/>
        <w:t xml:space="preserve">Demauro, S. B. et al. </w:t>
      </w:r>
      <w:r w:rsidRPr="00AA55AA">
        <w:rPr>
          <w:noProof/>
        </w:rPr>
        <w:t xml:space="preserve">Early motor development in infants with moderate or severe bronchopulmonary dysplasia. </w:t>
      </w:r>
      <w:r w:rsidRPr="00AA55AA">
        <w:rPr>
          <w:i/>
          <w:noProof/>
        </w:rPr>
        <w:t>J Neonatal Perinatal Med.</w:t>
      </w:r>
      <w:r w:rsidRPr="00AA55AA">
        <w:rPr>
          <w:noProof/>
        </w:rPr>
        <w:t xml:space="preserve"> </w:t>
      </w:r>
      <w:r w:rsidRPr="00AA55AA">
        <w:rPr>
          <w:b/>
          <w:noProof/>
        </w:rPr>
        <w:t>15</w:t>
      </w:r>
      <w:r w:rsidRPr="00AA55AA">
        <w:rPr>
          <w:noProof/>
        </w:rPr>
        <w:t xml:space="preserve"> (1), 55</w:t>
      </w:r>
      <w:r w:rsidR="00C75842" w:rsidRPr="00AA55AA">
        <w:rPr>
          <w:noProof/>
        </w:rPr>
        <w:t>–</w:t>
      </w:r>
      <w:r w:rsidRPr="00AA55AA">
        <w:rPr>
          <w:noProof/>
        </w:rPr>
        <w:t>62 (2022).</w:t>
      </w:r>
    </w:p>
    <w:p w14:paraId="761B9B92" w14:textId="7A3BC5FA" w:rsidR="00EF1FE3" w:rsidRPr="00AA55AA" w:rsidRDefault="00EF1FE3" w:rsidP="00AA55AA">
      <w:pPr>
        <w:pStyle w:val="EndNoteBibliography"/>
        <w:rPr>
          <w:noProof/>
        </w:rPr>
      </w:pPr>
      <w:r w:rsidRPr="00AA55AA">
        <w:rPr>
          <w:noProof/>
        </w:rPr>
        <w:t>4</w:t>
      </w:r>
      <w:r w:rsidRPr="00AA55AA">
        <w:rPr>
          <w:noProof/>
        </w:rPr>
        <w:tab/>
        <w:t xml:space="preserve">Augustine, S. et al. Mesenchymal stromal cell therapy in bronchopulmonary dysplasia: Systematic review and meta-analysis of preclinical studies. </w:t>
      </w:r>
      <w:r w:rsidRPr="00AA55AA">
        <w:rPr>
          <w:i/>
          <w:noProof/>
        </w:rPr>
        <w:t>Stem Cells Transl Med.</w:t>
      </w:r>
      <w:r w:rsidRPr="00AA55AA">
        <w:rPr>
          <w:noProof/>
        </w:rPr>
        <w:t xml:space="preserve"> </w:t>
      </w:r>
      <w:r w:rsidRPr="00AA55AA">
        <w:rPr>
          <w:b/>
          <w:noProof/>
        </w:rPr>
        <w:t>6</w:t>
      </w:r>
      <w:r w:rsidRPr="00AA55AA">
        <w:rPr>
          <w:noProof/>
        </w:rPr>
        <w:t xml:space="preserve"> (12), 2079</w:t>
      </w:r>
      <w:r w:rsidR="00C75842" w:rsidRPr="00AA55AA">
        <w:rPr>
          <w:noProof/>
        </w:rPr>
        <w:t>–</w:t>
      </w:r>
      <w:r w:rsidRPr="00AA55AA">
        <w:rPr>
          <w:noProof/>
        </w:rPr>
        <w:t>2093 (2017).</w:t>
      </w:r>
    </w:p>
    <w:p w14:paraId="52A63662" w14:textId="4D7B0398" w:rsidR="00EF1FE3" w:rsidRPr="00AA55AA" w:rsidRDefault="00EF1FE3" w:rsidP="00AA55AA">
      <w:pPr>
        <w:pStyle w:val="EndNoteBibliography"/>
        <w:rPr>
          <w:noProof/>
        </w:rPr>
      </w:pPr>
      <w:r w:rsidRPr="00AA55AA">
        <w:rPr>
          <w:noProof/>
        </w:rPr>
        <w:t>5</w:t>
      </w:r>
      <w:r w:rsidRPr="00AA55AA">
        <w:rPr>
          <w:noProof/>
        </w:rPr>
        <w:tab/>
        <w:t xml:space="preserve">Contopoulos-Ioannidis, D. G., Ntzani, E., Ioannidis, J. P. Translation of highly promising basic science research into clinical applications. </w:t>
      </w:r>
      <w:r w:rsidRPr="00AA55AA">
        <w:rPr>
          <w:i/>
          <w:noProof/>
        </w:rPr>
        <w:t>Am J Med.</w:t>
      </w:r>
      <w:r w:rsidRPr="00AA55AA">
        <w:rPr>
          <w:noProof/>
        </w:rPr>
        <w:t xml:space="preserve"> </w:t>
      </w:r>
      <w:r w:rsidRPr="00AA55AA">
        <w:rPr>
          <w:b/>
          <w:noProof/>
        </w:rPr>
        <w:t>114</w:t>
      </w:r>
      <w:r w:rsidRPr="00AA55AA">
        <w:rPr>
          <w:noProof/>
        </w:rPr>
        <w:t xml:space="preserve"> (6), 477</w:t>
      </w:r>
      <w:r w:rsidR="00C75842" w:rsidRPr="00AA55AA">
        <w:rPr>
          <w:noProof/>
        </w:rPr>
        <w:t>–</w:t>
      </w:r>
      <w:r w:rsidRPr="00AA55AA">
        <w:rPr>
          <w:noProof/>
        </w:rPr>
        <w:t>484 (2003).</w:t>
      </w:r>
    </w:p>
    <w:p w14:paraId="10941B6C" w14:textId="3B38010D" w:rsidR="00EF1FE3" w:rsidRPr="00AA55AA" w:rsidRDefault="00EF1FE3" w:rsidP="00AA55AA">
      <w:pPr>
        <w:pStyle w:val="EndNoteBibliography"/>
        <w:rPr>
          <w:noProof/>
        </w:rPr>
      </w:pPr>
      <w:r w:rsidRPr="00AA55AA">
        <w:rPr>
          <w:noProof/>
        </w:rPr>
        <w:t>6</w:t>
      </w:r>
      <w:r w:rsidRPr="00AA55AA">
        <w:rPr>
          <w:noProof/>
        </w:rPr>
        <w:tab/>
        <w:t xml:space="preserve">Haworth, S. G. Hislop, A. A. Adaptation of the pulmonary circulation to extra-uterine life in the pig and its relevance to the human infant. </w:t>
      </w:r>
      <w:r w:rsidRPr="00AA55AA">
        <w:rPr>
          <w:i/>
          <w:noProof/>
        </w:rPr>
        <w:t>Cardiovasc Res.</w:t>
      </w:r>
      <w:r w:rsidRPr="00AA55AA">
        <w:rPr>
          <w:noProof/>
        </w:rPr>
        <w:t xml:space="preserve"> </w:t>
      </w:r>
      <w:r w:rsidRPr="00AA55AA">
        <w:rPr>
          <w:b/>
          <w:noProof/>
        </w:rPr>
        <w:t>15</w:t>
      </w:r>
      <w:r w:rsidRPr="00AA55AA">
        <w:rPr>
          <w:noProof/>
        </w:rPr>
        <w:t xml:space="preserve"> (2), 108</w:t>
      </w:r>
      <w:r w:rsidR="00C75842" w:rsidRPr="00AA55AA">
        <w:rPr>
          <w:noProof/>
        </w:rPr>
        <w:t>–</w:t>
      </w:r>
      <w:r w:rsidRPr="00AA55AA">
        <w:rPr>
          <w:noProof/>
        </w:rPr>
        <w:t>119 (1981).</w:t>
      </w:r>
    </w:p>
    <w:p w14:paraId="41AF0AAA" w14:textId="0AE46F75" w:rsidR="00EF1FE3" w:rsidRPr="00AA55AA" w:rsidRDefault="00EF1FE3" w:rsidP="00AA55AA">
      <w:pPr>
        <w:pStyle w:val="EndNoteBibliography"/>
        <w:rPr>
          <w:noProof/>
        </w:rPr>
      </w:pPr>
      <w:r w:rsidRPr="00AA55AA">
        <w:rPr>
          <w:noProof/>
        </w:rPr>
        <w:t>7</w:t>
      </w:r>
      <w:r w:rsidRPr="00AA55AA">
        <w:rPr>
          <w:noProof/>
        </w:rPr>
        <w:tab/>
        <w:t xml:space="preserve">Rendas, A., Branthwaite, M., Reid, L. Growth of pulmonary circulation in normal pig--structural analysis and cardiopulmonary function. </w:t>
      </w:r>
      <w:r w:rsidRPr="00AA55AA">
        <w:rPr>
          <w:i/>
          <w:noProof/>
        </w:rPr>
        <w:t>J Appl Physiol Respir Environ Exerc Physiol.</w:t>
      </w:r>
      <w:r w:rsidRPr="00AA55AA">
        <w:rPr>
          <w:noProof/>
        </w:rPr>
        <w:t xml:space="preserve"> </w:t>
      </w:r>
      <w:r w:rsidRPr="00AA55AA">
        <w:rPr>
          <w:b/>
          <w:noProof/>
        </w:rPr>
        <w:t>45</w:t>
      </w:r>
      <w:r w:rsidRPr="00AA55AA">
        <w:rPr>
          <w:noProof/>
        </w:rPr>
        <w:t xml:space="preserve"> (5), 806</w:t>
      </w:r>
      <w:r w:rsidR="00C75842" w:rsidRPr="00AA55AA">
        <w:rPr>
          <w:noProof/>
        </w:rPr>
        <w:t>–</w:t>
      </w:r>
      <w:r w:rsidRPr="00AA55AA">
        <w:rPr>
          <w:noProof/>
        </w:rPr>
        <w:t>817 (1978).</w:t>
      </w:r>
    </w:p>
    <w:p w14:paraId="55BB8EF8" w14:textId="207036AE" w:rsidR="00EF1FE3" w:rsidRPr="00AA55AA" w:rsidRDefault="00EF1FE3" w:rsidP="00AA55AA">
      <w:pPr>
        <w:pStyle w:val="EndNoteBibliography"/>
        <w:rPr>
          <w:noProof/>
        </w:rPr>
      </w:pPr>
      <w:r w:rsidRPr="00AA55AA">
        <w:rPr>
          <w:noProof/>
        </w:rPr>
        <w:t>8</w:t>
      </w:r>
      <w:r w:rsidRPr="00AA55AA">
        <w:rPr>
          <w:noProof/>
        </w:rPr>
        <w:tab/>
        <w:t xml:space="preserve">Starbaek, S. M. R. et al. Animal models for influenza a virus infection incorporating the involvement of innate host defenses: Enhanced translational value of the porcine model. </w:t>
      </w:r>
      <w:r w:rsidRPr="00AA55AA">
        <w:rPr>
          <w:i/>
          <w:noProof/>
        </w:rPr>
        <w:t>ILAR J.</w:t>
      </w:r>
      <w:r w:rsidRPr="00AA55AA">
        <w:rPr>
          <w:noProof/>
        </w:rPr>
        <w:t xml:space="preserve"> </w:t>
      </w:r>
      <w:r w:rsidRPr="00AA55AA">
        <w:rPr>
          <w:b/>
          <w:noProof/>
        </w:rPr>
        <w:t>59</w:t>
      </w:r>
      <w:r w:rsidRPr="00AA55AA">
        <w:rPr>
          <w:noProof/>
        </w:rPr>
        <w:t xml:space="preserve"> (3), 323</w:t>
      </w:r>
      <w:r w:rsidR="00C75842" w:rsidRPr="00AA55AA">
        <w:rPr>
          <w:noProof/>
        </w:rPr>
        <w:t>–</w:t>
      </w:r>
      <w:r w:rsidRPr="00AA55AA">
        <w:rPr>
          <w:noProof/>
        </w:rPr>
        <w:t>337 (2018).</w:t>
      </w:r>
    </w:p>
    <w:p w14:paraId="746F6819" w14:textId="0EF23AC2" w:rsidR="00EF1FE3" w:rsidRPr="00AA55AA" w:rsidRDefault="00EF1FE3" w:rsidP="00AA55AA">
      <w:pPr>
        <w:pStyle w:val="EndNoteBibliography"/>
        <w:rPr>
          <w:noProof/>
        </w:rPr>
      </w:pPr>
      <w:r w:rsidRPr="00AA55AA">
        <w:rPr>
          <w:noProof/>
        </w:rPr>
        <w:t>9</w:t>
      </w:r>
      <w:r w:rsidRPr="00AA55AA">
        <w:rPr>
          <w:noProof/>
        </w:rPr>
        <w:tab/>
        <w:t xml:space="preserve">Schneberger, D., Aharonson-Raz, K., Singh, B. Pulmonary intravascular macrophages and lung health: What are we missing? </w:t>
      </w:r>
      <w:r w:rsidRPr="00AA55AA">
        <w:rPr>
          <w:i/>
          <w:noProof/>
        </w:rPr>
        <w:t>Am J Physiol Lung Cell Mol Physiol.</w:t>
      </w:r>
      <w:r w:rsidRPr="00AA55AA">
        <w:rPr>
          <w:noProof/>
        </w:rPr>
        <w:t xml:space="preserve"> </w:t>
      </w:r>
      <w:r w:rsidRPr="00AA55AA">
        <w:rPr>
          <w:b/>
          <w:noProof/>
        </w:rPr>
        <w:t>302</w:t>
      </w:r>
      <w:r w:rsidRPr="00AA55AA">
        <w:rPr>
          <w:noProof/>
        </w:rPr>
        <w:t xml:space="preserve"> (6), L498</w:t>
      </w:r>
      <w:r w:rsidR="00C75842" w:rsidRPr="00AA55AA">
        <w:rPr>
          <w:noProof/>
        </w:rPr>
        <w:t>–</w:t>
      </w:r>
      <w:r w:rsidRPr="00AA55AA">
        <w:rPr>
          <w:noProof/>
        </w:rPr>
        <w:t>503 (2012).</w:t>
      </w:r>
    </w:p>
    <w:p w14:paraId="318BEF04" w14:textId="7F1C3F82" w:rsidR="00EF1FE3" w:rsidRPr="00AA55AA" w:rsidRDefault="00EF1FE3" w:rsidP="00AA55AA">
      <w:pPr>
        <w:pStyle w:val="EndNoteBibliography"/>
        <w:rPr>
          <w:noProof/>
        </w:rPr>
      </w:pPr>
      <w:r w:rsidRPr="00AA55AA">
        <w:rPr>
          <w:noProof/>
        </w:rPr>
        <w:t>10</w:t>
      </w:r>
      <w:r w:rsidRPr="00AA55AA">
        <w:rPr>
          <w:noProof/>
        </w:rPr>
        <w:tab/>
        <w:t xml:space="preserve">Thomas, A. V., Broers, A. D., Vandegaart, H. F., Desmecht, D. J. Genomic structure, promoter analysis and expression of the porcine (sus scrofa) </w:t>
      </w:r>
      <w:r w:rsidR="00AD4AD3" w:rsidRPr="00AA55AA">
        <w:rPr>
          <w:noProof/>
        </w:rPr>
        <w:t>TLR</w:t>
      </w:r>
      <w:r w:rsidRPr="00AA55AA">
        <w:rPr>
          <w:noProof/>
        </w:rPr>
        <w:t xml:space="preserve">4 gene. </w:t>
      </w:r>
      <w:r w:rsidRPr="00AA55AA">
        <w:rPr>
          <w:i/>
          <w:noProof/>
        </w:rPr>
        <w:t>Mol Immunol.</w:t>
      </w:r>
      <w:r w:rsidRPr="00AA55AA">
        <w:rPr>
          <w:noProof/>
        </w:rPr>
        <w:t xml:space="preserve"> </w:t>
      </w:r>
      <w:r w:rsidRPr="00AA55AA">
        <w:rPr>
          <w:b/>
          <w:noProof/>
        </w:rPr>
        <w:t>43</w:t>
      </w:r>
      <w:r w:rsidRPr="00AA55AA">
        <w:rPr>
          <w:noProof/>
        </w:rPr>
        <w:t xml:space="preserve"> (6), 653</w:t>
      </w:r>
      <w:r w:rsidR="00AD4AD3" w:rsidRPr="00AA55AA">
        <w:rPr>
          <w:noProof/>
        </w:rPr>
        <w:t>–</w:t>
      </w:r>
      <w:r w:rsidRPr="00AA55AA">
        <w:rPr>
          <w:noProof/>
        </w:rPr>
        <w:t>659 (2006).</w:t>
      </w:r>
    </w:p>
    <w:p w14:paraId="1F71EF60" w14:textId="403A7310" w:rsidR="00EF1FE3" w:rsidRPr="00AA55AA" w:rsidRDefault="00EF1FE3" w:rsidP="00AA55AA">
      <w:pPr>
        <w:pStyle w:val="EndNoteBibliography"/>
        <w:rPr>
          <w:noProof/>
        </w:rPr>
      </w:pPr>
      <w:r w:rsidRPr="00AA55AA">
        <w:rPr>
          <w:noProof/>
        </w:rPr>
        <w:lastRenderedPageBreak/>
        <w:t>11</w:t>
      </w:r>
      <w:r w:rsidRPr="00AA55AA">
        <w:rPr>
          <w:noProof/>
        </w:rPr>
        <w:tab/>
        <w:t>Islam, M. A. et al. Age-related changes in phagocytic activity and production of pro-inflammatory cytokines by lipopolysaccharide</w:t>
      </w:r>
      <w:r w:rsidR="0000087A" w:rsidRPr="00AA55AA">
        <w:rPr>
          <w:noProof/>
        </w:rPr>
        <w:t xml:space="preserve"> </w:t>
      </w:r>
      <w:r w:rsidRPr="00AA55AA">
        <w:rPr>
          <w:noProof/>
        </w:rPr>
        <w:t xml:space="preserve">stimulated porcine alveolar macrophages. </w:t>
      </w:r>
      <w:r w:rsidRPr="00AA55AA">
        <w:rPr>
          <w:i/>
          <w:noProof/>
        </w:rPr>
        <w:t>Cytokine.</w:t>
      </w:r>
      <w:r w:rsidRPr="00AA55AA">
        <w:rPr>
          <w:noProof/>
        </w:rPr>
        <w:t xml:space="preserve"> </w:t>
      </w:r>
      <w:r w:rsidRPr="00AA55AA">
        <w:rPr>
          <w:b/>
          <w:noProof/>
        </w:rPr>
        <w:t>60</w:t>
      </w:r>
      <w:r w:rsidRPr="00AA55AA">
        <w:rPr>
          <w:noProof/>
        </w:rPr>
        <w:t xml:space="preserve"> (3), 707</w:t>
      </w:r>
      <w:r w:rsidR="00B10FC6" w:rsidRPr="00AA55AA">
        <w:rPr>
          <w:noProof/>
        </w:rPr>
        <w:t>–</w:t>
      </w:r>
      <w:r w:rsidRPr="00AA55AA">
        <w:rPr>
          <w:noProof/>
        </w:rPr>
        <w:t>717 (2012).</w:t>
      </w:r>
    </w:p>
    <w:p w14:paraId="181CF35F" w14:textId="655652A0" w:rsidR="00EF1FE3" w:rsidRPr="00AA55AA" w:rsidRDefault="00EF1FE3" w:rsidP="00AA55AA">
      <w:pPr>
        <w:pStyle w:val="EndNoteBibliography"/>
        <w:rPr>
          <w:noProof/>
        </w:rPr>
      </w:pPr>
      <w:r w:rsidRPr="00AA55AA">
        <w:rPr>
          <w:noProof/>
        </w:rPr>
        <w:t>12</w:t>
      </w:r>
      <w:r w:rsidRPr="00AA55AA">
        <w:rPr>
          <w:noProof/>
        </w:rPr>
        <w:tab/>
        <w:t xml:space="preserve">Kapetanovic, R. et al. The impact of breed and tissue compartment on the response of pig macrophages to lipopolysaccharide. </w:t>
      </w:r>
      <w:r w:rsidRPr="00AA55AA">
        <w:rPr>
          <w:i/>
          <w:noProof/>
        </w:rPr>
        <w:t>BMC Genomics.</w:t>
      </w:r>
      <w:r w:rsidRPr="00AA55AA">
        <w:rPr>
          <w:noProof/>
        </w:rPr>
        <w:t xml:space="preserve"> </w:t>
      </w:r>
      <w:r w:rsidRPr="00AA55AA">
        <w:rPr>
          <w:b/>
          <w:noProof/>
        </w:rPr>
        <w:t>14</w:t>
      </w:r>
      <w:r w:rsidR="00B10FC6" w:rsidRPr="00AA55AA">
        <w:rPr>
          <w:noProof/>
        </w:rPr>
        <w:t xml:space="preserve">, </w:t>
      </w:r>
      <w:r w:rsidRPr="00AA55AA">
        <w:rPr>
          <w:noProof/>
        </w:rPr>
        <w:t>581 (2013).</w:t>
      </w:r>
    </w:p>
    <w:p w14:paraId="263ADAF5" w14:textId="54975B0E" w:rsidR="00EF1FE3" w:rsidRPr="00AA55AA" w:rsidRDefault="00EF1FE3" w:rsidP="00AA55AA">
      <w:pPr>
        <w:pStyle w:val="EndNoteBibliography"/>
        <w:rPr>
          <w:noProof/>
        </w:rPr>
      </w:pPr>
      <w:r w:rsidRPr="00AA55AA">
        <w:rPr>
          <w:noProof/>
        </w:rPr>
        <w:t>13</w:t>
      </w:r>
      <w:r w:rsidRPr="00AA55AA">
        <w:rPr>
          <w:noProof/>
        </w:rPr>
        <w:tab/>
        <w:t xml:space="preserve">Chen, L., He, H., Fernandez Mondejar, E., Hedenstierna, G. Cyclooxygenase inhibitor blocks rebound response after no inhalation in an endotoxin model. </w:t>
      </w:r>
      <w:r w:rsidRPr="00AA55AA">
        <w:rPr>
          <w:i/>
          <w:noProof/>
        </w:rPr>
        <w:t>Am J Physiol Heart Circ Physiol.</w:t>
      </w:r>
      <w:r w:rsidRPr="00AA55AA">
        <w:rPr>
          <w:noProof/>
        </w:rPr>
        <w:t xml:space="preserve"> </w:t>
      </w:r>
      <w:r w:rsidRPr="00AA55AA">
        <w:rPr>
          <w:b/>
          <w:noProof/>
        </w:rPr>
        <w:t>284</w:t>
      </w:r>
      <w:r w:rsidRPr="00AA55AA">
        <w:rPr>
          <w:noProof/>
        </w:rPr>
        <w:t xml:space="preserve"> (1), H290</w:t>
      </w:r>
      <w:r w:rsidR="00B10FC6" w:rsidRPr="00AA55AA">
        <w:rPr>
          <w:noProof/>
        </w:rPr>
        <w:t>–</w:t>
      </w:r>
      <w:r w:rsidRPr="00AA55AA">
        <w:rPr>
          <w:noProof/>
        </w:rPr>
        <w:t>298 (2003).</w:t>
      </w:r>
    </w:p>
    <w:p w14:paraId="162A9D9B" w14:textId="2ADC953F" w:rsidR="00EF1FE3" w:rsidRPr="00AA55AA" w:rsidRDefault="00EF1FE3" w:rsidP="00AA55AA">
      <w:pPr>
        <w:pStyle w:val="EndNoteBibliography"/>
        <w:rPr>
          <w:noProof/>
        </w:rPr>
      </w:pPr>
      <w:r w:rsidRPr="00AA55AA">
        <w:rPr>
          <w:noProof/>
        </w:rPr>
        <w:t>14</w:t>
      </w:r>
      <w:r w:rsidRPr="00AA55AA">
        <w:rPr>
          <w:noProof/>
        </w:rPr>
        <w:tab/>
        <w:t xml:space="preserve">Spengler, D., Rintz, N., Krause, M. F. An unsettled promise: The newborn piglet model of neonatal acute respiratory distress syndrome (nards). Physiologic data and systematic review. </w:t>
      </w:r>
      <w:r w:rsidRPr="00AA55AA">
        <w:rPr>
          <w:i/>
          <w:noProof/>
        </w:rPr>
        <w:t>Front Physiol.</w:t>
      </w:r>
      <w:r w:rsidRPr="00AA55AA">
        <w:rPr>
          <w:noProof/>
        </w:rPr>
        <w:t xml:space="preserve"> </w:t>
      </w:r>
      <w:r w:rsidRPr="00AA55AA">
        <w:rPr>
          <w:b/>
          <w:noProof/>
        </w:rPr>
        <w:t>10</w:t>
      </w:r>
      <w:r w:rsidR="00AD0912" w:rsidRPr="00AA55AA">
        <w:rPr>
          <w:noProof/>
        </w:rPr>
        <w:t xml:space="preserve">, </w:t>
      </w:r>
      <w:r w:rsidRPr="00AA55AA">
        <w:rPr>
          <w:noProof/>
        </w:rPr>
        <w:t>1345 (2019).</w:t>
      </w:r>
    </w:p>
    <w:p w14:paraId="68F20E46" w14:textId="3728C8FA" w:rsidR="00EF1FE3" w:rsidRPr="00AA55AA" w:rsidRDefault="00EF1FE3" w:rsidP="00AA55AA">
      <w:pPr>
        <w:pStyle w:val="EndNoteBibliography"/>
        <w:rPr>
          <w:noProof/>
        </w:rPr>
      </w:pPr>
      <w:r w:rsidRPr="00AA55AA">
        <w:rPr>
          <w:noProof/>
        </w:rPr>
        <w:t>15</w:t>
      </w:r>
      <w:r w:rsidRPr="00AA55AA">
        <w:rPr>
          <w:noProof/>
        </w:rPr>
        <w:tab/>
        <w:t xml:space="preserve">Tridente, A., De Martino, L., De Luca, D. Porcine </w:t>
      </w:r>
      <w:r w:rsidRPr="00AA55AA">
        <w:rPr>
          <w:i/>
          <w:iCs/>
          <w:noProof/>
        </w:rPr>
        <w:t>vs</w:t>
      </w:r>
      <w:r w:rsidR="00AD0912" w:rsidRPr="00AA55AA">
        <w:rPr>
          <w:noProof/>
        </w:rPr>
        <w:t>.</w:t>
      </w:r>
      <w:r w:rsidRPr="00AA55AA">
        <w:rPr>
          <w:noProof/>
        </w:rPr>
        <w:t xml:space="preserve"> bovine surfactant therapy for preterm neonates with </w:t>
      </w:r>
      <w:r w:rsidR="00AF2E5C" w:rsidRPr="00AA55AA">
        <w:rPr>
          <w:noProof/>
        </w:rPr>
        <w:t>RDS</w:t>
      </w:r>
      <w:r w:rsidRPr="00AA55AA">
        <w:rPr>
          <w:noProof/>
        </w:rPr>
        <w:t xml:space="preserve">: Systematic review with biological plausibility and pragmatic meta-analysis of respiratory outcomes. </w:t>
      </w:r>
      <w:r w:rsidRPr="00AA55AA">
        <w:rPr>
          <w:i/>
          <w:noProof/>
        </w:rPr>
        <w:t>Respir Res.</w:t>
      </w:r>
      <w:r w:rsidRPr="00AA55AA">
        <w:rPr>
          <w:noProof/>
        </w:rPr>
        <w:t xml:space="preserve"> </w:t>
      </w:r>
      <w:r w:rsidRPr="00AA55AA">
        <w:rPr>
          <w:b/>
          <w:noProof/>
        </w:rPr>
        <w:t>20</w:t>
      </w:r>
      <w:r w:rsidRPr="00AA55AA">
        <w:rPr>
          <w:noProof/>
        </w:rPr>
        <w:t xml:space="preserve"> (1), 28 (2019).</w:t>
      </w:r>
    </w:p>
    <w:p w14:paraId="47959DDE" w14:textId="19B695E2" w:rsidR="00EF1FE3" w:rsidRPr="00AA55AA" w:rsidRDefault="00EF1FE3" w:rsidP="00AA55AA">
      <w:pPr>
        <w:pStyle w:val="EndNoteBibliography"/>
        <w:rPr>
          <w:noProof/>
        </w:rPr>
      </w:pPr>
      <w:r w:rsidRPr="00AA55AA">
        <w:rPr>
          <w:noProof/>
        </w:rPr>
        <w:t>16</w:t>
      </w:r>
      <w:r w:rsidRPr="00AA55AA">
        <w:rPr>
          <w:noProof/>
        </w:rPr>
        <w:tab/>
        <w:t xml:space="preserve">Kulkarni, H. S. et al. Update on the features and measurements of experimental acute lung injury in animals: An official </w:t>
      </w:r>
      <w:r w:rsidR="00AF2E5C" w:rsidRPr="00AA55AA">
        <w:rPr>
          <w:noProof/>
        </w:rPr>
        <w:t>American Thoracic S</w:t>
      </w:r>
      <w:r w:rsidRPr="00AA55AA">
        <w:rPr>
          <w:noProof/>
        </w:rPr>
        <w:t xml:space="preserve">ociety workshop report. </w:t>
      </w:r>
      <w:r w:rsidRPr="00AA55AA">
        <w:rPr>
          <w:i/>
          <w:noProof/>
        </w:rPr>
        <w:t>Am J Respir Cell Mol Biol.</w:t>
      </w:r>
      <w:r w:rsidRPr="00AA55AA">
        <w:rPr>
          <w:noProof/>
        </w:rPr>
        <w:t xml:space="preserve"> </w:t>
      </w:r>
      <w:r w:rsidRPr="00AA55AA">
        <w:rPr>
          <w:b/>
          <w:noProof/>
        </w:rPr>
        <w:t>66</w:t>
      </w:r>
      <w:r w:rsidRPr="00AA55AA">
        <w:rPr>
          <w:noProof/>
        </w:rPr>
        <w:t xml:space="preserve"> (2), e1</w:t>
      </w:r>
      <w:r w:rsidR="00AF2E5C" w:rsidRPr="00AA55AA">
        <w:rPr>
          <w:noProof/>
        </w:rPr>
        <w:t>–</w:t>
      </w:r>
      <w:r w:rsidRPr="00AA55AA">
        <w:rPr>
          <w:noProof/>
        </w:rPr>
        <w:t>e14 (2022).</w:t>
      </w:r>
    </w:p>
    <w:p w14:paraId="1E964504" w14:textId="29EF5CA6" w:rsidR="00EF1FE3" w:rsidRPr="00AA55AA" w:rsidRDefault="00EF1FE3" w:rsidP="00AA55AA">
      <w:pPr>
        <w:pStyle w:val="EndNoteBibliography"/>
        <w:rPr>
          <w:noProof/>
        </w:rPr>
      </w:pPr>
      <w:r w:rsidRPr="00AA55AA">
        <w:rPr>
          <w:noProof/>
        </w:rPr>
        <w:t>17</w:t>
      </w:r>
      <w:r w:rsidRPr="00AA55AA">
        <w:rPr>
          <w:noProof/>
        </w:rPr>
        <w:tab/>
        <w:t xml:space="preserve">Matute-Bello, G. et al. An official </w:t>
      </w:r>
      <w:r w:rsidR="00AF2E5C" w:rsidRPr="00AA55AA">
        <w:rPr>
          <w:noProof/>
        </w:rPr>
        <w:t>American Thoracic S</w:t>
      </w:r>
      <w:r w:rsidRPr="00AA55AA">
        <w:rPr>
          <w:noProof/>
        </w:rPr>
        <w:t xml:space="preserve">ociety workshop report: Features and measurements of experimental acute lung injury in animals. </w:t>
      </w:r>
      <w:r w:rsidRPr="00AA55AA">
        <w:rPr>
          <w:i/>
          <w:noProof/>
        </w:rPr>
        <w:t>Am J Respir Cell Mol Biol.</w:t>
      </w:r>
      <w:r w:rsidRPr="00AA55AA">
        <w:rPr>
          <w:noProof/>
        </w:rPr>
        <w:t xml:space="preserve"> </w:t>
      </w:r>
      <w:r w:rsidRPr="00AA55AA">
        <w:rPr>
          <w:b/>
          <w:noProof/>
        </w:rPr>
        <w:t>44</w:t>
      </w:r>
      <w:r w:rsidRPr="00AA55AA">
        <w:rPr>
          <w:noProof/>
        </w:rPr>
        <w:t xml:space="preserve"> (5), 725</w:t>
      </w:r>
      <w:r w:rsidR="00AF2E5C" w:rsidRPr="00AA55AA">
        <w:rPr>
          <w:noProof/>
        </w:rPr>
        <w:t>–</w:t>
      </w:r>
      <w:r w:rsidRPr="00AA55AA">
        <w:rPr>
          <w:noProof/>
        </w:rPr>
        <w:t>738 (2011).</w:t>
      </w:r>
    </w:p>
    <w:p w14:paraId="6959B5D9" w14:textId="61C5837C" w:rsidR="00EF1FE3" w:rsidRPr="00AA55AA" w:rsidRDefault="00EF1FE3" w:rsidP="00AA55AA">
      <w:pPr>
        <w:pStyle w:val="EndNoteBibliography"/>
        <w:rPr>
          <w:noProof/>
        </w:rPr>
      </w:pPr>
      <w:r w:rsidRPr="00AA55AA">
        <w:rPr>
          <w:noProof/>
        </w:rPr>
        <w:t>18</w:t>
      </w:r>
      <w:r w:rsidRPr="00AA55AA">
        <w:rPr>
          <w:noProof/>
        </w:rPr>
        <w:tab/>
        <w:t xml:space="preserve">Matute-Bello, G., Frevert, C. W., Martin, T. R. Animal models of acute lung injury. </w:t>
      </w:r>
      <w:r w:rsidRPr="00AA55AA">
        <w:rPr>
          <w:i/>
          <w:noProof/>
        </w:rPr>
        <w:t>Am J Physiol Lung Cell Mol Physiol.</w:t>
      </w:r>
      <w:r w:rsidRPr="00AA55AA">
        <w:rPr>
          <w:noProof/>
        </w:rPr>
        <w:t xml:space="preserve"> </w:t>
      </w:r>
      <w:r w:rsidRPr="00AA55AA">
        <w:rPr>
          <w:b/>
          <w:noProof/>
        </w:rPr>
        <w:t>295</w:t>
      </w:r>
      <w:r w:rsidRPr="00AA55AA">
        <w:rPr>
          <w:noProof/>
        </w:rPr>
        <w:t xml:space="preserve"> (3), L379</w:t>
      </w:r>
      <w:r w:rsidR="00AF2E5C" w:rsidRPr="00AA55AA">
        <w:rPr>
          <w:noProof/>
        </w:rPr>
        <w:t>–</w:t>
      </w:r>
      <w:r w:rsidRPr="00AA55AA">
        <w:rPr>
          <w:noProof/>
        </w:rPr>
        <w:t>399 (2008).</w:t>
      </w:r>
    </w:p>
    <w:p w14:paraId="1811715A" w14:textId="042AF334" w:rsidR="00EF1FE3" w:rsidRPr="00AA55AA" w:rsidRDefault="00EF1FE3" w:rsidP="00AA55AA">
      <w:pPr>
        <w:pStyle w:val="EndNoteBibliography"/>
        <w:rPr>
          <w:noProof/>
        </w:rPr>
      </w:pPr>
      <w:r w:rsidRPr="00AA55AA">
        <w:rPr>
          <w:noProof/>
        </w:rPr>
        <w:t>19</w:t>
      </w:r>
      <w:r w:rsidRPr="00AA55AA">
        <w:rPr>
          <w:noProof/>
        </w:rPr>
        <w:tab/>
        <w:t xml:space="preserve">Preuss, S. et al. Inositol-trisphosphate reduces alveolar apoptosis and pulmonary edema in neonatal lung injury. </w:t>
      </w:r>
      <w:r w:rsidRPr="00AA55AA">
        <w:rPr>
          <w:i/>
          <w:noProof/>
        </w:rPr>
        <w:t>Am J Respir Cell Mol Biol.</w:t>
      </w:r>
      <w:r w:rsidRPr="00AA55AA">
        <w:rPr>
          <w:noProof/>
        </w:rPr>
        <w:t xml:space="preserve"> </w:t>
      </w:r>
      <w:r w:rsidRPr="00AA55AA">
        <w:rPr>
          <w:b/>
          <w:noProof/>
        </w:rPr>
        <w:t>47</w:t>
      </w:r>
      <w:r w:rsidRPr="00AA55AA">
        <w:rPr>
          <w:noProof/>
        </w:rPr>
        <w:t xml:space="preserve"> (2), 158</w:t>
      </w:r>
      <w:r w:rsidR="00AF2E5C" w:rsidRPr="00AA55AA">
        <w:rPr>
          <w:noProof/>
        </w:rPr>
        <w:t>–</w:t>
      </w:r>
      <w:r w:rsidRPr="00AA55AA">
        <w:rPr>
          <w:noProof/>
        </w:rPr>
        <w:t>169 (2012).</w:t>
      </w:r>
    </w:p>
    <w:p w14:paraId="6E64F52B" w14:textId="17CE56F2" w:rsidR="00EF1FE3" w:rsidRPr="00AA55AA" w:rsidRDefault="00EF1FE3" w:rsidP="00AA55AA">
      <w:pPr>
        <w:pStyle w:val="EndNoteBibliography"/>
        <w:rPr>
          <w:noProof/>
        </w:rPr>
      </w:pPr>
      <w:r w:rsidRPr="00AA55AA">
        <w:rPr>
          <w:noProof/>
        </w:rPr>
        <w:t>20</w:t>
      </w:r>
      <w:r w:rsidRPr="00AA55AA">
        <w:rPr>
          <w:noProof/>
        </w:rPr>
        <w:tab/>
        <w:t xml:space="preserve">Spengler, D. et al. Novel therapeutic roles for surfactant-inositols and -phosphatidylglycerols in a neonatal piglet </w:t>
      </w:r>
      <w:r w:rsidR="00AF2E5C" w:rsidRPr="00AA55AA">
        <w:rPr>
          <w:noProof/>
        </w:rPr>
        <w:t>ARDS</w:t>
      </w:r>
      <w:r w:rsidRPr="00AA55AA">
        <w:rPr>
          <w:noProof/>
        </w:rPr>
        <w:t xml:space="preserve"> model: A translational study. </w:t>
      </w:r>
      <w:r w:rsidRPr="00AA55AA">
        <w:rPr>
          <w:i/>
          <w:noProof/>
        </w:rPr>
        <w:t>Am J Physiol Lung Cell Mol Physiol.</w:t>
      </w:r>
      <w:r w:rsidRPr="00AA55AA">
        <w:rPr>
          <w:noProof/>
        </w:rPr>
        <w:t xml:space="preserve"> </w:t>
      </w:r>
      <w:r w:rsidRPr="00AA55AA">
        <w:rPr>
          <w:b/>
          <w:noProof/>
        </w:rPr>
        <w:t>314</w:t>
      </w:r>
      <w:r w:rsidRPr="00AA55AA">
        <w:rPr>
          <w:noProof/>
        </w:rPr>
        <w:t xml:space="preserve"> (1), L32</w:t>
      </w:r>
      <w:r w:rsidR="00AF2E5C" w:rsidRPr="00AA55AA">
        <w:rPr>
          <w:noProof/>
        </w:rPr>
        <w:t>–</w:t>
      </w:r>
      <w:r w:rsidRPr="00AA55AA">
        <w:rPr>
          <w:noProof/>
        </w:rPr>
        <w:t>L53 (2018).</w:t>
      </w:r>
    </w:p>
    <w:p w14:paraId="5247FB81" w14:textId="7EF0DB9C" w:rsidR="00EF1FE3" w:rsidRPr="00AA55AA" w:rsidRDefault="00EF1FE3" w:rsidP="00AA55AA">
      <w:pPr>
        <w:pStyle w:val="EndNoteBibliography"/>
        <w:rPr>
          <w:noProof/>
        </w:rPr>
      </w:pPr>
      <w:r w:rsidRPr="00AA55AA">
        <w:rPr>
          <w:noProof/>
        </w:rPr>
        <w:t>21</w:t>
      </w:r>
      <w:r w:rsidRPr="00AA55AA">
        <w:rPr>
          <w:noProof/>
        </w:rPr>
        <w:tab/>
        <w:t xml:space="preserve">Von Bismarck, P. et al. Improved pulmonary function by acid sphingomyelinase inhibition in a newborn piglet lavage model. </w:t>
      </w:r>
      <w:r w:rsidRPr="00AA55AA">
        <w:rPr>
          <w:i/>
          <w:noProof/>
        </w:rPr>
        <w:t>Am J Respir Crit Care Med.</w:t>
      </w:r>
      <w:r w:rsidRPr="00AA55AA">
        <w:rPr>
          <w:noProof/>
        </w:rPr>
        <w:t xml:space="preserve"> </w:t>
      </w:r>
      <w:r w:rsidRPr="00AA55AA">
        <w:rPr>
          <w:b/>
          <w:noProof/>
        </w:rPr>
        <w:t>177</w:t>
      </w:r>
      <w:r w:rsidRPr="00AA55AA">
        <w:rPr>
          <w:noProof/>
        </w:rPr>
        <w:t xml:space="preserve"> (11), 1233</w:t>
      </w:r>
      <w:r w:rsidR="00AF2E5C" w:rsidRPr="00AA55AA">
        <w:rPr>
          <w:noProof/>
        </w:rPr>
        <w:t>–</w:t>
      </w:r>
      <w:r w:rsidRPr="00AA55AA">
        <w:rPr>
          <w:noProof/>
        </w:rPr>
        <w:t>1241 (2008).</w:t>
      </w:r>
    </w:p>
    <w:p w14:paraId="39B7E3B3" w14:textId="5290B2C3" w:rsidR="00EF1FE3" w:rsidRPr="00AA55AA" w:rsidRDefault="00EF1FE3" w:rsidP="00AA55AA">
      <w:pPr>
        <w:pStyle w:val="EndNoteBibliography"/>
        <w:rPr>
          <w:noProof/>
        </w:rPr>
      </w:pPr>
      <w:r w:rsidRPr="00AA55AA">
        <w:rPr>
          <w:noProof/>
        </w:rPr>
        <w:t>22</w:t>
      </w:r>
      <w:r w:rsidRPr="00AA55AA">
        <w:rPr>
          <w:noProof/>
        </w:rPr>
        <w:tab/>
        <w:t xml:space="preserve">Van Kaam, A. H. et al. Response to exogenous surfactant is different during open lung and conventional ventilation. </w:t>
      </w:r>
      <w:r w:rsidRPr="00AA55AA">
        <w:rPr>
          <w:i/>
          <w:noProof/>
        </w:rPr>
        <w:t>Crit Care Med.</w:t>
      </w:r>
      <w:r w:rsidRPr="00AA55AA">
        <w:rPr>
          <w:noProof/>
        </w:rPr>
        <w:t xml:space="preserve"> </w:t>
      </w:r>
      <w:r w:rsidRPr="00AA55AA">
        <w:rPr>
          <w:b/>
          <w:noProof/>
        </w:rPr>
        <w:t>32</w:t>
      </w:r>
      <w:r w:rsidRPr="00AA55AA">
        <w:rPr>
          <w:noProof/>
        </w:rPr>
        <w:t xml:space="preserve"> (3), 774</w:t>
      </w:r>
      <w:r w:rsidR="00AF2E5C" w:rsidRPr="00AA55AA">
        <w:rPr>
          <w:noProof/>
        </w:rPr>
        <w:t>–</w:t>
      </w:r>
      <w:r w:rsidRPr="00AA55AA">
        <w:rPr>
          <w:noProof/>
        </w:rPr>
        <w:t>780 (2004).</w:t>
      </w:r>
    </w:p>
    <w:p w14:paraId="7BC6898D" w14:textId="26409225" w:rsidR="00EF1FE3" w:rsidRPr="00AA55AA" w:rsidRDefault="00EF1FE3" w:rsidP="00AA55AA">
      <w:pPr>
        <w:pStyle w:val="EndNoteBibliography"/>
        <w:rPr>
          <w:noProof/>
        </w:rPr>
      </w:pPr>
      <w:r w:rsidRPr="00AA55AA">
        <w:rPr>
          <w:noProof/>
        </w:rPr>
        <w:t>23</w:t>
      </w:r>
      <w:r w:rsidRPr="00AA55AA">
        <w:rPr>
          <w:noProof/>
        </w:rPr>
        <w:tab/>
        <w:t xml:space="preserve">Lachmann, B., Robertson, B., Vogel, J. </w:t>
      </w:r>
      <w:r w:rsidRPr="00AA55AA">
        <w:rPr>
          <w:i/>
          <w:iCs/>
          <w:noProof/>
        </w:rPr>
        <w:t>In vivo</w:t>
      </w:r>
      <w:r w:rsidRPr="00AA55AA">
        <w:rPr>
          <w:noProof/>
        </w:rPr>
        <w:t xml:space="preserve"> lung lavage as an experimental model of the respiratory distress syndrome. </w:t>
      </w:r>
      <w:r w:rsidRPr="00AA55AA">
        <w:rPr>
          <w:i/>
          <w:noProof/>
        </w:rPr>
        <w:t>Acta Anaesthesiol Scand.</w:t>
      </w:r>
      <w:r w:rsidRPr="00AA55AA">
        <w:rPr>
          <w:noProof/>
        </w:rPr>
        <w:t xml:space="preserve"> </w:t>
      </w:r>
      <w:r w:rsidRPr="00AA55AA">
        <w:rPr>
          <w:b/>
          <w:noProof/>
        </w:rPr>
        <w:t>24</w:t>
      </w:r>
      <w:r w:rsidRPr="00AA55AA">
        <w:rPr>
          <w:noProof/>
        </w:rPr>
        <w:t xml:space="preserve"> (3), 231</w:t>
      </w:r>
      <w:r w:rsidR="00AF2E5C" w:rsidRPr="00AA55AA">
        <w:rPr>
          <w:noProof/>
        </w:rPr>
        <w:t>–</w:t>
      </w:r>
      <w:r w:rsidRPr="00AA55AA">
        <w:rPr>
          <w:noProof/>
        </w:rPr>
        <w:t>236 (1980).</w:t>
      </w:r>
    </w:p>
    <w:p w14:paraId="000B19CD" w14:textId="3A85CEFF" w:rsidR="00EF1FE3" w:rsidRPr="00AA55AA" w:rsidRDefault="00EF1FE3" w:rsidP="00AA55AA">
      <w:pPr>
        <w:pStyle w:val="EndNoteBibliography"/>
        <w:rPr>
          <w:noProof/>
        </w:rPr>
      </w:pPr>
      <w:r w:rsidRPr="00AA55AA">
        <w:rPr>
          <w:noProof/>
        </w:rPr>
        <w:t>24</w:t>
      </w:r>
      <w:r w:rsidRPr="00AA55AA">
        <w:rPr>
          <w:noProof/>
        </w:rPr>
        <w:tab/>
        <w:t xml:space="preserve">Thebaud, B. et al. Benefits and obstacles to cell therapy in neonates: The incubator (innovative neonatal cellular therapy for bronchopulmonary dysplasia: Accelerating translation of research). </w:t>
      </w:r>
      <w:r w:rsidRPr="00AA55AA">
        <w:rPr>
          <w:i/>
          <w:noProof/>
        </w:rPr>
        <w:t>Stem Cells Transl Med.</w:t>
      </w:r>
      <w:r w:rsidRPr="00AA55AA">
        <w:rPr>
          <w:noProof/>
        </w:rPr>
        <w:t xml:space="preserve"> </w:t>
      </w:r>
      <w:r w:rsidRPr="00AA55AA">
        <w:rPr>
          <w:b/>
          <w:noProof/>
        </w:rPr>
        <w:t>10</w:t>
      </w:r>
      <w:r w:rsidRPr="00AA55AA">
        <w:rPr>
          <w:noProof/>
        </w:rPr>
        <w:t xml:space="preserve"> (7), 968</w:t>
      </w:r>
      <w:r w:rsidR="00AF2E5C" w:rsidRPr="00AA55AA">
        <w:rPr>
          <w:noProof/>
        </w:rPr>
        <w:t>–</w:t>
      </w:r>
      <w:r w:rsidRPr="00AA55AA">
        <w:rPr>
          <w:noProof/>
        </w:rPr>
        <w:t>975 (2021).</w:t>
      </w:r>
    </w:p>
    <w:p w14:paraId="382FE469" w14:textId="6425C1E0" w:rsidR="00EF1FE3" w:rsidRPr="00AA55AA" w:rsidRDefault="00EF1FE3" w:rsidP="00AA55AA">
      <w:pPr>
        <w:pStyle w:val="EndNoteBibliography"/>
        <w:rPr>
          <w:noProof/>
        </w:rPr>
      </w:pPr>
      <w:r w:rsidRPr="00AA55AA">
        <w:rPr>
          <w:noProof/>
        </w:rPr>
        <w:t>25</w:t>
      </w:r>
      <w:r w:rsidRPr="00AA55AA">
        <w:rPr>
          <w:noProof/>
        </w:rPr>
        <w:tab/>
        <w:t xml:space="preserve">Davies, M. W., Mehr, S., Morley, C. J. The effect of draw-up volume on the accuracy of electrolyte measurements from neonatal arterial lines. </w:t>
      </w:r>
      <w:r w:rsidRPr="00AA55AA">
        <w:rPr>
          <w:i/>
          <w:noProof/>
        </w:rPr>
        <w:t>J Paediatr Child Health.</w:t>
      </w:r>
      <w:r w:rsidRPr="00AA55AA">
        <w:rPr>
          <w:noProof/>
        </w:rPr>
        <w:t xml:space="preserve"> </w:t>
      </w:r>
      <w:r w:rsidRPr="00AA55AA">
        <w:rPr>
          <w:b/>
          <w:noProof/>
        </w:rPr>
        <w:t>36</w:t>
      </w:r>
      <w:r w:rsidRPr="00AA55AA">
        <w:rPr>
          <w:noProof/>
        </w:rPr>
        <w:t xml:space="preserve"> (2), 122</w:t>
      </w:r>
      <w:r w:rsidR="00AF2E5C" w:rsidRPr="00AA55AA">
        <w:rPr>
          <w:noProof/>
        </w:rPr>
        <w:t>–</w:t>
      </w:r>
      <w:r w:rsidRPr="00AA55AA">
        <w:rPr>
          <w:noProof/>
        </w:rPr>
        <w:t>124 (2000).</w:t>
      </w:r>
    </w:p>
    <w:p w14:paraId="591E17F1" w14:textId="42E28D60" w:rsidR="00EF1FE3" w:rsidRPr="00AA55AA" w:rsidRDefault="00EF1FE3" w:rsidP="00AA55AA">
      <w:pPr>
        <w:pStyle w:val="EndNoteBibliography"/>
        <w:rPr>
          <w:noProof/>
        </w:rPr>
      </w:pPr>
      <w:r w:rsidRPr="00AA55AA">
        <w:rPr>
          <w:noProof/>
        </w:rPr>
        <w:t>26</w:t>
      </w:r>
      <w:r w:rsidRPr="00AA55AA">
        <w:rPr>
          <w:noProof/>
        </w:rPr>
        <w:tab/>
        <w:t xml:space="preserve">Ettrup, K. S. et al. Basic surgical techniques in the </w:t>
      </w:r>
      <w:r w:rsidR="00AF2E5C" w:rsidRPr="00AA55AA">
        <w:rPr>
          <w:noProof/>
        </w:rPr>
        <w:t>G</w:t>
      </w:r>
      <w:r w:rsidRPr="00AA55AA">
        <w:rPr>
          <w:noProof/>
        </w:rPr>
        <w:t xml:space="preserve">ottingen minipig: Intubation, bladder catheterization, femoral vessel catheterization, and transcardial perfusion. </w:t>
      </w:r>
      <w:r w:rsidRPr="00AA55AA">
        <w:rPr>
          <w:i/>
          <w:noProof/>
        </w:rPr>
        <w:t>J Vis Exp.</w:t>
      </w:r>
      <w:r w:rsidRPr="00AA55AA">
        <w:rPr>
          <w:noProof/>
        </w:rPr>
        <w:t xml:space="preserve"> </w:t>
      </w:r>
      <w:r w:rsidRPr="00AA55AA">
        <w:rPr>
          <w:b/>
          <w:bCs/>
          <w:noProof/>
        </w:rPr>
        <w:t>52</w:t>
      </w:r>
      <w:r w:rsidRPr="00AA55AA">
        <w:rPr>
          <w:noProof/>
        </w:rPr>
        <w:t xml:space="preserve">,  </w:t>
      </w:r>
      <w:r w:rsidR="00597AFB" w:rsidRPr="00AA55AA">
        <w:rPr>
          <w:noProof/>
        </w:rPr>
        <w:t xml:space="preserve">e2652 </w:t>
      </w:r>
      <w:r w:rsidRPr="00AA55AA">
        <w:rPr>
          <w:noProof/>
        </w:rPr>
        <w:t>(2011).</w:t>
      </w:r>
    </w:p>
    <w:p w14:paraId="451DB584" w14:textId="5E31CB9B" w:rsidR="00EF1FE3" w:rsidRPr="00AA55AA" w:rsidRDefault="00EF1FE3" w:rsidP="00AA55AA">
      <w:pPr>
        <w:pStyle w:val="EndNoteBibliography"/>
        <w:rPr>
          <w:noProof/>
        </w:rPr>
      </w:pPr>
      <w:r w:rsidRPr="00AA55AA">
        <w:rPr>
          <w:noProof/>
        </w:rPr>
        <w:t>27</w:t>
      </w:r>
      <w:r w:rsidRPr="00AA55AA">
        <w:rPr>
          <w:noProof/>
        </w:rPr>
        <w:tab/>
        <w:t xml:space="preserve">Stenersen, E. O. et al. A piglet perinatal asphyxia model to study cardiac injury and hemodynamics after cardiac arrest, resuscitation, and the return of spontaneous circulation. </w:t>
      </w:r>
      <w:r w:rsidRPr="00AA55AA">
        <w:rPr>
          <w:i/>
          <w:noProof/>
        </w:rPr>
        <w:t xml:space="preserve">J Vis </w:t>
      </w:r>
      <w:r w:rsidRPr="00AA55AA">
        <w:rPr>
          <w:i/>
          <w:noProof/>
        </w:rPr>
        <w:lastRenderedPageBreak/>
        <w:t>Exp.</w:t>
      </w:r>
      <w:r w:rsidRPr="00AA55AA">
        <w:rPr>
          <w:noProof/>
        </w:rPr>
        <w:t xml:space="preserve"> </w:t>
      </w:r>
      <w:r w:rsidRPr="00AA55AA">
        <w:rPr>
          <w:b/>
          <w:bCs/>
          <w:noProof/>
        </w:rPr>
        <w:t>191</w:t>
      </w:r>
      <w:r w:rsidRPr="00AA55AA">
        <w:rPr>
          <w:noProof/>
        </w:rPr>
        <w:t xml:space="preserve">, </w:t>
      </w:r>
      <w:r w:rsidR="00597AFB" w:rsidRPr="00AA55AA">
        <w:rPr>
          <w:noProof/>
        </w:rPr>
        <w:t xml:space="preserve">e64788 </w:t>
      </w:r>
      <w:r w:rsidRPr="00AA55AA">
        <w:rPr>
          <w:noProof/>
        </w:rPr>
        <w:t>(2023).</w:t>
      </w:r>
    </w:p>
    <w:p w14:paraId="0A89C6D0" w14:textId="359B1C09" w:rsidR="00EF1FE3" w:rsidRPr="00AA55AA" w:rsidRDefault="00EF1FE3" w:rsidP="00AA55AA">
      <w:pPr>
        <w:pStyle w:val="EndNoteBibliography"/>
        <w:rPr>
          <w:noProof/>
        </w:rPr>
      </w:pPr>
      <w:r w:rsidRPr="00AA55AA">
        <w:rPr>
          <w:noProof/>
        </w:rPr>
        <w:t>28</w:t>
      </w:r>
      <w:r w:rsidRPr="00AA55AA">
        <w:rPr>
          <w:noProof/>
        </w:rPr>
        <w:tab/>
        <w:t xml:space="preserve">Force, A. D. T. et al. Acute respiratory distress syndrome: The </w:t>
      </w:r>
      <w:r w:rsidR="00597AFB" w:rsidRPr="00AA55AA">
        <w:rPr>
          <w:noProof/>
        </w:rPr>
        <w:t>B</w:t>
      </w:r>
      <w:r w:rsidRPr="00AA55AA">
        <w:rPr>
          <w:noProof/>
        </w:rPr>
        <w:t xml:space="preserve">erlin definition. </w:t>
      </w:r>
      <w:r w:rsidRPr="00AA55AA">
        <w:rPr>
          <w:i/>
          <w:noProof/>
        </w:rPr>
        <w:t>JAMA.</w:t>
      </w:r>
      <w:r w:rsidRPr="00AA55AA">
        <w:rPr>
          <w:noProof/>
        </w:rPr>
        <w:t xml:space="preserve"> </w:t>
      </w:r>
      <w:r w:rsidRPr="00AA55AA">
        <w:rPr>
          <w:b/>
          <w:noProof/>
        </w:rPr>
        <w:t>307</w:t>
      </w:r>
      <w:r w:rsidRPr="00AA55AA">
        <w:rPr>
          <w:noProof/>
        </w:rPr>
        <w:t xml:space="preserve"> (23), 2526</w:t>
      </w:r>
      <w:r w:rsidR="00597AFB" w:rsidRPr="00AA55AA">
        <w:rPr>
          <w:noProof/>
        </w:rPr>
        <w:t>–</w:t>
      </w:r>
      <w:r w:rsidRPr="00AA55AA">
        <w:rPr>
          <w:noProof/>
        </w:rPr>
        <w:t>2533 (2012).</w:t>
      </w:r>
    </w:p>
    <w:p w14:paraId="4C998684" w14:textId="08059104" w:rsidR="00EF1FE3" w:rsidRPr="00AA55AA" w:rsidRDefault="00EF1FE3" w:rsidP="00AA55AA">
      <w:pPr>
        <w:pStyle w:val="EndNoteBibliography"/>
        <w:rPr>
          <w:noProof/>
        </w:rPr>
      </w:pPr>
      <w:r w:rsidRPr="00AA55AA">
        <w:rPr>
          <w:noProof/>
        </w:rPr>
        <w:t>29</w:t>
      </w:r>
      <w:r w:rsidRPr="00AA55AA">
        <w:rPr>
          <w:noProof/>
        </w:rPr>
        <w:tab/>
        <w:t xml:space="preserve">Vento, M. et al. Preterm resuscitation with low oxygen causes less oxidative stress, inflammation, and chronic lung disease. </w:t>
      </w:r>
      <w:r w:rsidRPr="00AA55AA">
        <w:rPr>
          <w:i/>
          <w:noProof/>
        </w:rPr>
        <w:t>Pediatrics.</w:t>
      </w:r>
      <w:r w:rsidRPr="00AA55AA">
        <w:rPr>
          <w:noProof/>
        </w:rPr>
        <w:t xml:space="preserve"> </w:t>
      </w:r>
      <w:r w:rsidRPr="00AA55AA">
        <w:rPr>
          <w:b/>
          <w:noProof/>
        </w:rPr>
        <w:t>124</w:t>
      </w:r>
      <w:r w:rsidRPr="00AA55AA">
        <w:rPr>
          <w:noProof/>
        </w:rPr>
        <w:t xml:space="preserve"> (3), e439</w:t>
      </w:r>
      <w:r w:rsidR="00597AFB" w:rsidRPr="00AA55AA">
        <w:rPr>
          <w:noProof/>
        </w:rPr>
        <w:t>–</w:t>
      </w:r>
      <w:r w:rsidRPr="00AA55AA">
        <w:rPr>
          <w:noProof/>
        </w:rPr>
        <w:t>449 (2009).</w:t>
      </w:r>
    </w:p>
    <w:p w14:paraId="1F288B36" w14:textId="6B375373" w:rsidR="00EF1FE3" w:rsidRPr="00AA55AA" w:rsidRDefault="00EF1FE3" w:rsidP="00AA55AA">
      <w:pPr>
        <w:pStyle w:val="EndNoteBibliography"/>
        <w:rPr>
          <w:noProof/>
        </w:rPr>
      </w:pPr>
      <w:r w:rsidRPr="00AA55AA">
        <w:rPr>
          <w:noProof/>
        </w:rPr>
        <w:t>30</w:t>
      </w:r>
      <w:r w:rsidRPr="00AA55AA">
        <w:rPr>
          <w:noProof/>
        </w:rPr>
        <w:tab/>
        <w:t xml:space="preserve">Vincent, D. et al. Intratracheal </w:t>
      </w:r>
      <w:r w:rsidR="00597AFB" w:rsidRPr="00AA55AA">
        <w:rPr>
          <w:i/>
          <w:iCs/>
          <w:noProof/>
        </w:rPr>
        <w:t>E. c</w:t>
      </w:r>
      <w:r w:rsidRPr="00AA55AA">
        <w:rPr>
          <w:i/>
          <w:iCs/>
          <w:noProof/>
        </w:rPr>
        <w:t xml:space="preserve">oli </w:t>
      </w:r>
      <w:r w:rsidRPr="00AA55AA">
        <w:rPr>
          <w:noProof/>
        </w:rPr>
        <w:t xml:space="preserve">lipopolysaccharide induces platelet-dependent bronchial hyperreactivity. </w:t>
      </w:r>
      <w:r w:rsidRPr="00AA55AA">
        <w:rPr>
          <w:i/>
          <w:noProof/>
        </w:rPr>
        <w:t>J Appl Physiol (1985).</w:t>
      </w:r>
      <w:r w:rsidRPr="00AA55AA">
        <w:rPr>
          <w:noProof/>
        </w:rPr>
        <w:t xml:space="preserve"> </w:t>
      </w:r>
      <w:r w:rsidRPr="00AA55AA">
        <w:rPr>
          <w:b/>
          <w:noProof/>
        </w:rPr>
        <w:t>74</w:t>
      </w:r>
      <w:r w:rsidRPr="00AA55AA">
        <w:rPr>
          <w:noProof/>
        </w:rPr>
        <w:t xml:space="preserve"> (3), 1027</w:t>
      </w:r>
      <w:r w:rsidR="00597AFB" w:rsidRPr="00AA55AA">
        <w:rPr>
          <w:noProof/>
        </w:rPr>
        <w:t>–</w:t>
      </w:r>
      <w:r w:rsidRPr="00AA55AA">
        <w:rPr>
          <w:noProof/>
        </w:rPr>
        <w:t>1038 (1993).</w:t>
      </w:r>
    </w:p>
    <w:p w14:paraId="1BAD2172" w14:textId="11AD67CE" w:rsidR="00EF1FE3" w:rsidRPr="00AA55AA" w:rsidRDefault="00EF1FE3" w:rsidP="00AA55AA">
      <w:pPr>
        <w:pStyle w:val="EndNoteBibliography"/>
        <w:rPr>
          <w:noProof/>
        </w:rPr>
      </w:pPr>
      <w:r w:rsidRPr="00AA55AA">
        <w:rPr>
          <w:noProof/>
        </w:rPr>
        <w:t>31</w:t>
      </w:r>
      <w:r w:rsidRPr="00AA55AA">
        <w:rPr>
          <w:noProof/>
        </w:rPr>
        <w:tab/>
        <w:t xml:space="preserve">Preuss, S. et al. 18:1/18:1-dioleoyl-phosphatidylglycerol prevents alveolar epithelial apoptosis and profibrotic stimulus in a neonatal piglet model of acute respiratory distress syndrome. </w:t>
      </w:r>
      <w:r w:rsidRPr="00AA55AA">
        <w:rPr>
          <w:i/>
          <w:noProof/>
        </w:rPr>
        <w:t>Pulm Pharmacol Ther.</w:t>
      </w:r>
      <w:r w:rsidRPr="00AA55AA">
        <w:rPr>
          <w:noProof/>
        </w:rPr>
        <w:t xml:space="preserve"> </w:t>
      </w:r>
      <w:r w:rsidRPr="00AA55AA">
        <w:rPr>
          <w:b/>
          <w:noProof/>
        </w:rPr>
        <w:t>28</w:t>
      </w:r>
      <w:r w:rsidRPr="00AA55AA">
        <w:rPr>
          <w:noProof/>
        </w:rPr>
        <w:t xml:space="preserve"> (1), 25</w:t>
      </w:r>
      <w:r w:rsidR="00597AFB" w:rsidRPr="00AA55AA">
        <w:rPr>
          <w:noProof/>
        </w:rPr>
        <w:t>–</w:t>
      </w:r>
      <w:r w:rsidRPr="00AA55AA">
        <w:rPr>
          <w:noProof/>
        </w:rPr>
        <w:t>34 (2014).</w:t>
      </w:r>
    </w:p>
    <w:p w14:paraId="0D529E1D" w14:textId="38D9FB42" w:rsidR="00EF1FE3" w:rsidRPr="00AA55AA" w:rsidRDefault="00EF1FE3" w:rsidP="00AA55AA">
      <w:pPr>
        <w:pStyle w:val="EndNoteBibliography"/>
        <w:rPr>
          <w:noProof/>
        </w:rPr>
      </w:pPr>
      <w:r w:rsidRPr="00AA55AA">
        <w:rPr>
          <w:noProof/>
        </w:rPr>
        <w:t>32</w:t>
      </w:r>
      <w:r w:rsidRPr="00AA55AA">
        <w:rPr>
          <w:noProof/>
        </w:rPr>
        <w:tab/>
        <w:t>Von Bismarck, P. et al. Surfactant "fortification" by topical inhibition of nuclear factor-kappa</w:t>
      </w:r>
      <w:r w:rsidR="00597AFB" w:rsidRPr="00AA55AA">
        <w:rPr>
          <w:noProof/>
        </w:rPr>
        <w:t xml:space="preserve"> </w:t>
      </w:r>
      <w:r w:rsidRPr="00AA55AA">
        <w:rPr>
          <w:noProof/>
        </w:rPr>
        <w:t xml:space="preserve">b activity in a newborn piglet lavage model. </w:t>
      </w:r>
      <w:r w:rsidRPr="00AA55AA">
        <w:rPr>
          <w:i/>
          <w:noProof/>
        </w:rPr>
        <w:t>Crit Care Med.</w:t>
      </w:r>
      <w:r w:rsidRPr="00AA55AA">
        <w:rPr>
          <w:noProof/>
        </w:rPr>
        <w:t xml:space="preserve"> </w:t>
      </w:r>
      <w:r w:rsidRPr="00AA55AA">
        <w:rPr>
          <w:b/>
          <w:noProof/>
        </w:rPr>
        <w:t>35</w:t>
      </w:r>
      <w:r w:rsidRPr="00AA55AA">
        <w:rPr>
          <w:noProof/>
        </w:rPr>
        <w:t xml:space="preserve"> (10), 2309</w:t>
      </w:r>
      <w:r w:rsidR="00597AFB" w:rsidRPr="00AA55AA">
        <w:rPr>
          <w:noProof/>
        </w:rPr>
        <w:t>–</w:t>
      </w:r>
      <w:r w:rsidRPr="00AA55AA">
        <w:rPr>
          <w:noProof/>
        </w:rPr>
        <w:t>2318 (2007).</w:t>
      </w:r>
    </w:p>
    <w:p w14:paraId="7440B6BF" w14:textId="33D38D7D" w:rsidR="00EF1FE3" w:rsidRPr="00AA55AA" w:rsidRDefault="00EF1FE3" w:rsidP="00AA55AA">
      <w:pPr>
        <w:pStyle w:val="EndNoteBibliography"/>
        <w:rPr>
          <w:noProof/>
        </w:rPr>
      </w:pPr>
      <w:r w:rsidRPr="00AA55AA">
        <w:rPr>
          <w:noProof/>
        </w:rPr>
        <w:t>33</w:t>
      </w:r>
      <w:r w:rsidRPr="00AA55AA">
        <w:rPr>
          <w:noProof/>
        </w:rPr>
        <w:tab/>
        <w:t xml:space="preserve">Pape, A. et al. Neuromuscular blockade with rocuronium bromide increases the tolerance of acute normovolemic anemia in anesthetized pigs. </w:t>
      </w:r>
      <w:r w:rsidRPr="00AA55AA">
        <w:rPr>
          <w:i/>
          <w:noProof/>
        </w:rPr>
        <w:t>Eur Surg Res.</w:t>
      </w:r>
      <w:r w:rsidRPr="00AA55AA">
        <w:rPr>
          <w:noProof/>
        </w:rPr>
        <w:t xml:space="preserve"> </w:t>
      </w:r>
      <w:r w:rsidRPr="00AA55AA">
        <w:rPr>
          <w:b/>
          <w:noProof/>
        </w:rPr>
        <w:t>48</w:t>
      </w:r>
      <w:r w:rsidRPr="00AA55AA">
        <w:rPr>
          <w:noProof/>
        </w:rPr>
        <w:t xml:space="preserve"> (1), 16</w:t>
      </w:r>
      <w:r w:rsidR="00597AFB" w:rsidRPr="00AA55AA">
        <w:rPr>
          <w:noProof/>
        </w:rPr>
        <w:t>–</w:t>
      </w:r>
      <w:r w:rsidRPr="00AA55AA">
        <w:rPr>
          <w:noProof/>
        </w:rPr>
        <w:t>25 (2012).</w:t>
      </w:r>
    </w:p>
    <w:p w14:paraId="136606E8" w14:textId="0E6E590C" w:rsidR="00EF1FE3" w:rsidRPr="00AA55AA" w:rsidRDefault="00EF1FE3" w:rsidP="00AA55AA">
      <w:pPr>
        <w:pStyle w:val="EndNoteBibliography"/>
        <w:rPr>
          <w:noProof/>
        </w:rPr>
      </w:pPr>
      <w:r w:rsidRPr="00AA55AA">
        <w:rPr>
          <w:noProof/>
        </w:rPr>
        <w:t>34</w:t>
      </w:r>
      <w:r w:rsidRPr="00AA55AA">
        <w:rPr>
          <w:noProof/>
        </w:rPr>
        <w:tab/>
        <w:t xml:space="preserve">Gasthuys, E. et al. Repetitive urine and blood sampling in neonatal and weaned piglets for pharmacokinetic and pharmacodynamic modelling in drug discovery: A pilot study. </w:t>
      </w:r>
      <w:r w:rsidRPr="00AA55AA">
        <w:rPr>
          <w:i/>
          <w:noProof/>
        </w:rPr>
        <w:t>Lab Anim.</w:t>
      </w:r>
      <w:r w:rsidRPr="00AA55AA">
        <w:rPr>
          <w:noProof/>
        </w:rPr>
        <w:t xml:space="preserve"> </w:t>
      </w:r>
      <w:r w:rsidRPr="00AA55AA">
        <w:rPr>
          <w:b/>
          <w:noProof/>
        </w:rPr>
        <w:t>51</w:t>
      </w:r>
      <w:r w:rsidRPr="00AA55AA">
        <w:rPr>
          <w:noProof/>
        </w:rPr>
        <w:t xml:space="preserve"> (5), 498</w:t>
      </w:r>
      <w:r w:rsidR="00597AFB" w:rsidRPr="00AA55AA">
        <w:rPr>
          <w:noProof/>
        </w:rPr>
        <w:t>–</w:t>
      </w:r>
      <w:r w:rsidRPr="00AA55AA">
        <w:rPr>
          <w:noProof/>
        </w:rPr>
        <w:t>508 (2017).</w:t>
      </w:r>
    </w:p>
    <w:p w14:paraId="10D3FB8C" w14:textId="53623E12" w:rsidR="00EF1FE3" w:rsidRPr="00AA55AA" w:rsidRDefault="00EF1FE3" w:rsidP="00AA55AA">
      <w:pPr>
        <w:pStyle w:val="EndNoteBibliography"/>
        <w:rPr>
          <w:noProof/>
        </w:rPr>
      </w:pPr>
      <w:r w:rsidRPr="00AA55AA">
        <w:rPr>
          <w:noProof/>
        </w:rPr>
        <w:t>35</w:t>
      </w:r>
      <w:r w:rsidRPr="00AA55AA">
        <w:rPr>
          <w:noProof/>
        </w:rPr>
        <w:tab/>
        <w:t xml:space="preserve">Noblet, J., Dourmad, J. Y., Etienne, M., Le Dividich, J. Energy metabolism in pregnant sows and newborn pigs. </w:t>
      </w:r>
      <w:r w:rsidRPr="00AA55AA">
        <w:rPr>
          <w:i/>
          <w:noProof/>
        </w:rPr>
        <w:t>J Anim Sci.</w:t>
      </w:r>
      <w:r w:rsidRPr="00AA55AA">
        <w:rPr>
          <w:noProof/>
        </w:rPr>
        <w:t xml:space="preserve"> </w:t>
      </w:r>
      <w:r w:rsidRPr="00AA55AA">
        <w:rPr>
          <w:b/>
          <w:noProof/>
        </w:rPr>
        <w:t>75</w:t>
      </w:r>
      <w:r w:rsidRPr="00AA55AA">
        <w:rPr>
          <w:noProof/>
        </w:rPr>
        <w:t xml:space="preserve"> (10), 2708</w:t>
      </w:r>
      <w:r w:rsidR="00597AFB" w:rsidRPr="00AA55AA">
        <w:rPr>
          <w:noProof/>
        </w:rPr>
        <w:t>–</w:t>
      </w:r>
      <w:r w:rsidRPr="00AA55AA">
        <w:rPr>
          <w:noProof/>
        </w:rPr>
        <w:t>2714 (1997).</w:t>
      </w:r>
    </w:p>
    <w:p w14:paraId="0AC64325" w14:textId="4C403B03" w:rsidR="00EF1FE3" w:rsidRPr="00AA55AA" w:rsidRDefault="00EF1FE3" w:rsidP="00AA55AA">
      <w:pPr>
        <w:pStyle w:val="EndNoteBibliography"/>
        <w:rPr>
          <w:noProof/>
        </w:rPr>
      </w:pPr>
      <w:r w:rsidRPr="00AA55AA">
        <w:rPr>
          <w:noProof/>
        </w:rPr>
        <w:t>36</w:t>
      </w:r>
      <w:r w:rsidRPr="00AA55AA">
        <w:rPr>
          <w:noProof/>
        </w:rPr>
        <w:tab/>
        <w:t xml:space="preserve">Keibl, C., Kerbl, M., Schlimp, C. J. Comparison of </w:t>
      </w:r>
      <w:r w:rsidR="00597AFB" w:rsidRPr="00AA55AA">
        <w:rPr>
          <w:noProof/>
        </w:rPr>
        <w:t>R</w:t>
      </w:r>
      <w:r w:rsidRPr="00AA55AA">
        <w:rPr>
          <w:noProof/>
        </w:rPr>
        <w:t xml:space="preserve">inger's solution with 0.4% glucose or without in intraoperative infusion regimens for the prevention of hypoglycemia in juvenile pigs. </w:t>
      </w:r>
      <w:r w:rsidRPr="00AA55AA">
        <w:rPr>
          <w:i/>
          <w:noProof/>
        </w:rPr>
        <w:t>Lab Anim.</w:t>
      </w:r>
      <w:r w:rsidRPr="00AA55AA">
        <w:rPr>
          <w:noProof/>
        </w:rPr>
        <w:t xml:space="preserve"> </w:t>
      </w:r>
      <w:r w:rsidRPr="00AA55AA">
        <w:rPr>
          <w:b/>
          <w:noProof/>
        </w:rPr>
        <w:t>48</w:t>
      </w:r>
      <w:r w:rsidRPr="00AA55AA">
        <w:rPr>
          <w:noProof/>
        </w:rPr>
        <w:t xml:space="preserve"> (2), 170</w:t>
      </w:r>
      <w:r w:rsidR="00597AFB" w:rsidRPr="00AA55AA">
        <w:rPr>
          <w:noProof/>
        </w:rPr>
        <w:t>–</w:t>
      </w:r>
      <w:r w:rsidRPr="00AA55AA">
        <w:rPr>
          <w:noProof/>
        </w:rPr>
        <w:t>176 (2014).</w:t>
      </w:r>
    </w:p>
    <w:p w14:paraId="0869CCFD" w14:textId="3B74E96E" w:rsidR="00EF1FE3" w:rsidRPr="00AA55AA" w:rsidRDefault="00EF1FE3" w:rsidP="00AA55AA">
      <w:pPr>
        <w:pStyle w:val="EndNoteBibliography"/>
        <w:rPr>
          <w:noProof/>
        </w:rPr>
      </w:pPr>
      <w:r w:rsidRPr="00AA55AA">
        <w:rPr>
          <w:noProof/>
        </w:rPr>
        <w:t>37</w:t>
      </w:r>
      <w:r w:rsidRPr="00AA55AA">
        <w:rPr>
          <w:noProof/>
        </w:rPr>
        <w:tab/>
        <w:t xml:space="preserve">Perri, A. M., O'sullivan, T. L., Harding, J. C., Wood, R. D., Friendship, R. M. Hematology and biochemistry reference intervals for </w:t>
      </w:r>
      <w:r w:rsidR="00597AFB" w:rsidRPr="00AA55AA">
        <w:rPr>
          <w:noProof/>
        </w:rPr>
        <w:t>O</w:t>
      </w:r>
      <w:r w:rsidRPr="00AA55AA">
        <w:rPr>
          <w:noProof/>
        </w:rPr>
        <w:t xml:space="preserve">ntario commercial nursing pigs close to the time of weaning. </w:t>
      </w:r>
      <w:r w:rsidRPr="00AA55AA">
        <w:rPr>
          <w:i/>
          <w:noProof/>
        </w:rPr>
        <w:t>Can Vet J.</w:t>
      </w:r>
      <w:r w:rsidRPr="00AA55AA">
        <w:rPr>
          <w:noProof/>
        </w:rPr>
        <w:t xml:space="preserve"> </w:t>
      </w:r>
      <w:r w:rsidRPr="00AA55AA">
        <w:rPr>
          <w:b/>
          <w:noProof/>
        </w:rPr>
        <w:t>58</w:t>
      </w:r>
      <w:r w:rsidRPr="00AA55AA">
        <w:rPr>
          <w:noProof/>
        </w:rPr>
        <w:t xml:space="preserve"> (4), 371</w:t>
      </w:r>
      <w:r w:rsidR="00597AFB" w:rsidRPr="00AA55AA">
        <w:rPr>
          <w:noProof/>
        </w:rPr>
        <w:t>–</w:t>
      </w:r>
      <w:r w:rsidRPr="00AA55AA">
        <w:rPr>
          <w:noProof/>
        </w:rPr>
        <w:t>376 (2017).</w:t>
      </w:r>
    </w:p>
    <w:p w14:paraId="0F2CF16C" w14:textId="5960AB7D" w:rsidR="00EF1FE3" w:rsidRPr="00AA55AA" w:rsidRDefault="00EF1FE3" w:rsidP="00AA55AA">
      <w:pPr>
        <w:pStyle w:val="EndNoteBibliography"/>
        <w:rPr>
          <w:noProof/>
        </w:rPr>
      </w:pPr>
      <w:r w:rsidRPr="00AA55AA">
        <w:rPr>
          <w:noProof/>
        </w:rPr>
        <w:t>38</w:t>
      </w:r>
      <w:r w:rsidRPr="00AA55AA">
        <w:rPr>
          <w:noProof/>
        </w:rPr>
        <w:tab/>
        <w:t xml:space="preserve">Egeli, A. K., Framstad, T., Morberg, H. Clinical biochemistry, haematology and body weight in piglets. </w:t>
      </w:r>
      <w:r w:rsidRPr="00AA55AA">
        <w:rPr>
          <w:i/>
          <w:noProof/>
        </w:rPr>
        <w:t>Acta Vet Scand.</w:t>
      </w:r>
      <w:r w:rsidRPr="00AA55AA">
        <w:rPr>
          <w:noProof/>
        </w:rPr>
        <w:t xml:space="preserve"> </w:t>
      </w:r>
      <w:r w:rsidRPr="00AA55AA">
        <w:rPr>
          <w:b/>
          <w:noProof/>
        </w:rPr>
        <w:t>39</w:t>
      </w:r>
      <w:r w:rsidRPr="00AA55AA">
        <w:rPr>
          <w:noProof/>
        </w:rPr>
        <w:t xml:space="preserve"> (3), 381</w:t>
      </w:r>
      <w:r w:rsidR="00597AFB" w:rsidRPr="00AA55AA">
        <w:rPr>
          <w:noProof/>
        </w:rPr>
        <w:t>–</w:t>
      </w:r>
      <w:r w:rsidRPr="00AA55AA">
        <w:rPr>
          <w:noProof/>
        </w:rPr>
        <w:t>393 (1998).</w:t>
      </w:r>
    </w:p>
    <w:p w14:paraId="46FFA7B0" w14:textId="46E4734D" w:rsidR="00EF1FE3" w:rsidRPr="00AA55AA" w:rsidRDefault="00EF1FE3" w:rsidP="00AA55AA">
      <w:pPr>
        <w:pStyle w:val="EndNoteBibliography"/>
        <w:rPr>
          <w:noProof/>
        </w:rPr>
      </w:pPr>
      <w:r w:rsidRPr="00AA55AA">
        <w:rPr>
          <w:noProof/>
        </w:rPr>
        <w:t>39</w:t>
      </w:r>
      <w:r w:rsidRPr="00AA55AA">
        <w:rPr>
          <w:noProof/>
        </w:rPr>
        <w:tab/>
        <w:t xml:space="preserve">Linderkamp, O. et al. Blood volume in newborn piglets: Effects of time of natural cord rupture, intra-uterine growth retardation, asphyxia, and prostaglandin-induced prematurity. </w:t>
      </w:r>
      <w:r w:rsidRPr="00AA55AA">
        <w:rPr>
          <w:i/>
          <w:noProof/>
        </w:rPr>
        <w:t>Pediatr Res.</w:t>
      </w:r>
      <w:r w:rsidRPr="00AA55AA">
        <w:rPr>
          <w:noProof/>
        </w:rPr>
        <w:t xml:space="preserve"> </w:t>
      </w:r>
      <w:r w:rsidRPr="00AA55AA">
        <w:rPr>
          <w:b/>
          <w:noProof/>
        </w:rPr>
        <w:t>15</w:t>
      </w:r>
      <w:r w:rsidRPr="00AA55AA">
        <w:rPr>
          <w:noProof/>
        </w:rPr>
        <w:t xml:space="preserve"> (1), 53</w:t>
      </w:r>
      <w:r w:rsidR="00597AFB" w:rsidRPr="00AA55AA">
        <w:rPr>
          <w:noProof/>
        </w:rPr>
        <w:t>–</w:t>
      </w:r>
      <w:r w:rsidRPr="00AA55AA">
        <w:rPr>
          <w:noProof/>
        </w:rPr>
        <w:t>57 (1981).</w:t>
      </w:r>
    </w:p>
    <w:p w14:paraId="6297846F" w14:textId="6AB1690C" w:rsidR="00EF1FE3" w:rsidRPr="00AA55AA" w:rsidRDefault="00EF1FE3" w:rsidP="00AA55AA">
      <w:pPr>
        <w:pStyle w:val="EndNoteBibliography"/>
        <w:rPr>
          <w:noProof/>
        </w:rPr>
      </w:pPr>
      <w:r w:rsidRPr="00AA55AA">
        <w:rPr>
          <w:noProof/>
        </w:rPr>
        <w:t>40</w:t>
      </w:r>
      <w:r w:rsidRPr="00AA55AA">
        <w:rPr>
          <w:noProof/>
        </w:rPr>
        <w:tab/>
        <w:t xml:space="preserve">Talbot, R. B. Swenson, M. J. Blood volume of pigs from birth through 6 weeks of age. </w:t>
      </w:r>
      <w:r w:rsidRPr="00AA55AA">
        <w:rPr>
          <w:i/>
          <w:noProof/>
        </w:rPr>
        <w:t>Am J Physiol.</w:t>
      </w:r>
      <w:r w:rsidRPr="00AA55AA">
        <w:rPr>
          <w:noProof/>
        </w:rPr>
        <w:t xml:space="preserve"> </w:t>
      </w:r>
      <w:r w:rsidRPr="00AA55AA">
        <w:rPr>
          <w:b/>
          <w:noProof/>
        </w:rPr>
        <w:t>218</w:t>
      </w:r>
      <w:r w:rsidRPr="00AA55AA">
        <w:rPr>
          <w:noProof/>
        </w:rPr>
        <w:t xml:space="preserve"> (4), 1141</w:t>
      </w:r>
      <w:r w:rsidR="00597AFB" w:rsidRPr="00AA55AA">
        <w:rPr>
          <w:noProof/>
        </w:rPr>
        <w:t>–</w:t>
      </w:r>
      <w:r w:rsidRPr="00AA55AA">
        <w:rPr>
          <w:noProof/>
        </w:rPr>
        <w:t>1144 (1970).</w:t>
      </w:r>
    </w:p>
    <w:p w14:paraId="6B2B1AA9" w14:textId="23C4EB77" w:rsidR="006E4797" w:rsidRPr="00AA55AA" w:rsidRDefault="00EF1FE3" w:rsidP="00AA55AA">
      <w:pPr>
        <w:pStyle w:val="EndNoteBibliography"/>
      </w:pPr>
      <w:r w:rsidRPr="00AA55AA">
        <w:rPr>
          <w:noProof/>
        </w:rPr>
        <w:t>41</w:t>
      </w:r>
      <w:r w:rsidRPr="00AA55AA">
        <w:rPr>
          <w:noProof/>
        </w:rPr>
        <w:tab/>
        <w:t xml:space="preserve">Berger, D. et al. Effect of </w:t>
      </w:r>
      <w:r w:rsidR="00597AFB" w:rsidRPr="00AA55AA">
        <w:rPr>
          <w:noProof/>
        </w:rPr>
        <w:t>PEEP</w:t>
      </w:r>
      <w:r w:rsidRPr="00AA55AA">
        <w:rPr>
          <w:noProof/>
        </w:rPr>
        <w:t xml:space="preserve">, blood volume, and inspiratory hold maneuvers on venous return. </w:t>
      </w:r>
      <w:r w:rsidRPr="00AA55AA">
        <w:rPr>
          <w:i/>
          <w:noProof/>
        </w:rPr>
        <w:t>Am J Physiol Heart Circ Physiol.</w:t>
      </w:r>
      <w:r w:rsidRPr="00AA55AA">
        <w:rPr>
          <w:noProof/>
        </w:rPr>
        <w:t xml:space="preserve"> </w:t>
      </w:r>
      <w:r w:rsidRPr="00AA55AA">
        <w:rPr>
          <w:b/>
          <w:noProof/>
        </w:rPr>
        <w:t>311</w:t>
      </w:r>
      <w:r w:rsidRPr="00AA55AA">
        <w:rPr>
          <w:noProof/>
        </w:rPr>
        <w:t xml:space="preserve"> (3), H794</w:t>
      </w:r>
      <w:r w:rsidR="00597AFB" w:rsidRPr="00AA55AA">
        <w:rPr>
          <w:noProof/>
        </w:rPr>
        <w:t>–</w:t>
      </w:r>
      <w:r w:rsidRPr="00AA55AA">
        <w:rPr>
          <w:noProof/>
        </w:rPr>
        <w:t>806 (2016).</w:t>
      </w:r>
      <w:r w:rsidR="00373DA2" w:rsidRPr="00AA55AA">
        <w:fldChar w:fldCharType="end"/>
      </w:r>
    </w:p>
    <w:sectPr w:rsidR="006E4797" w:rsidRPr="00AA55AA" w:rsidSect="00AA55AA">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5BCDEC" w14:textId="77777777" w:rsidR="00C460E4" w:rsidRDefault="00C460E4">
      <w:r>
        <w:separator/>
      </w:r>
    </w:p>
  </w:endnote>
  <w:endnote w:type="continuationSeparator" w:id="0">
    <w:p w14:paraId="522DBA6B" w14:textId="77777777" w:rsidR="00C460E4" w:rsidRDefault="00C460E4">
      <w:r>
        <w:continuationSeparator/>
      </w:r>
    </w:p>
  </w:endnote>
  <w:endnote w:type="continuationNotice" w:id="1">
    <w:p w14:paraId="4F9E76EE" w14:textId="77777777" w:rsidR="00C460E4" w:rsidRDefault="00C460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80024945"/>
      <w:docPartObj>
        <w:docPartGallery w:val="Page Numbers (Bottom of Page)"/>
        <w:docPartUnique/>
      </w:docPartObj>
    </w:sdtPr>
    <w:sdtContent>
      <w:p w14:paraId="397F45B9" w14:textId="130682D9" w:rsidR="00687219" w:rsidRDefault="00687219" w:rsidP="00C654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68721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82C2640" w14:paraId="47492213" w14:textId="77777777" w:rsidTr="009E3776">
      <w:trPr>
        <w:trHeight w:val="300"/>
      </w:trPr>
      <w:tc>
        <w:tcPr>
          <w:tcW w:w="3120" w:type="dxa"/>
        </w:tcPr>
        <w:p w14:paraId="5078C3B6" w14:textId="32C7144C" w:rsidR="482C2640" w:rsidRDefault="482C2640" w:rsidP="00687219">
          <w:pPr>
            <w:pStyle w:val="Header"/>
            <w:ind w:left="-115" w:right="360"/>
            <w:jc w:val="left"/>
          </w:pPr>
        </w:p>
      </w:tc>
      <w:tc>
        <w:tcPr>
          <w:tcW w:w="3120" w:type="dxa"/>
        </w:tcPr>
        <w:p w14:paraId="6205F32B" w14:textId="13864B69" w:rsidR="482C2640" w:rsidRDefault="482C2640" w:rsidP="009E3776">
          <w:pPr>
            <w:pStyle w:val="Header"/>
            <w:jc w:val="center"/>
          </w:pPr>
        </w:p>
      </w:tc>
      <w:tc>
        <w:tcPr>
          <w:tcW w:w="3120" w:type="dxa"/>
        </w:tcPr>
        <w:p w14:paraId="67AAE542" w14:textId="762C94CD" w:rsidR="482C2640" w:rsidRDefault="482C2640" w:rsidP="009E3776">
          <w:pPr>
            <w:pStyle w:val="Header"/>
            <w:ind w:right="-115"/>
            <w:jc w:val="right"/>
          </w:pPr>
        </w:p>
      </w:tc>
    </w:tr>
  </w:tbl>
  <w:p w14:paraId="2190656B" w14:textId="22B58EB8" w:rsidR="482C2640" w:rsidRDefault="482C2640" w:rsidP="009E37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82C2640" w14:paraId="40B7D404" w14:textId="77777777" w:rsidTr="009E3776">
      <w:trPr>
        <w:trHeight w:val="300"/>
      </w:trPr>
      <w:tc>
        <w:tcPr>
          <w:tcW w:w="3120" w:type="dxa"/>
        </w:tcPr>
        <w:p w14:paraId="626F4282" w14:textId="43C1EFC2" w:rsidR="482C2640" w:rsidRDefault="482C2640" w:rsidP="009E3776">
          <w:pPr>
            <w:pStyle w:val="Header"/>
            <w:ind w:left="-115"/>
            <w:jc w:val="left"/>
          </w:pPr>
        </w:p>
      </w:tc>
      <w:tc>
        <w:tcPr>
          <w:tcW w:w="3120" w:type="dxa"/>
        </w:tcPr>
        <w:p w14:paraId="39E54CFF" w14:textId="0CECFE61" w:rsidR="482C2640" w:rsidRDefault="482C2640" w:rsidP="009E3776">
          <w:pPr>
            <w:pStyle w:val="Header"/>
            <w:jc w:val="center"/>
          </w:pPr>
        </w:p>
      </w:tc>
      <w:tc>
        <w:tcPr>
          <w:tcW w:w="3120" w:type="dxa"/>
        </w:tcPr>
        <w:p w14:paraId="45586000" w14:textId="148FDFCF" w:rsidR="482C2640" w:rsidRDefault="482C2640" w:rsidP="009E3776">
          <w:pPr>
            <w:pStyle w:val="Header"/>
            <w:ind w:right="-115"/>
            <w:jc w:val="right"/>
          </w:pPr>
        </w:p>
      </w:tc>
    </w:tr>
  </w:tbl>
  <w:p w14:paraId="5EEC18F4" w14:textId="35510DB8" w:rsidR="482C2640" w:rsidRDefault="482C2640" w:rsidP="009E3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1FAFF4" w14:textId="77777777" w:rsidR="00C460E4" w:rsidRDefault="00C460E4">
      <w:r>
        <w:separator/>
      </w:r>
    </w:p>
  </w:footnote>
  <w:footnote w:type="continuationSeparator" w:id="0">
    <w:p w14:paraId="1C7A8281" w14:textId="77777777" w:rsidR="00C460E4" w:rsidRDefault="00C460E4">
      <w:r>
        <w:continuationSeparator/>
      </w:r>
    </w:p>
  </w:footnote>
  <w:footnote w:type="continuationNotice" w:id="1">
    <w:p w14:paraId="04C8E1C1" w14:textId="77777777" w:rsidR="00C460E4" w:rsidRDefault="00C460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2F2EAD85"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40FD2"/>
    <w:multiLevelType w:val="multilevel"/>
    <w:tmpl w:val="7A3A80E0"/>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197214"/>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EE24A0"/>
    <w:multiLevelType w:val="hybridMultilevel"/>
    <w:tmpl w:val="F9A25B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390890"/>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B557AF"/>
    <w:multiLevelType w:val="multilevel"/>
    <w:tmpl w:val="165083CE"/>
    <w:lvl w:ilvl="0">
      <w:start w:val="1"/>
      <w:numFmt w:val="decimal"/>
      <w:lvlText w:val="%1."/>
      <w:lvlJc w:val="left"/>
      <w:pPr>
        <w:ind w:left="5605" w:hanging="360"/>
      </w:pPr>
      <w:rPr>
        <w:rFonts w:ascii="Calibri" w:hAnsi="Calibri" w:cs="Calibri" w:hint="default"/>
        <w:b/>
        <w:bCs/>
        <w:sz w:val="24"/>
        <w:szCs w:val="24"/>
      </w:rPr>
    </w:lvl>
    <w:lvl w:ilvl="1">
      <w:start w:val="1"/>
      <w:numFmt w:val="decimal"/>
      <w:lvlText w:val="%1.%2."/>
      <w:lvlJc w:val="left"/>
      <w:pPr>
        <w:ind w:left="792" w:hanging="432"/>
      </w:pPr>
      <w:rPr>
        <w:rFonts w:ascii="Calibri" w:hAnsi="Calibri" w:cs="Calibri" w:hint="default"/>
        <w:b w:val="0"/>
        <w:bCs w:val="0"/>
        <w:color w:val="000000" w:themeColor="text1"/>
        <w:sz w:val="24"/>
        <w:szCs w:val="24"/>
      </w:rPr>
    </w:lvl>
    <w:lvl w:ilvl="2">
      <w:start w:val="1"/>
      <w:numFmt w:val="decimal"/>
      <w:lvlText w:val="%1.%2.%3."/>
      <w:lvlJc w:val="left"/>
      <w:pPr>
        <w:ind w:left="1224" w:hanging="504"/>
      </w:pPr>
      <w:rPr>
        <w:rFonts w:ascii="Calibri" w:hAnsi="Calibri" w:cs="Calibri" w:hint="default"/>
        <w:b w:val="0"/>
        <w:bCs w:val="0"/>
        <w:sz w:val="24"/>
        <w:szCs w:val="24"/>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565995"/>
    <w:multiLevelType w:val="hybridMultilevel"/>
    <w:tmpl w:val="CF9A0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706309"/>
    <w:multiLevelType w:val="multilevel"/>
    <w:tmpl w:val="7A3A80E0"/>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C076E0"/>
    <w:multiLevelType w:val="hybridMultilevel"/>
    <w:tmpl w:val="65DAB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F57802"/>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2013A0"/>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BF2470F"/>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3F658D5"/>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CC715A7"/>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8BD5BAB"/>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5B02565"/>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EDB6012"/>
    <w:multiLevelType w:val="multilevel"/>
    <w:tmpl w:val="7382DFC2"/>
    <w:lvl w:ilvl="0">
      <w:start w:val="1"/>
      <w:numFmt w:val="decimal"/>
      <w:lvlText w:val="%1."/>
      <w:lvlJc w:val="left"/>
      <w:pPr>
        <w:ind w:left="360" w:hanging="360"/>
      </w:pPr>
      <w:rPr>
        <w:rFonts w:ascii="Calibri" w:hAnsi="Calibri" w:cs="Calibri" w:hint="default"/>
        <w:sz w:val="24"/>
        <w:szCs w:val="24"/>
      </w:rPr>
    </w:lvl>
    <w:lvl w:ilvl="1">
      <w:start w:val="1"/>
      <w:numFmt w:val="decimal"/>
      <w:lvlText w:val="%1.%2."/>
      <w:lvlJc w:val="left"/>
      <w:pPr>
        <w:ind w:left="792" w:hanging="432"/>
      </w:pPr>
      <w:rPr>
        <w:rFonts w:ascii="Calibri" w:hAnsi="Calibri" w:cs="Calibri" w:hint="default"/>
        <w:color w:val="000000" w:themeColor="text1"/>
        <w:sz w:val="24"/>
        <w:szCs w:val="24"/>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ascii="Calibri" w:hAnsi="Calibri" w:cs="Calibri" w:hint="default"/>
        <w:color w:val="000000" w:themeColor="text1"/>
        <w:sz w:val="24"/>
        <w:szCs w:val="24"/>
      </w:rPr>
    </w:lvl>
    <w:lvl w:ilvl="4">
      <w:start w:val="1"/>
      <w:numFmt w:val="decimal"/>
      <w:lvlText w:val="%1.%2.%3.%4.%5."/>
      <w:lvlJc w:val="left"/>
      <w:pPr>
        <w:ind w:left="2232" w:hanging="792"/>
      </w:pPr>
      <w:rPr>
        <w:rFonts w:ascii="Calibri" w:hAnsi="Calibri" w:cs="Calibri" w:hint="default"/>
        <w:color w:val="000000" w:themeColor="text1"/>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048413302">
    <w:abstractNumId w:val="4"/>
  </w:num>
  <w:num w:numId="2" w16cid:durableId="2127113213">
    <w:abstractNumId w:val="10"/>
  </w:num>
  <w:num w:numId="3" w16cid:durableId="1133786335">
    <w:abstractNumId w:val="12"/>
  </w:num>
  <w:num w:numId="4" w16cid:durableId="46338334">
    <w:abstractNumId w:val="0"/>
  </w:num>
  <w:num w:numId="5" w16cid:durableId="30108582">
    <w:abstractNumId w:val="6"/>
  </w:num>
  <w:num w:numId="6" w16cid:durableId="1474326996">
    <w:abstractNumId w:val="15"/>
  </w:num>
  <w:num w:numId="7" w16cid:durableId="232811821">
    <w:abstractNumId w:val="5"/>
  </w:num>
  <w:num w:numId="8" w16cid:durableId="1678268327">
    <w:abstractNumId w:val="14"/>
  </w:num>
  <w:num w:numId="9" w16cid:durableId="1494225991">
    <w:abstractNumId w:val="7"/>
  </w:num>
  <w:num w:numId="10" w16cid:durableId="823551066">
    <w:abstractNumId w:val="1"/>
  </w:num>
  <w:num w:numId="11" w16cid:durableId="1024675190">
    <w:abstractNumId w:val="11"/>
  </w:num>
  <w:num w:numId="12" w16cid:durableId="995961495">
    <w:abstractNumId w:val="17"/>
  </w:num>
  <w:num w:numId="13" w16cid:durableId="98262076">
    <w:abstractNumId w:val="3"/>
  </w:num>
  <w:num w:numId="14" w16cid:durableId="1468357965">
    <w:abstractNumId w:val="9"/>
  </w:num>
  <w:num w:numId="15" w16cid:durableId="823274309">
    <w:abstractNumId w:val="13"/>
  </w:num>
  <w:num w:numId="16" w16cid:durableId="449054520">
    <w:abstractNumId w:val="8"/>
  </w:num>
  <w:num w:numId="17" w16cid:durableId="1872910072">
    <w:abstractNumId w:val="16"/>
  </w:num>
  <w:num w:numId="18" w16cid:durableId="40005918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removePersonalInformation/>
  <w:hideSpellingErrors/>
  <w:hideGrammaticalError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_New_202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r2s05v502tqe29dpvsrxiw9e5vttx9dvf&quot;&gt;Neonatology research library&lt;record-ids&gt;&lt;item&gt;4232&lt;/item&gt;&lt;item&gt;4241&lt;/item&gt;&lt;item&gt;4249&lt;/item&gt;&lt;item&gt;4251&lt;/item&gt;&lt;item&gt;4305&lt;/item&gt;&lt;item&gt;4306&lt;/item&gt;&lt;item&gt;4694&lt;/item&gt;&lt;/record-ids&gt;&lt;/item&gt;&lt;/Libraries&gt;"/>
  </w:docVars>
  <w:rsids>
    <w:rsidRoot w:val="006E4797"/>
    <w:rsid w:val="000001B5"/>
    <w:rsid w:val="000003C7"/>
    <w:rsid w:val="00000769"/>
    <w:rsid w:val="0000087A"/>
    <w:rsid w:val="00002C7F"/>
    <w:rsid w:val="00002E71"/>
    <w:rsid w:val="0000320C"/>
    <w:rsid w:val="0000451B"/>
    <w:rsid w:val="0000585B"/>
    <w:rsid w:val="00005A3E"/>
    <w:rsid w:val="00005C2C"/>
    <w:rsid w:val="0000644F"/>
    <w:rsid w:val="00010543"/>
    <w:rsid w:val="000105F2"/>
    <w:rsid w:val="00010A3E"/>
    <w:rsid w:val="000125F7"/>
    <w:rsid w:val="00012D05"/>
    <w:rsid w:val="0001330B"/>
    <w:rsid w:val="00014557"/>
    <w:rsid w:val="00015519"/>
    <w:rsid w:val="00015A9C"/>
    <w:rsid w:val="00015D6A"/>
    <w:rsid w:val="00017E99"/>
    <w:rsid w:val="00017F80"/>
    <w:rsid w:val="000203BD"/>
    <w:rsid w:val="0002067D"/>
    <w:rsid w:val="000208D8"/>
    <w:rsid w:val="00021F46"/>
    <w:rsid w:val="0002217D"/>
    <w:rsid w:val="0002305B"/>
    <w:rsid w:val="00023A2F"/>
    <w:rsid w:val="00023B21"/>
    <w:rsid w:val="00024A87"/>
    <w:rsid w:val="00024A95"/>
    <w:rsid w:val="00024B74"/>
    <w:rsid w:val="000255F0"/>
    <w:rsid w:val="00025BB7"/>
    <w:rsid w:val="00025D2C"/>
    <w:rsid w:val="00025FF6"/>
    <w:rsid w:val="00026581"/>
    <w:rsid w:val="00026A7B"/>
    <w:rsid w:val="00026B26"/>
    <w:rsid w:val="00026C9A"/>
    <w:rsid w:val="00026CD1"/>
    <w:rsid w:val="00026EF8"/>
    <w:rsid w:val="00027C5E"/>
    <w:rsid w:val="0003023B"/>
    <w:rsid w:val="000311DC"/>
    <w:rsid w:val="00032503"/>
    <w:rsid w:val="00033173"/>
    <w:rsid w:val="00033BCC"/>
    <w:rsid w:val="000341E1"/>
    <w:rsid w:val="00034294"/>
    <w:rsid w:val="000342DD"/>
    <w:rsid w:val="00034B59"/>
    <w:rsid w:val="00035CC6"/>
    <w:rsid w:val="00036871"/>
    <w:rsid w:val="00037642"/>
    <w:rsid w:val="00040050"/>
    <w:rsid w:val="00040237"/>
    <w:rsid w:val="000406BC"/>
    <w:rsid w:val="0004199D"/>
    <w:rsid w:val="00041E78"/>
    <w:rsid w:val="0004355D"/>
    <w:rsid w:val="00043BC2"/>
    <w:rsid w:val="00044E6A"/>
    <w:rsid w:val="00050052"/>
    <w:rsid w:val="0005083C"/>
    <w:rsid w:val="00050EBB"/>
    <w:rsid w:val="00051502"/>
    <w:rsid w:val="00052DDF"/>
    <w:rsid w:val="0005322D"/>
    <w:rsid w:val="00053C04"/>
    <w:rsid w:val="000544F9"/>
    <w:rsid w:val="000548E5"/>
    <w:rsid w:val="00055D2E"/>
    <w:rsid w:val="00057832"/>
    <w:rsid w:val="000601E1"/>
    <w:rsid w:val="00060815"/>
    <w:rsid w:val="0006100E"/>
    <w:rsid w:val="00061E0E"/>
    <w:rsid w:val="000632EE"/>
    <w:rsid w:val="00064938"/>
    <w:rsid w:val="00065A93"/>
    <w:rsid w:val="00067A1A"/>
    <w:rsid w:val="00067B56"/>
    <w:rsid w:val="00067B8E"/>
    <w:rsid w:val="00070E0B"/>
    <w:rsid w:val="00072524"/>
    <w:rsid w:val="000728F4"/>
    <w:rsid w:val="0007372B"/>
    <w:rsid w:val="000739E1"/>
    <w:rsid w:val="00074BB2"/>
    <w:rsid w:val="0007506F"/>
    <w:rsid w:val="0007517E"/>
    <w:rsid w:val="00075E91"/>
    <w:rsid w:val="000764F3"/>
    <w:rsid w:val="00076815"/>
    <w:rsid w:val="0007687E"/>
    <w:rsid w:val="0007714D"/>
    <w:rsid w:val="0008029B"/>
    <w:rsid w:val="00081882"/>
    <w:rsid w:val="00082A5F"/>
    <w:rsid w:val="00082CCF"/>
    <w:rsid w:val="00082E1D"/>
    <w:rsid w:val="000832C1"/>
    <w:rsid w:val="000835F1"/>
    <w:rsid w:val="0008408D"/>
    <w:rsid w:val="0008416C"/>
    <w:rsid w:val="00085F04"/>
    <w:rsid w:val="000866BF"/>
    <w:rsid w:val="00086E3A"/>
    <w:rsid w:val="00087441"/>
    <w:rsid w:val="000904DB"/>
    <w:rsid w:val="00091432"/>
    <w:rsid w:val="00091952"/>
    <w:rsid w:val="00093DA4"/>
    <w:rsid w:val="00093E8E"/>
    <w:rsid w:val="000941F6"/>
    <w:rsid w:val="00095799"/>
    <w:rsid w:val="0009649E"/>
    <w:rsid w:val="000968C6"/>
    <w:rsid w:val="00096E71"/>
    <w:rsid w:val="000973D8"/>
    <w:rsid w:val="00097C6F"/>
    <w:rsid w:val="000A2AA7"/>
    <w:rsid w:val="000A60F4"/>
    <w:rsid w:val="000A7A97"/>
    <w:rsid w:val="000B08C5"/>
    <w:rsid w:val="000B1569"/>
    <w:rsid w:val="000B23A8"/>
    <w:rsid w:val="000B36AE"/>
    <w:rsid w:val="000B3BAB"/>
    <w:rsid w:val="000B3FF4"/>
    <w:rsid w:val="000B41B6"/>
    <w:rsid w:val="000B49E6"/>
    <w:rsid w:val="000B7119"/>
    <w:rsid w:val="000B799C"/>
    <w:rsid w:val="000B7A09"/>
    <w:rsid w:val="000B7CF0"/>
    <w:rsid w:val="000C097D"/>
    <w:rsid w:val="000C264C"/>
    <w:rsid w:val="000C3C14"/>
    <w:rsid w:val="000C50EF"/>
    <w:rsid w:val="000C6203"/>
    <w:rsid w:val="000C63DB"/>
    <w:rsid w:val="000C6B18"/>
    <w:rsid w:val="000C7B9E"/>
    <w:rsid w:val="000D04D7"/>
    <w:rsid w:val="000D1CC4"/>
    <w:rsid w:val="000D1FCA"/>
    <w:rsid w:val="000D28E2"/>
    <w:rsid w:val="000D2F81"/>
    <w:rsid w:val="000D7BAD"/>
    <w:rsid w:val="000E055A"/>
    <w:rsid w:val="000E09DF"/>
    <w:rsid w:val="000E1104"/>
    <w:rsid w:val="000E1DFC"/>
    <w:rsid w:val="000E20FE"/>
    <w:rsid w:val="000E236D"/>
    <w:rsid w:val="000E244C"/>
    <w:rsid w:val="000E2ABF"/>
    <w:rsid w:val="000E460E"/>
    <w:rsid w:val="000E49E1"/>
    <w:rsid w:val="000E4B78"/>
    <w:rsid w:val="000E4C51"/>
    <w:rsid w:val="000E4D0F"/>
    <w:rsid w:val="000E5AAD"/>
    <w:rsid w:val="000E5EFE"/>
    <w:rsid w:val="000E743D"/>
    <w:rsid w:val="000F0E36"/>
    <w:rsid w:val="000F134A"/>
    <w:rsid w:val="000F13E4"/>
    <w:rsid w:val="000F15A0"/>
    <w:rsid w:val="000F3A36"/>
    <w:rsid w:val="000F3CBE"/>
    <w:rsid w:val="000F4D88"/>
    <w:rsid w:val="000F5349"/>
    <w:rsid w:val="000F59F2"/>
    <w:rsid w:val="000F5F68"/>
    <w:rsid w:val="000F6F92"/>
    <w:rsid w:val="00100DB0"/>
    <w:rsid w:val="00101523"/>
    <w:rsid w:val="00101C12"/>
    <w:rsid w:val="00104010"/>
    <w:rsid w:val="00104BCB"/>
    <w:rsid w:val="00105EA1"/>
    <w:rsid w:val="0010613F"/>
    <w:rsid w:val="00106263"/>
    <w:rsid w:val="00106D6D"/>
    <w:rsid w:val="001072BB"/>
    <w:rsid w:val="00107703"/>
    <w:rsid w:val="00107BC7"/>
    <w:rsid w:val="0011085A"/>
    <w:rsid w:val="00111B00"/>
    <w:rsid w:val="00111CFA"/>
    <w:rsid w:val="001140D5"/>
    <w:rsid w:val="001143DD"/>
    <w:rsid w:val="00114657"/>
    <w:rsid w:val="00114F7A"/>
    <w:rsid w:val="00116219"/>
    <w:rsid w:val="00117082"/>
    <w:rsid w:val="00120DE8"/>
    <w:rsid w:val="00121D25"/>
    <w:rsid w:val="00123034"/>
    <w:rsid w:val="0012305B"/>
    <w:rsid w:val="001234D0"/>
    <w:rsid w:val="00123C48"/>
    <w:rsid w:val="00126D91"/>
    <w:rsid w:val="00130673"/>
    <w:rsid w:val="00131B5C"/>
    <w:rsid w:val="001350CF"/>
    <w:rsid w:val="0013524B"/>
    <w:rsid w:val="00135875"/>
    <w:rsid w:val="001412EB"/>
    <w:rsid w:val="00141EF6"/>
    <w:rsid w:val="00141F4A"/>
    <w:rsid w:val="00142221"/>
    <w:rsid w:val="001427B6"/>
    <w:rsid w:val="00142B64"/>
    <w:rsid w:val="001432D1"/>
    <w:rsid w:val="00146855"/>
    <w:rsid w:val="00146A25"/>
    <w:rsid w:val="0015026A"/>
    <w:rsid w:val="001505F6"/>
    <w:rsid w:val="001512DA"/>
    <w:rsid w:val="001523BD"/>
    <w:rsid w:val="001547EF"/>
    <w:rsid w:val="00154B4C"/>
    <w:rsid w:val="00156317"/>
    <w:rsid w:val="00156466"/>
    <w:rsid w:val="00160519"/>
    <w:rsid w:val="00160ECB"/>
    <w:rsid w:val="001617EA"/>
    <w:rsid w:val="0016254B"/>
    <w:rsid w:val="0016489C"/>
    <w:rsid w:val="00166739"/>
    <w:rsid w:val="00166974"/>
    <w:rsid w:val="001674DF"/>
    <w:rsid w:val="00167C12"/>
    <w:rsid w:val="0017421E"/>
    <w:rsid w:val="00176E1A"/>
    <w:rsid w:val="00182672"/>
    <w:rsid w:val="0018445F"/>
    <w:rsid w:val="00184E6E"/>
    <w:rsid w:val="00186503"/>
    <w:rsid w:val="00186C4D"/>
    <w:rsid w:val="00186D72"/>
    <w:rsid w:val="00192AE2"/>
    <w:rsid w:val="00192C98"/>
    <w:rsid w:val="001930AE"/>
    <w:rsid w:val="0019363F"/>
    <w:rsid w:val="00193C46"/>
    <w:rsid w:val="00194C04"/>
    <w:rsid w:val="00195FDF"/>
    <w:rsid w:val="00196946"/>
    <w:rsid w:val="00196B6E"/>
    <w:rsid w:val="00197202"/>
    <w:rsid w:val="001979F2"/>
    <w:rsid w:val="001A001F"/>
    <w:rsid w:val="001A171B"/>
    <w:rsid w:val="001A1AE4"/>
    <w:rsid w:val="001A1D3C"/>
    <w:rsid w:val="001A22A2"/>
    <w:rsid w:val="001A3534"/>
    <w:rsid w:val="001A4AF9"/>
    <w:rsid w:val="001A5480"/>
    <w:rsid w:val="001A6155"/>
    <w:rsid w:val="001A6166"/>
    <w:rsid w:val="001B060E"/>
    <w:rsid w:val="001B1D7E"/>
    <w:rsid w:val="001B20ED"/>
    <w:rsid w:val="001B27DB"/>
    <w:rsid w:val="001B5B51"/>
    <w:rsid w:val="001B766F"/>
    <w:rsid w:val="001C1022"/>
    <w:rsid w:val="001C1667"/>
    <w:rsid w:val="001C303B"/>
    <w:rsid w:val="001C3054"/>
    <w:rsid w:val="001C41B0"/>
    <w:rsid w:val="001C4313"/>
    <w:rsid w:val="001C4DEE"/>
    <w:rsid w:val="001C5A72"/>
    <w:rsid w:val="001C6CCB"/>
    <w:rsid w:val="001C7997"/>
    <w:rsid w:val="001D0460"/>
    <w:rsid w:val="001D180A"/>
    <w:rsid w:val="001D286E"/>
    <w:rsid w:val="001D2DE2"/>
    <w:rsid w:val="001D4A9A"/>
    <w:rsid w:val="001D4EB4"/>
    <w:rsid w:val="001D54CA"/>
    <w:rsid w:val="001D565D"/>
    <w:rsid w:val="001E0D60"/>
    <w:rsid w:val="001E2A6E"/>
    <w:rsid w:val="001E3478"/>
    <w:rsid w:val="001E445E"/>
    <w:rsid w:val="001E4577"/>
    <w:rsid w:val="001E4BA0"/>
    <w:rsid w:val="001E5F02"/>
    <w:rsid w:val="001E5F69"/>
    <w:rsid w:val="001E7342"/>
    <w:rsid w:val="001F1723"/>
    <w:rsid w:val="001F207D"/>
    <w:rsid w:val="001F33D0"/>
    <w:rsid w:val="001F5452"/>
    <w:rsid w:val="001F70EE"/>
    <w:rsid w:val="001F7FC0"/>
    <w:rsid w:val="00202764"/>
    <w:rsid w:val="00204790"/>
    <w:rsid w:val="00205145"/>
    <w:rsid w:val="00205552"/>
    <w:rsid w:val="00207E6D"/>
    <w:rsid w:val="00210DD6"/>
    <w:rsid w:val="002124B0"/>
    <w:rsid w:val="0021264C"/>
    <w:rsid w:val="00215D14"/>
    <w:rsid w:val="002161F3"/>
    <w:rsid w:val="002165AF"/>
    <w:rsid w:val="0022050F"/>
    <w:rsid w:val="00221F19"/>
    <w:rsid w:val="00222F83"/>
    <w:rsid w:val="002236BC"/>
    <w:rsid w:val="00223EC8"/>
    <w:rsid w:val="00224200"/>
    <w:rsid w:val="00224889"/>
    <w:rsid w:val="002248D7"/>
    <w:rsid w:val="0022533E"/>
    <w:rsid w:val="0022547E"/>
    <w:rsid w:val="00226706"/>
    <w:rsid w:val="002271BE"/>
    <w:rsid w:val="00227CC3"/>
    <w:rsid w:val="0023000D"/>
    <w:rsid w:val="00231C9D"/>
    <w:rsid w:val="00232894"/>
    <w:rsid w:val="00233CE7"/>
    <w:rsid w:val="00234712"/>
    <w:rsid w:val="00234BD5"/>
    <w:rsid w:val="0023528B"/>
    <w:rsid w:val="0023677A"/>
    <w:rsid w:val="00236B96"/>
    <w:rsid w:val="0023732A"/>
    <w:rsid w:val="0024179D"/>
    <w:rsid w:val="00241C3A"/>
    <w:rsid w:val="0024382A"/>
    <w:rsid w:val="00243CF6"/>
    <w:rsid w:val="00244208"/>
    <w:rsid w:val="002445B0"/>
    <w:rsid w:val="00244A0B"/>
    <w:rsid w:val="00244D89"/>
    <w:rsid w:val="002472F4"/>
    <w:rsid w:val="0025137A"/>
    <w:rsid w:val="00251847"/>
    <w:rsid w:val="00251F08"/>
    <w:rsid w:val="00252077"/>
    <w:rsid w:val="00253346"/>
    <w:rsid w:val="002535E1"/>
    <w:rsid w:val="00253624"/>
    <w:rsid w:val="00253769"/>
    <w:rsid w:val="0025389F"/>
    <w:rsid w:val="00254CCB"/>
    <w:rsid w:val="0025531C"/>
    <w:rsid w:val="002556DD"/>
    <w:rsid w:val="00256C89"/>
    <w:rsid w:val="00256CBE"/>
    <w:rsid w:val="00260C8C"/>
    <w:rsid w:val="002626BB"/>
    <w:rsid w:val="002626CF"/>
    <w:rsid w:val="00262A85"/>
    <w:rsid w:val="00263626"/>
    <w:rsid w:val="0026370B"/>
    <w:rsid w:val="00264C13"/>
    <w:rsid w:val="00265BC6"/>
    <w:rsid w:val="00265ECE"/>
    <w:rsid w:val="002666A0"/>
    <w:rsid w:val="0026717B"/>
    <w:rsid w:val="0026783A"/>
    <w:rsid w:val="00267E18"/>
    <w:rsid w:val="00270DE9"/>
    <w:rsid w:val="00271943"/>
    <w:rsid w:val="002719FD"/>
    <w:rsid w:val="00272817"/>
    <w:rsid w:val="00272848"/>
    <w:rsid w:val="00272A49"/>
    <w:rsid w:val="00274CDF"/>
    <w:rsid w:val="002752EB"/>
    <w:rsid w:val="00276AF7"/>
    <w:rsid w:val="002770AD"/>
    <w:rsid w:val="002777D4"/>
    <w:rsid w:val="00283B76"/>
    <w:rsid w:val="002851DF"/>
    <w:rsid w:val="002855CE"/>
    <w:rsid w:val="00285BA4"/>
    <w:rsid w:val="00286394"/>
    <w:rsid w:val="00286BD3"/>
    <w:rsid w:val="002877ED"/>
    <w:rsid w:val="00287F5B"/>
    <w:rsid w:val="00287F9F"/>
    <w:rsid w:val="002903F2"/>
    <w:rsid w:val="002907EA"/>
    <w:rsid w:val="00290BF4"/>
    <w:rsid w:val="00290F5B"/>
    <w:rsid w:val="002915E9"/>
    <w:rsid w:val="00291854"/>
    <w:rsid w:val="0029232D"/>
    <w:rsid w:val="00292883"/>
    <w:rsid w:val="002939DB"/>
    <w:rsid w:val="002946B1"/>
    <w:rsid w:val="00294895"/>
    <w:rsid w:val="00297CFC"/>
    <w:rsid w:val="002A0126"/>
    <w:rsid w:val="002A020D"/>
    <w:rsid w:val="002A069F"/>
    <w:rsid w:val="002A1C9E"/>
    <w:rsid w:val="002A343B"/>
    <w:rsid w:val="002A5812"/>
    <w:rsid w:val="002B0339"/>
    <w:rsid w:val="002B0A01"/>
    <w:rsid w:val="002B3F9D"/>
    <w:rsid w:val="002B4E2E"/>
    <w:rsid w:val="002B53C4"/>
    <w:rsid w:val="002B6D01"/>
    <w:rsid w:val="002B7187"/>
    <w:rsid w:val="002C0949"/>
    <w:rsid w:val="002C110E"/>
    <w:rsid w:val="002C26DD"/>
    <w:rsid w:val="002C35C6"/>
    <w:rsid w:val="002C5721"/>
    <w:rsid w:val="002C5FF7"/>
    <w:rsid w:val="002C6560"/>
    <w:rsid w:val="002D0034"/>
    <w:rsid w:val="002D074E"/>
    <w:rsid w:val="002D07D3"/>
    <w:rsid w:val="002D0885"/>
    <w:rsid w:val="002D2D4E"/>
    <w:rsid w:val="002D3114"/>
    <w:rsid w:val="002D4697"/>
    <w:rsid w:val="002D68FD"/>
    <w:rsid w:val="002D78BA"/>
    <w:rsid w:val="002D7B01"/>
    <w:rsid w:val="002D7B5D"/>
    <w:rsid w:val="002E0C0A"/>
    <w:rsid w:val="002E0F2E"/>
    <w:rsid w:val="002E0FE1"/>
    <w:rsid w:val="002E13E0"/>
    <w:rsid w:val="002E1E98"/>
    <w:rsid w:val="002E2A08"/>
    <w:rsid w:val="002E2F45"/>
    <w:rsid w:val="002E3F1B"/>
    <w:rsid w:val="002E4B52"/>
    <w:rsid w:val="002E55B7"/>
    <w:rsid w:val="002E7BD0"/>
    <w:rsid w:val="002F216E"/>
    <w:rsid w:val="002F21F7"/>
    <w:rsid w:val="002F2A9E"/>
    <w:rsid w:val="002F3C34"/>
    <w:rsid w:val="002F3EC6"/>
    <w:rsid w:val="002F46DE"/>
    <w:rsid w:val="002F5734"/>
    <w:rsid w:val="002F6682"/>
    <w:rsid w:val="002F67AE"/>
    <w:rsid w:val="002F7CEF"/>
    <w:rsid w:val="00300026"/>
    <w:rsid w:val="00300DE1"/>
    <w:rsid w:val="00301089"/>
    <w:rsid w:val="00301E5A"/>
    <w:rsid w:val="00302070"/>
    <w:rsid w:val="003071F1"/>
    <w:rsid w:val="003112F0"/>
    <w:rsid w:val="003113CE"/>
    <w:rsid w:val="00312127"/>
    <w:rsid w:val="0031220A"/>
    <w:rsid w:val="00312958"/>
    <w:rsid w:val="003138C7"/>
    <w:rsid w:val="00313C1F"/>
    <w:rsid w:val="00314D37"/>
    <w:rsid w:val="00315E64"/>
    <w:rsid w:val="0031658E"/>
    <w:rsid w:val="003166A7"/>
    <w:rsid w:val="00317FD8"/>
    <w:rsid w:val="00321E9B"/>
    <w:rsid w:val="0032280E"/>
    <w:rsid w:val="00322E0F"/>
    <w:rsid w:val="00324E30"/>
    <w:rsid w:val="00326905"/>
    <w:rsid w:val="00326912"/>
    <w:rsid w:val="00327CE9"/>
    <w:rsid w:val="0033081B"/>
    <w:rsid w:val="00331351"/>
    <w:rsid w:val="00332325"/>
    <w:rsid w:val="00335475"/>
    <w:rsid w:val="00336B8A"/>
    <w:rsid w:val="0034039C"/>
    <w:rsid w:val="00341020"/>
    <w:rsid w:val="003420F4"/>
    <w:rsid w:val="00343092"/>
    <w:rsid w:val="0034499E"/>
    <w:rsid w:val="00345CAE"/>
    <w:rsid w:val="00346B92"/>
    <w:rsid w:val="00350149"/>
    <w:rsid w:val="003502AF"/>
    <w:rsid w:val="00350BDA"/>
    <w:rsid w:val="00351087"/>
    <w:rsid w:val="00351650"/>
    <w:rsid w:val="00351742"/>
    <w:rsid w:val="00351CEC"/>
    <w:rsid w:val="00351FC8"/>
    <w:rsid w:val="00353236"/>
    <w:rsid w:val="003552FC"/>
    <w:rsid w:val="00355FE0"/>
    <w:rsid w:val="00356F5C"/>
    <w:rsid w:val="003573D9"/>
    <w:rsid w:val="00360AC0"/>
    <w:rsid w:val="00360C95"/>
    <w:rsid w:val="00362034"/>
    <w:rsid w:val="0036245E"/>
    <w:rsid w:val="0036289E"/>
    <w:rsid w:val="00362DEB"/>
    <w:rsid w:val="003631EC"/>
    <w:rsid w:val="00363749"/>
    <w:rsid w:val="00363C60"/>
    <w:rsid w:val="00363C80"/>
    <w:rsid w:val="003655AA"/>
    <w:rsid w:val="00365D6B"/>
    <w:rsid w:val="003678BB"/>
    <w:rsid w:val="0037044D"/>
    <w:rsid w:val="003709DB"/>
    <w:rsid w:val="00370A9B"/>
    <w:rsid w:val="00370FE9"/>
    <w:rsid w:val="00372AA6"/>
    <w:rsid w:val="003730CB"/>
    <w:rsid w:val="0037320D"/>
    <w:rsid w:val="00373DA2"/>
    <w:rsid w:val="0037451B"/>
    <w:rsid w:val="00374634"/>
    <w:rsid w:val="00374E1F"/>
    <w:rsid w:val="00376083"/>
    <w:rsid w:val="00380BC7"/>
    <w:rsid w:val="003813D3"/>
    <w:rsid w:val="00381443"/>
    <w:rsid w:val="00381C77"/>
    <w:rsid w:val="00381F1A"/>
    <w:rsid w:val="00382690"/>
    <w:rsid w:val="00383179"/>
    <w:rsid w:val="003833A3"/>
    <w:rsid w:val="003835C7"/>
    <w:rsid w:val="003841B9"/>
    <w:rsid w:val="00385CDD"/>
    <w:rsid w:val="00387286"/>
    <w:rsid w:val="003872FF"/>
    <w:rsid w:val="0039188F"/>
    <w:rsid w:val="003929D5"/>
    <w:rsid w:val="00393992"/>
    <w:rsid w:val="0039414B"/>
    <w:rsid w:val="00395A36"/>
    <w:rsid w:val="00395FEA"/>
    <w:rsid w:val="0039693E"/>
    <w:rsid w:val="0039753F"/>
    <w:rsid w:val="00397C9D"/>
    <w:rsid w:val="0039822A"/>
    <w:rsid w:val="003A1409"/>
    <w:rsid w:val="003A1F4A"/>
    <w:rsid w:val="003A35C4"/>
    <w:rsid w:val="003A3B33"/>
    <w:rsid w:val="003A3E3A"/>
    <w:rsid w:val="003A5493"/>
    <w:rsid w:val="003A5BB2"/>
    <w:rsid w:val="003A5DF6"/>
    <w:rsid w:val="003A7C70"/>
    <w:rsid w:val="003B0196"/>
    <w:rsid w:val="003B0325"/>
    <w:rsid w:val="003B0FF2"/>
    <w:rsid w:val="003B1876"/>
    <w:rsid w:val="003B2404"/>
    <w:rsid w:val="003B255E"/>
    <w:rsid w:val="003B25BA"/>
    <w:rsid w:val="003B2C34"/>
    <w:rsid w:val="003B31B2"/>
    <w:rsid w:val="003B3A42"/>
    <w:rsid w:val="003B3D68"/>
    <w:rsid w:val="003B4B50"/>
    <w:rsid w:val="003B5924"/>
    <w:rsid w:val="003B5C15"/>
    <w:rsid w:val="003B5FC0"/>
    <w:rsid w:val="003B6BB7"/>
    <w:rsid w:val="003B7A54"/>
    <w:rsid w:val="003C11AE"/>
    <w:rsid w:val="003C2117"/>
    <w:rsid w:val="003C228D"/>
    <w:rsid w:val="003C372D"/>
    <w:rsid w:val="003C37A7"/>
    <w:rsid w:val="003C3BFF"/>
    <w:rsid w:val="003C3FD0"/>
    <w:rsid w:val="003C42BB"/>
    <w:rsid w:val="003C4326"/>
    <w:rsid w:val="003C4E20"/>
    <w:rsid w:val="003C5A0B"/>
    <w:rsid w:val="003C7133"/>
    <w:rsid w:val="003C774F"/>
    <w:rsid w:val="003C77FF"/>
    <w:rsid w:val="003D1CBE"/>
    <w:rsid w:val="003D36FF"/>
    <w:rsid w:val="003D4130"/>
    <w:rsid w:val="003D4686"/>
    <w:rsid w:val="003D5157"/>
    <w:rsid w:val="003D5EDF"/>
    <w:rsid w:val="003D618B"/>
    <w:rsid w:val="003D6852"/>
    <w:rsid w:val="003D6B02"/>
    <w:rsid w:val="003D6E8A"/>
    <w:rsid w:val="003D6EA2"/>
    <w:rsid w:val="003D7D9D"/>
    <w:rsid w:val="003E0935"/>
    <w:rsid w:val="003E0D4D"/>
    <w:rsid w:val="003E0D70"/>
    <w:rsid w:val="003E30EC"/>
    <w:rsid w:val="003E33D8"/>
    <w:rsid w:val="003E497D"/>
    <w:rsid w:val="003E68C5"/>
    <w:rsid w:val="003F057E"/>
    <w:rsid w:val="003F1D88"/>
    <w:rsid w:val="003F2D31"/>
    <w:rsid w:val="003F3C0C"/>
    <w:rsid w:val="003F3E7B"/>
    <w:rsid w:val="003F6F59"/>
    <w:rsid w:val="003F7304"/>
    <w:rsid w:val="003F7B4B"/>
    <w:rsid w:val="00401499"/>
    <w:rsid w:val="004017D8"/>
    <w:rsid w:val="004019DC"/>
    <w:rsid w:val="00401E25"/>
    <w:rsid w:val="00403817"/>
    <w:rsid w:val="00404104"/>
    <w:rsid w:val="0040565E"/>
    <w:rsid w:val="0040579A"/>
    <w:rsid w:val="00406158"/>
    <w:rsid w:val="00407650"/>
    <w:rsid w:val="00410B5B"/>
    <w:rsid w:val="004119AF"/>
    <w:rsid w:val="00411B7B"/>
    <w:rsid w:val="00414E06"/>
    <w:rsid w:val="00416CD0"/>
    <w:rsid w:val="00416D01"/>
    <w:rsid w:val="00417419"/>
    <w:rsid w:val="00417CDE"/>
    <w:rsid w:val="00420950"/>
    <w:rsid w:val="004209EE"/>
    <w:rsid w:val="00420DAF"/>
    <w:rsid w:val="00420FA8"/>
    <w:rsid w:val="004216B4"/>
    <w:rsid w:val="00422EA9"/>
    <w:rsid w:val="004257A5"/>
    <w:rsid w:val="00425CCE"/>
    <w:rsid w:val="0042612F"/>
    <w:rsid w:val="00426183"/>
    <w:rsid w:val="00426504"/>
    <w:rsid w:val="0042696D"/>
    <w:rsid w:val="00426A22"/>
    <w:rsid w:val="00427691"/>
    <w:rsid w:val="00427FF6"/>
    <w:rsid w:val="004303E5"/>
    <w:rsid w:val="00430FD3"/>
    <w:rsid w:val="0043128C"/>
    <w:rsid w:val="00431325"/>
    <w:rsid w:val="004319D2"/>
    <w:rsid w:val="00431A40"/>
    <w:rsid w:val="00431E53"/>
    <w:rsid w:val="00432079"/>
    <w:rsid w:val="0043255D"/>
    <w:rsid w:val="00433343"/>
    <w:rsid w:val="004336E5"/>
    <w:rsid w:val="00433F18"/>
    <w:rsid w:val="00435C0C"/>
    <w:rsid w:val="00435CBC"/>
    <w:rsid w:val="00435CE3"/>
    <w:rsid w:val="004361AA"/>
    <w:rsid w:val="00436E92"/>
    <w:rsid w:val="00436EC4"/>
    <w:rsid w:val="0043740A"/>
    <w:rsid w:val="004376CB"/>
    <w:rsid w:val="004426D5"/>
    <w:rsid w:val="00443057"/>
    <w:rsid w:val="0044305D"/>
    <w:rsid w:val="004435C2"/>
    <w:rsid w:val="004446F7"/>
    <w:rsid w:val="004448FF"/>
    <w:rsid w:val="004457A8"/>
    <w:rsid w:val="00445C2A"/>
    <w:rsid w:val="00446A36"/>
    <w:rsid w:val="00447AE7"/>
    <w:rsid w:val="00447D7B"/>
    <w:rsid w:val="0045023C"/>
    <w:rsid w:val="0045290B"/>
    <w:rsid w:val="00452C58"/>
    <w:rsid w:val="00452D9D"/>
    <w:rsid w:val="00452EA3"/>
    <w:rsid w:val="004535B0"/>
    <w:rsid w:val="004552EC"/>
    <w:rsid w:val="00461950"/>
    <w:rsid w:val="0046252B"/>
    <w:rsid w:val="00462B74"/>
    <w:rsid w:val="00463810"/>
    <w:rsid w:val="00464D19"/>
    <w:rsid w:val="00464DA2"/>
    <w:rsid w:val="00466606"/>
    <w:rsid w:val="00466AE3"/>
    <w:rsid w:val="0046B822"/>
    <w:rsid w:val="00470506"/>
    <w:rsid w:val="00474258"/>
    <w:rsid w:val="00476439"/>
    <w:rsid w:val="00477A6F"/>
    <w:rsid w:val="00477D10"/>
    <w:rsid w:val="00480000"/>
    <w:rsid w:val="00481F9C"/>
    <w:rsid w:val="00482012"/>
    <w:rsid w:val="00483481"/>
    <w:rsid w:val="0048465B"/>
    <w:rsid w:val="00484B72"/>
    <w:rsid w:val="00484C08"/>
    <w:rsid w:val="004856AD"/>
    <w:rsid w:val="004856BF"/>
    <w:rsid w:val="0049012A"/>
    <w:rsid w:val="0049360F"/>
    <w:rsid w:val="00493A4F"/>
    <w:rsid w:val="0049454F"/>
    <w:rsid w:val="00494A5F"/>
    <w:rsid w:val="00494C31"/>
    <w:rsid w:val="004975CD"/>
    <w:rsid w:val="00497C6D"/>
    <w:rsid w:val="00497ECF"/>
    <w:rsid w:val="004A05BB"/>
    <w:rsid w:val="004A1A12"/>
    <w:rsid w:val="004A2276"/>
    <w:rsid w:val="004A2EB9"/>
    <w:rsid w:val="004A33EC"/>
    <w:rsid w:val="004A35EA"/>
    <w:rsid w:val="004A386A"/>
    <w:rsid w:val="004A3B3E"/>
    <w:rsid w:val="004A4F77"/>
    <w:rsid w:val="004A60E4"/>
    <w:rsid w:val="004A644B"/>
    <w:rsid w:val="004A6B8B"/>
    <w:rsid w:val="004B073B"/>
    <w:rsid w:val="004B2731"/>
    <w:rsid w:val="004B2DFE"/>
    <w:rsid w:val="004B33F1"/>
    <w:rsid w:val="004B3732"/>
    <w:rsid w:val="004B37E5"/>
    <w:rsid w:val="004B790B"/>
    <w:rsid w:val="004C00FE"/>
    <w:rsid w:val="004C01E5"/>
    <w:rsid w:val="004C0852"/>
    <w:rsid w:val="004C0985"/>
    <w:rsid w:val="004C0D51"/>
    <w:rsid w:val="004C1447"/>
    <w:rsid w:val="004C14AB"/>
    <w:rsid w:val="004C25B2"/>
    <w:rsid w:val="004C2E51"/>
    <w:rsid w:val="004C309A"/>
    <w:rsid w:val="004C37F7"/>
    <w:rsid w:val="004C3928"/>
    <w:rsid w:val="004C3BF5"/>
    <w:rsid w:val="004C3F22"/>
    <w:rsid w:val="004C4E3B"/>
    <w:rsid w:val="004D016E"/>
    <w:rsid w:val="004D1751"/>
    <w:rsid w:val="004D214F"/>
    <w:rsid w:val="004D2277"/>
    <w:rsid w:val="004D362E"/>
    <w:rsid w:val="004D3ABA"/>
    <w:rsid w:val="004D4F18"/>
    <w:rsid w:val="004D5D26"/>
    <w:rsid w:val="004D624A"/>
    <w:rsid w:val="004D7E1F"/>
    <w:rsid w:val="004E01CB"/>
    <w:rsid w:val="004E1CA7"/>
    <w:rsid w:val="004E2B7B"/>
    <w:rsid w:val="004E2EC9"/>
    <w:rsid w:val="004E32B6"/>
    <w:rsid w:val="004E4464"/>
    <w:rsid w:val="004E47D4"/>
    <w:rsid w:val="004E4C71"/>
    <w:rsid w:val="004E4E61"/>
    <w:rsid w:val="004E57E0"/>
    <w:rsid w:val="004E5AB1"/>
    <w:rsid w:val="004E6CA2"/>
    <w:rsid w:val="004F0844"/>
    <w:rsid w:val="004F223D"/>
    <w:rsid w:val="004F3930"/>
    <w:rsid w:val="004F3AC2"/>
    <w:rsid w:val="004F4447"/>
    <w:rsid w:val="004F46D5"/>
    <w:rsid w:val="004F4EDC"/>
    <w:rsid w:val="004F589D"/>
    <w:rsid w:val="004F5DCC"/>
    <w:rsid w:val="004F6772"/>
    <w:rsid w:val="00500171"/>
    <w:rsid w:val="00501533"/>
    <w:rsid w:val="0050243B"/>
    <w:rsid w:val="00504678"/>
    <w:rsid w:val="00506448"/>
    <w:rsid w:val="00506F74"/>
    <w:rsid w:val="0051085E"/>
    <w:rsid w:val="00511894"/>
    <w:rsid w:val="00511E0D"/>
    <w:rsid w:val="00512A3C"/>
    <w:rsid w:val="00513CCF"/>
    <w:rsid w:val="00513E9C"/>
    <w:rsid w:val="00515BBE"/>
    <w:rsid w:val="00516631"/>
    <w:rsid w:val="00520082"/>
    <w:rsid w:val="005215C7"/>
    <w:rsid w:val="0052249A"/>
    <w:rsid w:val="005239D7"/>
    <w:rsid w:val="00523FE2"/>
    <w:rsid w:val="00524F59"/>
    <w:rsid w:val="005266B2"/>
    <w:rsid w:val="00527A1E"/>
    <w:rsid w:val="00530A8C"/>
    <w:rsid w:val="00530C63"/>
    <w:rsid w:val="00532085"/>
    <w:rsid w:val="00532A48"/>
    <w:rsid w:val="00533C53"/>
    <w:rsid w:val="00536273"/>
    <w:rsid w:val="00536363"/>
    <w:rsid w:val="005379E4"/>
    <w:rsid w:val="00537A90"/>
    <w:rsid w:val="00537B0C"/>
    <w:rsid w:val="005401D3"/>
    <w:rsid w:val="005403BE"/>
    <w:rsid w:val="0054373C"/>
    <w:rsid w:val="005440E9"/>
    <w:rsid w:val="0054503D"/>
    <w:rsid w:val="00545BFE"/>
    <w:rsid w:val="00547607"/>
    <w:rsid w:val="00547E72"/>
    <w:rsid w:val="005511D2"/>
    <w:rsid w:val="0055192C"/>
    <w:rsid w:val="00551D82"/>
    <w:rsid w:val="0055266E"/>
    <w:rsid w:val="00554A1D"/>
    <w:rsid w:val="00554FA0"/>
    <w:rsid w:val="00556405"/>
    <w:rsid w:val="00556428"/>
    <w:rsid w:val="0055771E"/>
    <w:rsid w:val="005643E9"/>
    <w:rsid w:val="00564496"/>
    <w:rsid w:val="00564EB3"/>
    <w:rsid w:val="005666F5"/>
    <w:rsid w:val="0056710C"/>
    <w:rsid w:val="00567253"/>
    <w:rsid w:val="0057036A"/>
    <w:rsid w:val="00570A6E"/>
    <w:rsid w:val="00571A96"/>
    <w:rsid w:val="00572165"/>
    <w:rsid w:val="005730FC"/>
    <w:rsid w:val="005742F6"/>
    <w:rsid w:val="00575C0C"/>
    <w:rsid w:val="00575E55"/>
    <w:rsid w:val="00576642"/>
    <w:rsid w:val="00576B22"/>
    <w:rsid w:val="0058018A"/>
    <w:rsid w:val="00581C6D"/>
    <w:rsid w:val="005828AA"/>
    <w:rsid w:val="005828B8"/>
    <w:rsid w:val="00582DB1"/>
    <w:rsid w:val="0058470C"/>
    <w:rsid w:val="00585D38"/>
    <w:rsid w:val="0058629D"/>
    <w:rsid w:val="00587C48"/>
    <w:rsid w:val="00590C1F"/>
    <w:rsid w:val="00591868"/>
    <w:rsid w:val="005919C2"/>
    <w:rsid w:val="005934AC"/>
    <w:rsid w:val="00593FAC"/>
    <w:rsid w:val="0059409A"/>
    <w:rsid w:val="00595256"/>
    <w:rsid w:val="005958CE"/>
    <w:rsid w:val="00597AFB"/>
    <w:rsid w:val="005A041B"/>
    <w:rsid w:val="005A044D"/>
    <w:rsid w:val="005A060A"/>
    <w:rsid w:val="005A1C60"/>
    <w:rsid w:val="005A302E"/>
    <w:rsid w:val="005A41F7"/>
    <w:rsid w:val="005A536E"/>
    <w:rsid w:val="005A57E5"/>
    <w:rsid w:val="005A680C"/>
    <w:rsid w:val="005A6D6E"/>
    <w:rsid w:val="005A7F1D"/>
    <w:rsid w:val="005B0583"/>
    <w:rsid w:val="005B1BE6"/>
    <w:rsid w:val="005B25B0"/>
    <w:rsid w:val="005B27A1"/>
    <w:rsid w:val="005B3322"/>
    <w:rsid w:val="005B3E5E"/>
    <w:rsid w:val="005B5364"/>
    <w:rsid w:val="005B5661"/>
    <w:rsid w:val="005B59CB"/>
    <w:rsid w:val="005C0FD5"/>
    <w:rsid w:val="005C2421"/>
    <w:rsid w:val="005C2CBC"/>
    <w:rsid w:val="005C427F"/>
    <w:rsid w:val="005C466A"/>
    <w:rsid w:val="005C5386"/>
    <w:rsid w:val="005C7248"/>
    <w:rsid w:val="005D22FB"/>
    <w:rsid w:val="005D29B8"/>
    <w:rsid w:val="005E099A"/>
    <w:rsid w:val="005E14E3"/>
    <w:rsid w:val="005E1DA1"/>
    <w:rsid w:val="005E2D82"/>
    <w:rsid w:val="005E458D"/>
    <w:rsid w:val="005F031B"/>
    <w:rsid w:val="005F2D5F"/>
    <w:rsid w:val="005F5EB1"/>
    <w:rsid w:val="00600A57"/>
    <w:rsid w:val="00601D66"/>
    <w:rsid w:val="0060313C"/>
    <w:rsid w:val="0060326D"/>
    <w:rsid w:val="006039D3"/>
    <w:rsid w:val="00603F67"/>
    <w:rsid w:val="006042E8"/>
    <w:rsid w:val="00604396"/>
    <w:rsid w:val="00604CF2"/>
    <w:rsid w:val="00605741"/>
    <w:rsid w:val="00605744"/>
    <w:rsid w:val="0060687C"/>
    <w:rsid w:val="00606991"/>
    <w:rsid w:val="00606F11"/>
    <w:rsid w:val="006077ED"/>
    <w:rsid w:val="00610039"/>
    <w:rsid w:val="00610314"/>
    <w:rsid w:val="00610481"/>
    <w:rsid w:val="006107BB"/>
    <w:rsid w:val="00611CA8"/>
    <w:rsid w:val="00612136"/>
    <w:rsid w:val="00612472"/>
    <w:rsid w:val="00613523"/>
    <w:rsid w:val="00615035"/>
    <w:rsid w:val="0061515D"/>
    <w:rsid w:val="0061570C"/>
    <w:rsid w:val="00620612"/>
    <w:rsid w:val="00622578"/>
    <w:rsid w:val="00622EF0"/>
    <w:rsid w:val="00625350"/>
    <w:rsid w:val="0062540C"/>
    <w:rsid w:val="006262DB"/>
    <w:rsid w:val="00626988"/>
    <w:rsid w:val="00626D98"/>
    <w:rsid w:val="00627424"/>
    <w:rsid w:val="00627AB0"/>
    <w:rsid w:val="00630BED"/>
    <w:rsid w:val="00630C73"/>
    <w:rsid w:val="006313C9"/>
    <w:rsid w:val="0063192B"/>
    <w:rsid w:val="00632584"/>
    <w:rsid w:val="00632931"/>
    <w:rsid w:val="00632CFA"/>
    <w:rsid w:val="006331D2"/>
    <w:rsid w:val="00633375"/>
    <w:rsid w:val="00633738"/>
    <w:rsid w:val="00633EB9"/>
    <w:rsid w:val="00634665"/>
    <w:rsid w:val="00634672"/>
    <w:rsid w:val="006354EA"/>
    <w:rsid w:val="00635AC6"/>
    <w:rsid w:val="00636287"/>
    <w:rsid w:val="00640240"/>
    <w:rsid w:val="00641300"/>
    <w:rsid w:val="006425CF"/>
    <w:rsid w:val="00643F8E"/>
    <w:rsid w:val="00645C23"/>
    <w:rsid w:val="006472BD"/>
    <w:rsid w:val="00650431"/>
    <w:rsid w:val="00651647"/>
    <w:rsid w:val="006520AF"/>
    <w:rsid w:val="00652CC6"/>
    <w:rsid w:val="0065300A"/>
    <w:rsid w:val="00654B85"/>
    <w:rsid w:val="006554F6"/>
    <w:rsid w:val="00656508"/>
    <w:rsid w:val="006569A6"/>
    <w:rsid w:val="00656BB0"/>
    <w:rsid w:val="00657216"/>
    <w:rsid w:val="0065764D"/>
    <w:rsid w:val="00657735"/>
    <w:rsid w:val="006577A7"/>
    <w:rsid w:val="0066050B"/>
    <w:rsid w:val="00660626"/>
    <w:rsid w:val="00660AB6"/>
    <w:rsid w:val="0066106F"/>
    <w:rsid w:val="00661323"/>
    <w:rsid w:val="006621FF"/>
    <w:rsid w:val="0066282B"/>
    <w:rsid w:val="00663D15"/>
    <w:rsid w:val="0066485F"/>
    <w:rsid w:val="00666FDC"/>
    <w:rsid w:val="006676BD"/>
    <w:rsid w:val="006704A1"/>
    <w:rsid w:val="00670AD5"/>
    <w:rsid w:val="006720B8"/>
    <w:rsid w:val="006725B4"/>
    <w:rsid w:val="0067314A"/>
    <w:rsid w:val="00674159"/>
    <w:rsid w:val="006755EE"/>
    <w:rsid w:val="006756DB"/>
    <w:rsid w:val="006756FD"/>
    <w:rsid w:val="00675A3A"/>
    <w:rsid w:val="006764C7"/>
    <w:rsid w:val="006768A6"/>
    <w:rsid w:val="00677F3D"/>
    <w:rsid w:val="00680E07"/>
    <w:rsid w:val="00680F46"/>
    <w:rsid w:val="006813AC"/>
    <w:rsid w:val="00682291"/>
    <w:rsid w:val="00682411"/>
    <w:rsid w:val="006824BF"/>
    <w:rsid w:val="00682B55"/>
    <w:rsid w:val="006830B2"/>
    <w:rsid w:val="00683DE1"/>
    <w:rsid w:val="00684199"/>
    <w:rsid w:val="00684730"/>
    <w:rsid w:val="0068523F"/>
    <w:rsid w:val="00686BB7"/>
    <w:rsid w:val="00687219"/>
    <w:rsid w:val="00687387"/>
    <w:rsid w:val="00690257"/>
    <w:rsid w:val="00692848"/>
    <w:rsid w:val="006944A8"/>
    <w:rsid w:val="006947A4"/>
    <w:rsid w:val="006948E9"/>
    <w:rsid w:val="0069660F"/>
    <w:rsid w:val="00696996"/>
    <w:rsid w:val="00697535"/>
    <w:rsid w:val="006A0835"/>
    <w:rsid w:val="006A0B5A"/>
    <w:rsid w:val="006A0BF9"/>
    <w:rsid w:val="006A13FB"/>
    <w:rsid w:val="006A2AAE"/>
    <w:rsid w:val="006A3042"/>
    <w:rsid w:val="006A33E3"/>
    <w:rsid w:val="006A5398"/>
    <w:rsid w:val="006B01C2"/>
    <w:rsid w:val="006B216F"/>
    <w:rsid w:val="006B342F"/>
    <w:rsid w:val="006B3620"/>
    <w:rsid w:val="006B3CF3"/>
    <w:rsid w:val="006B425F"/>
    <w:rsid w:val="006B61ED"/>
    <w:rsid w:val="006B6F79"/>
    <w:rsid w:val="006B724F"/>
    <w:rsid w:val="006B73CF"/>
    <w:rsid w:val="006B7ADB"/>
    <w:rsid w:val="006B7E03"/>
    <w:rsid w:val="006C0AD3"/>
    <w:rsid w:val="006C0E20"/>
    <w:rsid w:val="006C5737"/>
    <w:rsid w:val="006C600A"/>
    <w:rsid w:val="006C6557"/>
    <w:rsid w:val="006C7769"/>
    <w:rsid w:val="006C78B0"/>
    <w:rsid w:val="006D2271"/>
    <w:rsid w:val="006D2805"/>
    <w:rsid w:val="006D3CD7"/>
    <w:rsid w:val="006D405B"/>
    <w:rsid w:val="006D40E6"/>
    <w:rsid w:val="006D44BB"/>
    <w:rsid w:val="006D4A6B"/>
    <w:rsid w:val="006D4A94"/>
    <w:rsid w:val="006D4CB3"/>
    <w:rsid w:val="006E006C"/>
    <w:rsid w:val="006E00D8"/>
    <w:rsid w:val="006E212C"/>
    <w:rsid w:val="006E224D"/>
    <w:rsid w:val="006E2FF0"/>
    <w:rsid w:val="006E3385"/>
    <w:rsid w:val="006E3664"/>
    <w:rsid w:val="006E4797"/>
    <w:rsid w:val="006E4B00"/>
    <w:rsid w:val="006E5E86"/>
    <w:rsid w:val="006E6164"/>
    <w:rsid w:val="006E6618"/>
    <w:rsid w:val="006E6952"/>
    <w:rsid w:val="006F04B4"/>
    <w:rsid w:val="006F0702"/>
    <w:rsid w:val="006F1389"/>
    <w:rsid w:val="006F28E2"/>
    <w:rsid w:val="006F2B55"/>
    <w:rsid w:val="006F3CD2"/>
    <w:rsid w:val="006F4454"/>
    <w:rsid w:val="006F4808"/>
    <w:rsid w:val="006F5205"/>
    <w:rsid w:val="006F5820"/>
    <w:rsid w:val="006F6173"/>
    <w:rsid w:val="006F6EFA"/>
    <w:rsid w:val="006F7185"/>
    <w:rsid w:val="007000A7"/>
    <w:rsid w:val="00700481"/>
    <w:rsid w:val="0070172A"/>
    <w:rsid w:val="00702331"/>
    <w:rsid w:val="00703A8D"/>
    <w:rsid w:val="00703D5E"/>
    <w:rsid w:val="0070444F"/>
    <w:rsid w:val="00704D41"/>
    <w:rsid w:val="007052D2"/>
    <w:rsid w:val="00705B86"/>
    <w:rsid w:val="00706DAB"/>
    <w:rsid w:val="0070702B"/>
    <w:rsid w:val="007102EA"/>
    <w:rsid w:val="00710728"/>
    <w:rsid w:val="00711156"/>
    <w:rsid w:val="0071206E"/>
    <w:rsid w:val="00714BE0"/>
    <w:rsid w:val="00715AE7"/>
    <w:rsid w:val="00715D3D"/>
    <w:rsid w:val="0071705A"/>
    <w:rsid w:val="00717551"/>
    <w:rsid w:val="00717C95"/>
    <w:rsid w:val="007212EF"/>
    <w:rsid w:val="007214BA"/>
    <w:rsid w:val="00721BAA"/>
    <w:rsid w:val="00721D34"/>
    <w:rsid w:val="00722706"/>
    <w:rsid w:val="0072309A"/>
    <w:rsid w:val="00723176"/>
    <w:rsid w:val="00723ED4"/>
    <w:rsid w:val="0072444E"/>
    <w:rsid w:val="00725135"/>
    <w:rsid w:val="00726A5E"/>
    <w:rsid w:val="0073212C"/>
    <w:rsid w:val="007326D5"/>
    <w:rsid w:val="007342FC"/>
    <w:rsid w:val="007346A6"/>
    <w:rsid w:val="00734C56"/>
    <w:rsid w:val="00740137"/>
    <w:rsid w:val="00740EE5"/>
    <w:rsid w:val="00741DC9"/>
    <w:rsid w:val="00742C56"/>
    <w:rsid w:val="00742D31"/>
    <w:rsid w:val="007434FB"/>
    <w:rsid w:val="007442B8"/>
    <w:rsid w:val="0074548C"/>
    <w:rsid w:val="0074623B"/>
    <w:rsid w:val="00747C30"/>
    <w:rsid w:val="00747EBF"/>
    <w:rsid w:val="007508ED"/>
    <w:rsid w:val="00750C03"/>
    <w:rsid w:val="00751A22"/>
    <w:rsid w:val="007522DE"/>
    <w:rsid w:val="00752352"/>
    <w:rsid w:val="007539E8"/>
    <w:rsid w:val="00753FA0"/>
    <w:rsid w:val="00754937"/>
    <w:rsid w:val="00760032"/>
    <w:rsid w:val="00760FEE"/>
    <w:rsid w:val="00762A35"/>
    <w:rsid w:val="0076414E"/>
    <w:rsid w:val="007657C2"/>
    <w:rsid w:val="00765986"/>
    <w:rsid w:val="00765A82"/>
    <w:rsid w:val="00765E28"/>
    <w:rsid w:val="00766217"/>
    <w:rsid w:val="00766345"/>
    <w:rsid w:val="007668BF"/>
    <w:rsid w:val="0076709B"/>
    <w:rsid w:val="007676D7"/>
    <w:rsid w:val="00770162"/>
    <w:rsid w:val="00770985"/>
    <w:rsid w:val="0077112D"/>
    <w:rsid w:val="00771787"/>
    <w:rsid w:val="00772177"/>
    <w:rsid w:val="00773823"/>
    <w:rsid w:val="0077519B"/>
    <w:rsid w:val="00777A42"/>
    <w:rsid w:val="00777AF7"/>
    <w:rsid w:val="00777C98"/>
    <w:rsid w:val="0078012A"/>
    <w:rsid w:val="0078057D"/>
    <w:rsid w:val="00780987"/>
    <w:rsid w:val="00780E0B"/>
    <w:rsid w:val="00781021"/>
    <w:rsid w:val="0078204F"/>
    <w:rsid w:val="00783823"/>
    <w:rsid w:val="007846E8"/>
    <w:rsid w:val="00784D56"/>
    <w:rsid w:val="0078696C"/>
    <w:rsid w:val="0078752D"/>
    <w:rsid w:val="0078796B"/>
    <w:rsid w:val="00787EAD"/>
    <w:rsid w:val="007906BA"/>
    <w:rsid w:val="007912B2"/>
    <w:rsid w:val="00791B45"/>
    <w:rsid w:val="0079254D"/>
    <w:rsid w:val="007933C2"/>
    <w:rsid w:val="00793471"/>
    <w:rsid w:val="00793BB1"/>
    <w:rsid w:val="00794E6A"/>
    <w:rsid w:val="00795B72"/>
    <w:rsid w:val="00795FAB"/>
    <w:rsid w:val="007962F2"/>
    <w:rsid w:val="00796434"/>
    <w:rsid w:val="00797419"/>
    <w:rsid w:val="007977B7"/>
    <w:rsid w:val="00797F1D"/>
    <w:rsid w:val="007A282A"/>
    <w:rsid w:val="007A2A1C"/>
    <w:rsid w:val="007A360A"/>
    <w:rsid w:val="007A39A6"/>
    <w:rsid w:val="007A4CC2"/>
    <w:rsid w:val="007A4ED4"/>
    <w:rsid w:val="007A5604"/>
    <w:rsid w:val="007A67D0"/>
    <w:rsid w:val="007A69AB"/>
    <w:rsid w:val="007B12E6"/>
    <w:rsid w:val="007B273E"/>
    <w:rsid w:val="007B3447"/>
    <w:rsid w:val="007B4F09"/>
    <w:rsid w:val="007B64A3"/>
    <w:rsid w:val="007B706C"/>
    <w:rsid w:val="007B7432"/>
    <w:rsid w:val="007B7D4A"/>
    <w:rsid w:val="007C0D64"/>
    <w:rsid w:val="007C128B"/>
    <w:rsid w:val="007C1AAA"/>
    <w:rsid w:val="007C1D68"/>
    <w:rsid w:val="007C255F"/>
    <w:rsid w:val="007C2C0E"/>
    <w:rsid w:val="007C3115"/>
    <w:rsid w:val="007C3709"/>
    <w:rsid w:val="007C4E02"/>
    <w:rsid w:val="007C5250"/>
    <w:rsid w:val="007C732B"/>
    <w:rsid w:val="007D2691"/>
    <w:rsid w:val="007D32FD"/>
    <w:rsid w:val="007D40FE"/>
    <w:rsid w:val="007D5DFF"/>
    <w:rsid w:val="007D6BE0"/>
    <w:rsid w:val="007E08EA"/>
    <w:rsid w:val="007E0922"/>
    <w:rsid w:val="007E1573"/>
    <w:rsid w:val="007E1693"/>
    <w:rsid w:val="007E27C5"/>
    <w:rsid w:val="007E2986"/>
    <w:rsid w:val="007E3B27"/>
    <w:rsid w:val="007E40FD"/>
    <w:rsid w:val="007E48A0"/>
    <w:rsid w:val="007E4DA1"/>
    <w:rsid w:val="007E4EC8"/>
    <w:rsid w:val="007E5740"/>
    <w:rsid w:val="007E624C"/>
    <w:rsid w:val="007E6A56"/>
    <w:rsid w:val="007F032A"/>
    <w:rsid w:val="007F1F07"/>
    <w:rsid w:val="007F2030"/>
    <w:rsid w:val="007F21B8"/>
    <w:rsid w:val="007F29D0"/>
    <w:rsid w:val="007F4092"/>
    <w:rsid w:val="007F4ADE"/>
    <w:rsid w:val="007F4D3F"/>
    <w:rsid w:val="007F5632"/>
    <w:rsid w:val="007F618B"/>
    <w:rsid w:val="007F7F02"/>
    <w:rsid w:val="0080009C"/>
    <w:rsid w:val="00800857"/>
    <w:rsid w:val="008011B2"/>
    <w:rsid w:val="008015D5"/>
    <w:rsid w:val="00801E7B"/>
    <w:rsid w:val="00802D77"/>
    <w:rsid w:val="00803290"/>
    <w:rsid w:val="008042E5"/>
    <w:rsid w:val="008058E2"/>
    <w:rsid w:val="008063B1"/>
    <w:rsid w:val="008075AF"/>
    <w:rsid w:val="00807A65"/>
    <w:rsid w:val="00810E3B"/>
    <w:rsid w:val="00811009"/>
    <w:rsid w:val="00812253"/>
    <w:rsid w:val="008125C4"/>
    <w:rsid w:val="0081276D"/>
    <w:rsid w:val="00812EE8"/>
    <w:rsid w:val="008131B8"/>
    <w:rsid w:val="0081320D"/>
    <w:rsid w:val="00813A99"/>
    <w:rsid w:val="00813F9E"/>
    <w:rsid w:val="00814C2E"/>
    <w:rsid w:val="00815D2D"/>
    <w:rsid w:val="008164A8"/>
    <w:rsid w:val="00817E37"/>
    <w:rsid w:val="00822993"/>
    <w:rsid w:val="00823C02"/>
    <w:rsid w:val="00823ED0"/>
    <w:rsid w:val="008244C5"/>
    <w:rsid w:val="0082610A"/>
    <w:rsid w:val="0082670C"/>
    <w:rsid w:val="00826E16"/>
    <w:rsid w:val="00827BF7"/>
    <w:rsid w:val="00830AEE"/>
    <w:rsid w:val="008325CB"/>
    <w:rsid w:val="008333FB"/>
    <w:rsid w:val="00834470"/>
    <w:rsid w:val="00834CB4"/>
    <w:rsid w:val="00834D01"/>
    <w:rsid w:val="008360CA"/>
    <w:rsid w:val="00836B10"/>
    <w:rsid w:val="00836C2C"/>
    <w:rsid w:val="00837A16"/>
    <w:rsid w:val="00840B57"/>
    <w:rsid w:val="008410BB"/>
    <w:rsid w:val="00842196"/>
    <w:rsid w:val="008439D9"/>
    <w:rsid w:val="0084428A"/>
    <w:rsid w:val="00844631"/>
    <w:rsid w:val="0084511A"/>
    <w:rsid w:val="008461C6"/>
    <w:rsid w:val="00846B37"/>
    <w:rsid w:val="008513F2"/>
    <w:rsid w:val="00853EA7"/>
    <w:rsid w:val="008550BE"/>
    <w:rsid w:val="008554FC"/>
    <w:rsid w:val="00856C94"/>
    <w:rsid w:val="00856F18"/>
    <w:rsid w:val="00860DF4"/>
    <w:rsid w:val="00860EA1"/>
    <w:rsid w:val="0086149E"/>
    <w:rsid w:val="00861588"/>
    <w:rsid w:val="0086250A"/>
    <w:rsid w:val="0086318D"/>
    <w:rsid w:val="008638BA"/>
    <w:rsid w:val="00863A42"/>
    <w:rsid w:val="00863B53"/>
    <w:rsid w:val="00864636"/>
    <w:rsid w:val="00864EFF"/>
    <w:rsid w:val="00867244"/>
    <w:rsid w:val="008675AD"/>
    <w:rsid w:val="00867D44"/>
    <w:rsid w:val="00870509"/>
    <w:rsid w:val="00871104"/>
    <w:rsid w:val="008713CA"/>
    <w:rsid w:val="00872D78"/>
    <w:rsid w:val="00873997"/>
    <w:rsid w:val="00873EF2"/>
    <w:rsid w:val="00875A94"/>
    <w:rsid w:val="00875B3A"/>
    <w:rsid w:val="008769BD"/>
    <w:rsid w:val="00876E7C"/>
    <w:rsid w:val="00880237"/>
    <w:rsid w:val="00885785"/>
    <w:rsid w:val="00886FB2"/>
    <w:rsid w:val="0088771D"/>
    <w:rsid w:val="00890AA2"/>
    <w:rsid w:val="0089303E"/>
    <w:rsid w:val="00893900"/>
    <w:rsid w:val="008951CE"/>
    <w:rsid w:val="0089541A"/>
    <w:rsid w:val="0089570C"/>
    <w:rsid w:val="0089641D"/>
    <w:rsid w:val="00896921"/>
    <w:rsid w:val="00897CAE"/>
    <w:rsid w:val="0089F491"/>
    <w:rsid w:val="008A0622"/>
    <w:rsid w:val="008A0DE8"/>
    <w:rsid w:val="008A15CA"/>
    <w:rsid w:val="008A2C6A"/>
    <w:rsid w:val="008A2F9B"/>
    <w:rsid w:val="008A335E"/>
    <w:rsid w:val="008A44EC"/>
    <w:rsid w:val="008A4969"/>
    <w:rsid w:val="008A5D06"/>
    <w:rsid w:val="008A646B"/>
    <w:rsid w:val="008A667C"/>
    <w:rsid w:val="008A7F47"/>
    <w:rsid w:val="008B17B5"/>
    <w:rsid w:val="008B189F"/>
    <w:rsid w:val="008B35D2"/>
    <w:rsid w:val="008B6197"/>
    <w:rsid w:val="008B7492"/>
    <w:rsid w:val="008B7911"/>
    <w:rsid w:val="008C1C0D"/>
    <w:rsid w:val="008C268D"/>
    <w:rsid w:val="008C2954"/>
    <w:rsid w:val="008C4261"/>
    <w:rsid w:val="008C6C8F"/>
    <w:rsid w:val="008C7843"/>
    <w:rsid w:val="008C7AB3"/>
    <w:rsid w:val="008D032F"/>
    <w:rsid w:val="008D073A"/>
    <w:rsid w:val="008D2D92"/>
    <w:rsid w:val="008D5B81"/>
    <w:rsid w:val="008E04E6"/>
    <w:rsid w:val="008E50AC"/>
    <w:rsid w:val="008E56A9"/>
    <w:rsid w:val="008E6366"/>
    <w:rsid w:val="008E69B7"/>
    <w:rsid w:val="008E7537"/>
    <w:rsid w:val="008F0B5F"/>
    <w:rsid w:val="008F1D66"/>
    <w:rsid w:val="008F209A"/>
    <w:rsid w:val="008F26C3"/>
    <w:rsid w:val="008F30A5"/>
    <w:rsid w:val="008F4B96"/>
    <w:rsid w:val="008F54B6"/>
    <w:rsid w:val="008F7B6A"/>
    <w:rsid w:val="0090114D"/>
    <w:rsid w:val="00902D2C"/>
    <w:rsid w:val="00904524"/>
    <w:rsid w:val="00904A47"/>
    <w:rsid w:val="00904D46"/>
    <w:rsid w:val="00907E32"/>
    <w:rsid w:val="00910206"/>
    <w:rsid w:val="00912B53"/>
    <w:rsid w:val="0091386D"/>
    <w:rsid w:val="0091493D"/>
    <w:rsid w:val="0091523B"/>
    <w:rsid w:val="0091595B"/>
    <w:rsid w:val="00915A1A"/>
    <w:rsid w:val="00916587"/>
    <w:rsid w:val="00921216"/>
    <w:rsid w:val="00922598"/>
    <w:rsid w:val="00923591"/>
    <w:rsid w:val="00924BBB"/>
    <w:rsid w:val="00926252"/>
    <w:rsid w:val="00926779"/>
    <w:rsid w:val="009267EE"/>
    <w:rsid w:val="00927305"/>
    <w:rsid w:val="00927469"/>
    <w:rsid w:val="00930DBA"/>
    <w:rsid w:val="009311A9"/>
    <w:rsid w:val="009315A4"/>
    <w:rsid w:val="00931771"/>
    <w:rsid w:val="00932903"/>
    <w:rsid w:val="009342E7"/>
    <w:rsid w:val="00937164"/>
    <w:rsid w:val="00937C3C"/>
    <w:rsid w:val="0094116E"/>
    <w:rsid w:val="009415E8"/>
    <w:rsid w:val="009429C2"/>
    <w:rsid w:val="00943994"/>
    <w:rsid w:val="009455C6"/>
    <w:rsid w:val="00945961"/>
    <w:rsid w:val="00946166"/>
    <w:rsid w:val="009470AA"/>
    <w:rsid w:val="009476AD"/>
    <w:rsid w:val="009500F9"/>
    <w:rsid w:val="0095257F"/>
    <w:rsid w:val="00954201"/>
    <w:rsid w:val="00954305"/>
    <w:rsid w:val="0095437C"/>
    <w:rsid w:val="009559E8"/>
    <w:rsid w:val="00955B6C"/>
    <w:rsid w:val="00960111"/>
    <w:rsid w:val="00960D93"/>
    <w:rsid w:val="009630F4"/>
    <w:rsid w:val="00963D93"/>
    <w:rsid w:val="00964018"/>
    <w:rsid w:val="00964963"/>
    <w:rsid w:val="0096537D"/>
    <w:rsid w:val="00966D6A"/>
    <w:rsid w:val="00967209"/>
    <w:rsid w:val="00971469"/>
    <w:rsid w:val="009717C3"/>
    <w:rsid w:val="00971997"/>
    <w:rsid w:val="00971A84"/>
    <w:rsid w:val="00972099"/>
    <w:rsid w:val="009720F6"/>
    <w:rsid w:val="0097246E"/>
    <w:rsid w:val="00974686"/>
    <w:rsid w:val="00975764"/>
    <w:rsid w:val="0097786A"/>
    <w:rsid w:val="00977C81"/>
    <w:rsid w:val="009808DC"/>
    <w:rsid w:val="009808ED"/>
    <w:rsid w:val="00980AB0"/>
    <w:rsid w:val="00981227"/>
    <w:rsid w:val="00981C91"/>
    <w:rsid w:val="00982D30"/>
    <w:rsid w:val="009859A3"/>
    <w:rsid w:val="00985E69"/>
    <w:rsid w:val="00986708"/>
    <w:rsid w:val="00986C1C"/>
    <w:rsid w:val="009870F6"/>
    <w:rsid w:val="00990DF6"/>
    <w:rsid w:val="00991D1E"/>
    <w:rsid w:val="00992A38"/>
    <w:rsid w:val="00992BBB"/>
    <w:rsid w:val="0099497F"/>
    <w:rsid w:val="00994F50"/>
    <w:rsid w:val="00997186"/>
    <w:rsid w:val="009A0222"/>
    <w:rsid w:val="009A1BB5"/>
    <w:rsid w:val="009A26E0"/>
    <w:rsid w:val="009A2979"/>
    <w:rsid w:val="009A3610"/>
    <w:rsid w:val="009A371A"/>
    <w:rsid w:val="009A3DE0"/>
    <w:rsid w:val="009A3FE9"/>
    <w:rsid w:val="009A4404"/>
    <w:rsid w:val="009A444E"/>
    <w:rsid w:val="009A4D2C"/>
    <w:rsid w:val="009A4EFC"/>
    <w:rsid w:val="009A5DDB"/>
    <w:rsid w:val="009A7686"/>
    <w:rsid w:val="009A793B"/>
    <w:rsid w:val="009B1A8C"/>
    <w:rsid w:val="009B2411"/>
    <w:rsid w:val="009B2A33"/>
    <w:rsid w:val="009B5D44"/>
    <w:rsid w:val="009B69E1"/>
    <w:rsid w:val="009B6BEA"/>
    <w:rsid w:val="009C0635"/>
    <w:rsid w:val="009C1445"/>
    <w:rsid w:val="009C1AFF"/>
    <w:rsid w:val="009C227E"/>
    <w:rsid w:val="009C3F8E"/>
    <w:rsid w:val="009C3FF2"/>
    <w:rsid w:val="009C4312"/>
    <w:rsid w:val="009C4A0C"/>
    <w:rsid w:val="009C5B75"/>
    <w:rsid w:val="009C69BD"/>
    <w:rsid w:val="009C6ED3"/>
    <w:rsid w:val="009C7871"/>
    <w:rsid w:val="009C792B"/>
    <w:rsid w:val="009C7BA6"/>
    <w:rsid w:val="009C7E37"/>
    <w:rsid w:val="009D015F"/>
    <w:rsid w:val="009D0800"/>
    <w:rsid w:val="009D08B2"/>
    <w:rsid w:val="009D098A"/>
    <w:rsid w:val="009D1078"/>
    <w:rsid w:val="009D18E3"/>
    <w:rsid w:val="009D1E3E"/>
    <w:rsid w:val="009D2714"/>
    <w:rsid w:val="009D2AD1"/>
    <w:rsid w:val="009D3FE0"/>
    <w:rsid w:val="009D4018"/>
    <w:rsid w:val="009D475A"/>
    <w:rsid w:val="009D60CA"/>
    <w:rsid w:val="009D62C6"/>
    <w:rsid w:val="009D6948"/>
    <w:rsid w:val="009D6F6F"/>
    <w:rsid w:val="009D76CD"/>
    <w:rsid w:val="009E04D2"/>
    <w:rsid w:val="009E05CF"/>
    <w:rsid w:val="009E122C"/>
    <w:rsid w:val="009E3776"/>
    <w:rsid w:val="009E442F"/>
    <w:rsid w:val="009E5464"/>
    <w:rsid w:val="009E59F9"/>
    <w:rsid w:val="009E6654"/>
    <w:rsid w:val="009F0049"/>
    <w:rsid w:val="009F161E"/>
    <w:rsid w:val="009F5FF1"/>
    <w:rsid w:val="009F70E9"/>
    <w:rsid w:val="009F7DD8"/>
    <w:rsid w:val="00A006AE"/>
    <w:rsid w:val="00A00D0F"/>
    <w:rsid w:val="00A00E84"/>
    <w:rsid w:val="00A00FA3"/>
    <w:rsid w:val="00A02A62"/>
    <w:rsid w:val="00A02A9A"/>
    <w:rsid w:val="00A0312A"/>
    <w:rsid w:val="00A04997"/>
    <w:rsid w:val="00A04E5F"/>
    <w:rsid w:val="00A055E8"/>
    <w:rsid w:val="00A0672F"/>
    <w:rsid w:val="00A0E1B8"/>
    <w:rsid w:val="00A12521"/>
    <w:rsid w:val="00A12D1B"/>
    <w:rsid w:val="00A12F5F"/>
    <w:rsid w:val="00A13414"/>
    <w:rsid w:val="00A139C8"/>
    <w:rsid w:val="00A142CD"/>
    <w:rsid w:val="00A14763"/>
    <w:rsid w:val="00A152CF"/>
    <w:rsid w:val="00A154F5"/>
    <w:rsid w:val="00A15DAD"/>
    <w:rsid w:val="00A1684A"/>
    <w:rsid w:val="00A20218"/>
    <w:rsid w:val="00A2024A"/>
    <w:rsid w:val="00A21EDE"/>
    <w:rsid w:val="00A22912"/>
    <w:rsid w:val="00A22DBC"/>
    <w:rsid w:val="00A2305F"/>
    <w:rsid w:val="00A234E3"/>
    <w:rsid w:val="00A23571"/>
    <w:rsid w:val="00A2373A"/>
    <w:rsid w:val="00A246FB"/>
    <w:rsid w:val="00A24BF5"/>
    <w:rsid w:val="00A24D7A"/>
    <w:rsid w:val="00A25244"/>
    <w:rsid w:val="00A2557A"/>
    <w:rsid w:val="00A257A7"/>
    <w:rsid w:val="00A275F7"/>
    <w:rsid w:val="00A30554"/>
    <w:rsid w:val="00A31F7E"/>
    <w:rsid w:val="00A320AF"/>
    <w:rsid w:val="00A3301D"/>
    <w:rsid w:val="00A33CBC"/>
    <w:rsid w:val="00A34AF4"/>
    <w:rsid w:val="00A3541A"/>
    <w:rsid w:val="00A35D35"/>
    <w:rsid w:val="00A362F6"/>
    <w:rsid w:val="00A405EA"/>
    <w:rsid w:val="00A417BF"/>
    <w:rsid w:val="00A424D5"/>
    <w:rsid w:val="00A4420A"/>
    <w:rsid w:val="00A44A87"/>
    <w:rsid w:val="00A44EE6"/>
    <w:rsid w:val="00A45006"/>
    <w:rsid w:val="00A461E9"/>
    <w:rsid w:val="00A4634B"/>
    <w:rsid w:val="00A46626"/>
    <w:rsid w:val="00A466DC"/>
    <w:rsid w:val="00A46874"/>
    <w:rsid w:val="00A5046C"/>
    <w:rsid w:val="00A509BF"/>
    <w:rsid w:val="00A5153B"/>
    <w:rsid w:val="00A51919"/>
    <w:rsid w:val="00A5317F"/>
    <w:rsid w:val="00A533AA"/>
    <w:rsid w:val="00A533EB"/>
    <w:rsid w:val="00A534F3"/>
    <w:rsid w:val="00A5369F"/>
    <w:rsid w:val="00A53982"/>
    <w:rsid w:val="00A54297"/>
    <w:rsid w:val="00A57232"/>
    <w:rsid w:val="00A63A3A"/>
    <w:rsid w:val="00A640E5"/>
    <w:rsid w:val="00A64235"/>
    <w:rsid w:val="00A64EBE"/>
    <w:rsid w:val="00A6548A"/>
    <w:rsid w:val="00A65F66"/>
    <w:rsid w:val="00A66112"/>
    <w:rsid w:val="00A665BE"/>
    <w:rsid w:val="00A66FE7"/>
    <w:rsid w:val="00A678D9"/>
    <w:rsid w:val="00A67C14"/>
    <w:rsid w:val="00A7091E"/>
    <w:rsid w:val="00A726A7"/>
    <w:rsid w:val="00A72E7C"/>
    <w:rsid w:val="00A74210"/>
    <w:rsid w:val="00A7440B"/>
    <w:rsid w:val="00A75DDE"/>
    <w:rsid w:val="00A760FE"/>
    <w:rsid w:val="00A764E2"/>
    <w:rsid w:val="00A76FA5"/>
    <w:rsid w:val="00A77189"/>
    <w:rsid w:val="00A7765D"/>
    <w:rsid w:val="00A77B4A"/>
    <w:rsid w:val="00A80A43"/>
    <w:rsid w:val="00A8115F"/>
    <w:rsid w:val="00A824A5"/>
    <w:rsid w:val="00A83EED"/>
    <w:rsid w:val="00A842F9"/>
    <w:rsid w:val="00A85219"/>
    <w:rsid w:val="00A85AA7"/>
    <w:rsid w:val="00A87C3A"/>
    <w:rsid w:val="00A900BA"/>
    <w:rsid w:val="00A91401"/>
    <w:rsid w:val="00A93011"/>
    <w:rsid w:val="00A931BE"/>
    <w:rsid w:val="00A93364"/>
    <w:rsid w:val="00A93782"/>
    <w:rsid w:val="00A93999"/>
    <w:rsid w:val="00A9425A"/>
    <w:rsid w:val="00A9616E"/>
    <w:rsid w:val="00AA0A64"/>
    <w:rsid w:val="00AA14AA"/>
    <w:rsid w:val="00AA168B"/>
    <w:rsid w:val="00AA1860"/>
    <w:rsid w:val="00AA20C2"/>
    <w:rsid w:val="00AA35EE"/>
    <w:rsid w:val="00AA4681"/>
    <w:rsid w:val="00AA4A09"/>
    <w:rsid w:val="00AA510C"/>
    <w:rsid w:val="00AA55AA"/>
    <w:rsid w:val="00AA7509"/>
    <w:rsid w:val="00AA755C"/>
    <w:rsid w:val="00AA7851"/>
    <w:rsid w:val="00AB07A7"/>
    <w:rsid w:val="00AB25EE"/>
    <w:rsid w:val="00AB66E7"/>
    <w:rsid w:val="00AB6AAE"/>
    <w:rsid w:val="00AB72FD"/>
    <w:rsid w:val="00AB7F9F"/>
    <w:rsid w:val="00AC1338"/>
    <w:rsid w:val="00AC1991"/>
    <w:rsid w:val="00AC2C62"/>
    <w:rsid w:val="00AC31A1"/>
    <w:rsid w:val="00AC4C7F"/>
    <w:rsid w:val="00AC5046"/>
    <w:rsid w:val="00AC58F0"/>
    <w:rsid w:val="00AC5E4E"/>
    <w:rsid w:val="00AC7983"/>
    <w:rsid w:val="00AC79BB"/>
    <w:rsid w:val="00AC7DBE"/>
    <w:rsid w:val="00AD004F"/>
    <w:rsid w:val="00AD0912"/>
    <w:rsid w:val="00AD1C69"/>
    <w:rsid w:val="00AD1E8C"/>
    <w:rsid w:val="00AD1EC7"/>
    <w:rsid w:val="00AD224B"/>
    <w:rsid w:val="00AD3FD9"/>
    <w:rsid w:val="00AD4AD3"/>
    <w:rsid w:val="00AD5A8A"/>
    <w:rsid w:val="00AD6957"/>
    <w:rsid w:val="00AD6D97"/>
    <w:rsid w:val="00AD78FE"/>
    <w:rsid w:val="00AE01A9"/>
    <w:rsid w:val="00AE03E5"/>
    <w:rsid w:val="00AE04F6"/>
    <w:rsid w:val="00AE138F"/>
    <w:rsid w:val="00AE3B09"/>
    <w:rsid w:val="00AE3BF7"/>
    <w:rsid w:val="00AE4A90"/>
    <w:rsid w:val="00AE538A"/>
    <w:rsid w:val="00AE61DD"/>
    <w:rsid w:val="00AE67F8"/>
    <w:rsid w:val="00AE6D80"/>
    <w:rsid w:val="00AE7547"/>
    <w:rsid w:val="00AE756E"/>
    <w:rsid w:val="00AF04A6"/>
    <w:rsid w:val="00AF163F"/>
    <w:rsid w:val="00AF204B"/>
    <w:rsid w:val="00AF23C4"/>
    <w:rsid w:val="00AF27D5"/>
    <w:rsid w:val="00AF2A07"/>
    <w:rsid w:val="00AF2E5C"/>
    <w:rsid w:val="00AF2E88"/>
    <w:rsid w:val="00AF3C0E"/>
    <w:rsid w:val="00AF41A8"/>
    <w:rsid w:val="00AF7D28"/>
    <w:rsid w:val="00B00639"/>
    <w:rsid w:val="00B01AC8"/>
    <w:rsid w:val="00B02D6D"/>
    <w:rsid w:val="00B033B6"/>
    <w:rsid w:val="00B065CC"/>
    <w:rsid w:val="00B0665C"/>
    <w:rsid w:val="00B0717F"/>
    <w:rsid w:val="00B07822"/>
    <w:rsid w:val="00B1025C"/>
    <w:rsid w:val="00B10E36"/>
    <w:rsid w:val="00B10FC6"/>
    <w:rsid w:val="00B11956"/>
    <w:rsid w:val="00B128FC"/>
    <w:rsid w:val="00B13825"/>
    <w:rsid w:val="00B1418F"/>
    <w:rsid w:val="00B14747"/>
    <w:rsid w:val="00B158EF"/>
    <w:rsid w:val="00B159C5"/>
    <w:rsid w:val="00B16AC9"/>
    <w:rsid w:val="00B199F5"/>
    <w:rsid w:val="00B21186"/>
    <w:rsid w:val="00B211BF"/>
    <w:rsid w:val="00B21C92"/>
    <w:rsid w:val="00B22166"/>
    <w:rsid w:val="00B2237A"/>
    <w:rsid w:val="00B22D76"/>
    <w:rsid w:val="00B23044"/>
    <w:rsid w:val="00B23282"/>
    <w:rsid w:val="00B23D47"/>
    <w:rsid w:val="00B243DC"/>
    <w:rsid w:val="00B24D32"/>
    <w:rsid w:val="00B25249"/>
    <w:rsid w:val="00B25692"/>
    <w:rsid w:val="00B26058"/>
    <w:rsid w:val="00B26AE6"/>
    <w:rsid w:val="00B26DC9"/>
    <w:rsid w:val="00B27CCA"/>
    <w:rsid w:val="00B30072"/>
    <w:rsid w:val="00B3025A"/>
    <w:rsid w:val="00B3065E"/>
    <w:rsid w:val="00B312E4"/>
    <w:rsid w:val="00B31F2A"/>
    <w:rsid w:val="00B321CB"/>
    <w:rsid w:val="00B3316E"/>
    <w:rsid w:val="00B3325E"/>
    <w:rsid w:val="00B352C5"/>
    <w:rsid w:val="00B35B04"/>
    <w:rsid w:val="00B361BE"/>
    <w:rsid w:val="00B36567"/>
    <w:rsid w:val="00B377DC"/>
    <w:rsid w:val="00B40285"/>
    <w:rsid w:val="00B42EA2"/>
    <w:rsid w:val="00B434C6"/>
    <w:rsid w:val="00B43CC4"/>
    <w:rsid w:val="00B4427C"/>
    <w:rsid w:val="00B463BA"/>
    <w:rsid w:val="00B46453"/>
    <w:rsid w:val="00B50C50"/>
    <w:rsid w:val="00B51D47"/>
    <w:rsid w:val="00B51EFF"/>
    <w:rsid w:val="00B51FBC"/>
    <w:rsid w:val="00B52530"/>
    <w:rsid w:val="00B536D4"/>
    <w:rsid w:val="00B5481B"/>
    <w:rsid w:val="00B56DE6"/>
    <w:rsid w:val="00B57AB6"/>
    <w:rsid w:val="00B60655"/>
    <w:rsid w:val="00B60E70"/>
    <w:rsid w:val="00B61C0B"/>
    <w:rsid w:val="00B62FF2"/>
    <w:rsid w:val="00B630B0"/>
    <w:rsid w:val="00B638C9"/>
    <w:rsid w:val="00B6532C"/>
    <w:rsid w:val="00B6650A"/>
    <w:rsid w:val="00B6689C"/>
    <w:rsid w:val="00B679C4"/>
    <w:rsid w:val="00B7162A"/>
    <w:rsid w:val="00B73474"/>
    <w:rsid w:val="00B73748"/>
    <w:rsid w:val="00B73E93"/>
    <w:rsid w:val="00B74323"/>
    <w:rsid w:val="00B76422"/>
    <w:rsid w:val="00B76F6E"/>
    <w:rsid w:val="00B77871"/>
    <w:rsid w:val="00B81185"/>
    <w:rsid w:val="00B81309"/>
    <w:rsid w:val="00B81D55"/>
    <w:rsid w:val="00B83887"/>
    <w:rsid w:val="00B8430E"/>
    <w:rsid w:val="00B846AA"/>
    <w:rsid w:val="00B84C5A"/>
    <w:rsid w:val="00B84FE3"/>
    <w:rsid w:val="00B85648"/>
    <w:rsid w:val="00B86BB5"/>
    <w:rsid w:val="00B86CA9"/>
    <w:rsid w:val="00B87371"/>
    <w:rsid w:val="00B90541"/>
    <w:rsid w:val="00B91D7E"/>
    <w:rsid w:val="00B920A6"/>
    <w:rsid w:val="00B930EC"/>
    <w:rsid w:val="00B94C4A"/>
    <w:rsid w:val="00B94D61"/>
    <w:rsid w:val="00B95100"/>
    <w:rsid w:val="00B95210"/>
    <w:rsid w:val="00B956C4"/>
    <w:rsid w:val="00B9575B"/>
    <w:rsid w:val="00B96EE9"/>
    <w:rsid w:val="00B97300"/>
    <w:rsid w:val="00B9733E"/>
    <w:rsid w:val="00B979F3"/>
    <w:rsid w:val="00BA09AD"/>
    <w:rsid w:val="00BA27F7"/>
    <w:rsid w:val="00BA3545"/>
    <w:rsid w:val="00BA5023"/>
    <w:rsid w:val="00BA5BB2"/>
    <w:rsid w:val="00BA5C0D"/>
    <w:rsid w:val="00BB0B1E"/>
    <w:rsid w:val="00BB30EC"/>
    <w:rsid w:val="00BB46F6"/>
    <w:rsid w:val="00BB528C"/>
    <w:rsid w:val="00BB5740"/>
    <w:rsid w:val="00BB60B9"/>
    <w:rsid w:val="00BB6830"/>
    <w:rsid w:val="00BB6D8C"/>
    <w:rsid w:val="00BC1534"/>
    <w:rsid w:val="00BC2954"/>
    <w:rsid w:val="00BC2DEA"/>
    <w:rsid w:val="00BC30F6"/>
    <w:rsid w:val="00BC3109"/>
    <w:rsid w:val="00BC5DB8"/>
    <w:rsid w:val="00BC6167"/>
    <w:rsid w:val="00BC7091"/>
    <w:rsid w:val="00BC770C"/>
    <w:rsid w:val="00BD07BA"/>
    <w:rsid w:val="00BD0EE8"/>
    <w:rsid w:val="00BD104A"/>
    <w:rsid w:val="00BD112C"/>
    <w:rsid w:val="00BD161F"/>
    <w:rsid w:val="00BD1748"/>
    <w:rsid w:val="00BD23CE"/>
    <w:rsid w:val="00BD3275"/>
    <w:rsid w:val="00BD51D5"/>
    <w:rsid w:val="00BD6C27"/>
    <w:rsid w:val="00BD71D8"/>
    <w:rsid w:val="00BE01C0"/>
    <w:rsid w:val="00BE14A0"/>
    <w:rsid w:val="00BE1625"/>
    <w:rsid w:val="00BE16F6"/>
    <w:rsid w:val="00BE1B31"/>
    <w:rsid w:val="00BE22A2"/>
    <w:rsid w:val="00BE2985"/>
    <w:rsid w:val="00BE2EBA"/>
    <w:rsid w:val="00BE315F"/>
    <w:rsid w:val="00BE31B9"/>
    <w:rsid w:val="00BE3CF7"/>
    <w:rsid w:val="00BE5F01"/>
    <w:rsid w:val="00BE66D9"/>
    <w:rsid w:val="00BE701A"/>
    <w:rsid w:val="00BE7F44"/>
    <w:rsid w:val="00BF0227"/>
    <w:rsid w:val="00BF1408"/>
    <w:rsid w:val="00BF1D3C"/>
    <w:rsid w:val="00BF3009"/>
    <w:rsid w:val="00BF32B6"/>
    <w:rsid w:val="00BF4E61"/>
    <w:rsid w:val="00BF6518"/>
    <w:rsid w:val="00BF6598"/>
    <w:rsid w:val="00BF6C1A"/>
    <w:rsid w:val="00C0172A"/>
    <w:rsid w:val="00C02549"/>
    <w:rsid w:val="00C041D4"/>
    <w:rsid w:val="00C04FBC"/>
    <w:rsid w:val="00C053FC"/>
    <w:rsid w:val="00C05A43"/>
    <w:rsid w:val="00C0662A"/>
    <w:rsid w:val="00C077AC"/>
    <w:rsid w:val="00C07AC2"/>
    <w:rsid w:val="00C10300"/>
    <w:rsid w:val="00C108BE"/>
    <w:rsid w:val="00C10D52"/>
    <w:rsid w:val="00C11D93"/>
    <w:rsid w:val="00C120A8"/>
    <w:rsid w:val="00C12519"/>
    <w:rsid w:val="00C13198"/>
    <w:rsid w:val="00C13351"/>
    <w:rsid w:val="00C14869"/>
    <w:rsid w:val="00C14B7B"/>
    <w:rsid w:val="00C1608A"/>
    <w:rsid w:val="00C16A9C"/>
    <w:rsid w:val="00C17657"/>
    <w:rsid w:val="00C2083C"/>
    <w:rsid w:val="00C21061"/>
    <w:rsid w:val="00C22112"/>
    <w:rsid w:val="00C22D7D"/>
    <w:rsid w:val="00C23BF6"/>
    <w:rsid w:val="00C24860"/>
    <w:rsid w:val="00C25381"/>
    <w:rsid w:val="00C306C2"/>
    <w:rsid w:val="00C30713"/>
    <w:rsid w:val="00C315B5"/>
    <w:rsid w:val="00C324CF"/>
    <w:rsid w:val="00C32ACB"/>
    <w:rsid w:val="00C32BC0"/>
    <w:rsid w:val="00C32C9A"/>
    <w:rsid w:val="00C343D4"/>
    <w:rsid w:val="00C348C2"/>
    <w:rsid w:val="00C34B38"/>
    <w:rsid w:val="00C35FD5"/>
    <w:rsid w:val="00C36449"/>
    <w:rsid w:val="00C371BF"/>
    <w:rsid w:val="00C37596"/>
    <w:rsid w:val="00C4191E"/>
    <w:rsid w:val="00C42E34"/>
    <w:rsid w:val="00C44087"/>
    <w:rsid w:val="00C44A24"/>
    <w:rsid w:val="00C45939"/>
    <w:rsid w:val="00C45D4A"/>
    <w:rsid w:val="00C45E75"/>
    <w:rsid w:val="00C460E4"/>
    <w:rsid w:val="00C46407"/>
    <w:rsid w:val="00C5054C"/>
    <w:rsid w:val="00C5163A"/>
    <w:rsid w:val="00C517D2"/>
    <w:rsid w:val="00C51FD4"/>
    <w:rsid w:val="00C52CDF"/>
    <w:rsid w:val="00C53A54"/>
    <w:rsid w:val="00C53B75"/>
    <w:rsid w:val="00C54CE7"/>
    <w:rsid w:val="00C54D53"/>
    <w:rsid w:val="00C550F3"/>
    <w:rsid w:val="00C55298"/>
    <w:rsid w:val="00C559AA"/>
    <w:rsid w:val="00C56708"/>
    <w:rsid w:val="00C571D4"/>
    <w:rsid w:val="00C6057C"/>
    <w:rsid w:val="00C652D8"/>
    <w:rsid w:val="00C653CC"/>
    <w:rsid w:val="00C6577C"/>
    <w:rsid w:val="00C67270"/>
    <w:rsid w:val="00C70366"/>
    <w:rsid w:val="00C7078E"/>
    <w:rsid w:val="00C72EC3"/>
    <w:rsid w:val="00C74109"/>
    <w:rsid w:val="00C75842"/>
    <w:rsid w:val="00C75ACD"/>
    <w:rsid w:val="00C76143"/>
    <w:rsid w:val="00C76222"/>
    <w:rsid w:val="00C7657E"/>
    <w:rsid w:val="00C76FB4"/>
    <w:rsid w:val="00C7766D"/>
    <w:rsid w:val="00C77760"/>
    <w:rsid w:val="00C77CF5"/>
    <w:rsid w:val="00C80632"/>
    <w:rsid w:val="00C80E46"/>
    <w:rsid w:val="00C814D4"/>
    <w:rsid w:val="00C81A3B"/>
    <w:rsid w:val="00C81BDA"/>
    <w:rsid w:val="00C828AD"/>
    <w:rsid w:val="00C84B02"/>
    <w:rsid w:val="00C85594"/>
    <w:rsid w:val="00C85E36"/>
    <w:rsid w:val="00C86261"/>
    <w:rsid w:val="00C86E17"/>
    <w:rsid w:val="00C86EE1"/>
    <w:rsid w:val="00C8704A"/>
    <w:rsid w:val="00C8794C"/>
    <w:rsid w:val="00C87D32"/>
    <w:rsid w:val="00C87DA1"/>
    <w:rsid w:val="00C87E4F"/>
    <w:rsid w:val="00C90499"/>
    <w:rsid w:val="00C90A1E"/>
    <w:rsid w:val="00C90BE4"/>
    <w:rsid w:val="00C90E58"/>
    <w:rsid w:val="00C91812"/>
    <w:rsid w:val="00C92291"/>
    <w:rsid w:val="00C930A8"/>
    <w:rsid w:val="00C93538"/>
    <w:rsid w:val="00C93C6A"/>
    <w:rsid w:val="00C9523C"/>
    <w:rsid w:val="00C956B4"/>
    <w:rsid w:val="00C97562"/>
    <w:rsid w:val="00C9789F"/>
    <w:rsid w:val="00C97946"/>
    <w:rsid w:val="00C979D9"/>
    <w:rsid w:val="00CA05E6"/>
    <w:rsid w:val="00CA0C24"/>
    <w:rsid w:val="00CA1A65"/>
    <w:rsid w:val="00CA2170"/>
    <w:rsid w:val="00CA392E"/>
    <w:rsid w:val="00CA3CD3"/>
    <w:rsid w:val="00CA454E"/>
    <w:rsid w:val="00CA7B56"/>
    <w:rsid w:val="00CB01C3"/>
    <w:rsid w:val="00CB01E5"/>
    <w:rsid w:val="00CB0F80"/>
    <w:rsid w:val="00CB1713"/>
    <w:rsid w:val="00CB2B63"/>
    <w:rsid w:val="00CB2B9A"/>
    <w:rsid w:val="00CB3227"/>
    <w:rsid w:val="00CB3589"/>
    <w:rsid w:val="00CB550A"/>
    <w:rsid w:val="00CB5A11"/>
    <w:rsid w:val="00CB670A"/>
    <w:rsid w:val="00CB705B"/>
    <w:rsid w:val="00CB76C8"/>
    <w:rsid w:val="00CB7877"/>
    <w:rsid w:val="00CB7C89"/>
    <w:rsid w:val="00CC0756"/>
    <w:rsid w:val="00CC29D7"/>
    <w:rsid w:val="00CC49A7"/>
    <w:rsid w:val="00CC5FE2"/>
    <w:rsid w:val="00CC7C19"/>
    <w:rsid w:val="00CD0630"/>
    <w:rsid w:val="00CD0D0F"/>
    <w:rsid w:val="00CD235D"/>
    <w:rsid w:val="00CD4048"/>
    <w:rsid w:val="00CD47CD"/>
    <w:rsid w:val="00CD493E"/>
    <w:rsid w:val="00CD4AA0"/>
    <w:rsid w:val="00CD5009"/>
    <w:rsid w:val="00CD708B"/>
    <w:rsid w:val="00CD7D2D"/>
    <w:rsid w:val="00CE0FC1"/>
    <w:rsid w:val="00CE1037"/>
    <w:rsid w:val="00CE13E5"/>
    <w:rsid w:val="00CE1BE3"/>
    <w:rsid w:val="00CE21ED"/>
    <w:rsid w:val="00CE3ADA"/>
    <w:rsid w:val="00CE3D22"/>
    <w:rsid w:val="00CE5E62"/>
    <w:rsid w:val="00CE60A2"/>
    <w:rsid w:val="00CE77CA"/>
    <w:rsid w:val="00CF34F3"/>
    <w:rsid w:val="00CF495A"/>
    <w:rsid w:val="00CF55C4"/>
    <w:rsid w:val="00D011D6"/>
    <w:rsid w:val="00D01A03"/>
    <w:rsid w:val="00D0208C"/>
    <w:rsid w:val="00D03F34"/>
    <w:rsid w:val="00D05675"/>
    <w:rsid w:val="00D05E5C"/>
    <w:rsid w:val="00D07176"/>
    <w:rsid w:val="00D076D4"/>
    <w:rsid w:val="00D078F3"/>
    <w:rsid w:val="00D12CEF"/>
    <w:rsid w:val="00D12E92"/>
    <w:rsid w:val="00D131EA"/>
    <w:rsid w:val="00D135F8"/>
    <w:rsid w:val="00D13977"/>
    <w:rsid w:val="00D149FD"/>
    <w:rsid w:val="00D14A1B"/>
    <w:rsid w:val="00D15484"/>
    <w:rsid w:val="00D163F5"/>
    <w:rsid w:val="00D16918"/>
    <w:rsid w:val="00D17E67"/>
    <w:rsid w:val="00D200D6"/>
    <w:rsid w:val="00D21109"/>
    <w:rsid w:val="00D21232"/>
    <w:rsid w:val="00D21AB9"/>
    <w:rsid w:val="00D22A0E"/>
    <w:rsid w:val="00D242C2"/>
    <w:rsid w:val="00D26057"/>
    <w:rsid w:val="00D26319"/>
    <w:rsid w:val="00D26454"/>
    <w:rsid w:val="00D27C4A"/>
    <w:rsid w:val="00D27C99"/>
    <w:rsid w:val="00D3025C"/>
    <w:rsid w:val="00D3034F"/>
    <w:rsid w:val="00D30554"/>
    <w:rsid w:val="00D310B0"/>
    <w:rsid w:val="00D32785"/>
    <w:rsid w:val="00D32D5F"/>
    <w:rsid w:val="00D35493"/>
    <w:rsid w:val="00D3551B"/>
    <w:rsid w:val="00D378A1"/>
    <w:rsid w:val="00D37BBE"/>
    <w:rsid w:val="00D409F5"/>
    <w:rsid w:val="00D40B53"/>
    <w:rsid w:val="00D412BB"/>
    <w:rsid w:val="00D42529"/>
    <w:rsid w:val="00D42FC1"/>
    <w:rsid w:val="00D44BDE"/>
    <w:rsid w:val="00D44FE0"/>
    <w:rsid w:val="00D45A7E"/>
    <w:rsid w:val="00D45E86"/>
    <w:rsid w:val="00D4659E"/>
    <w:rsid w:val="00D465CC"/>
    <w:rsid w:val="00D4719C"/>
    <w:rsid w:val="00D474DB"/>
    <w:rsid w:val="00D5261A"/>
    <w:rsid w:val="00D52E79"/>
    <w:rsid w:val="00D5393D"/>
    <w:rsid w:val="00D53EE9"/>
    <w:rsid w:val="00D5687E"/>
    <w:rsid w:val="00D56C28"/>
    <w:rsid w:val="00D56F48"/>
    <w:rsid w:val="00D57DC8"/>
    <w:rsid w:val="00D613C5"/>
    <w:rsid w:val="00D649A7"/>
    <w:rsid w:val="00D669CF"/>
    <w:rsid w:val="00D66B55"/>
    <w:rsid w:val="00D67C84"/>
    <w:rsid w:val="00D67C8C"/>
    <w:rsid w:val="00D67D28"/>
    <w:rsid w:val="00D7016E"/>
    <w:rsid w:val="00D70EB7"/>
    <w:rsid w:val="00D715E9"/>
    <w:rsid w:val="00D742DE"/>
    <w:rsid w:val="00D750B1"/>
    <w:rsid w:val="00D759E5"/>
    <w:rsid w:val="00D763BC"/>
    <w:rsid w:val="00D76678"/>
    <w:rsid w:val="00D77979"/>
    <w:rsid w:val="00D801CE"/>
    <w:rsid w:val="00D80922"/>
    <w:rsid w:val="00D847D4"/>
    <w:rsid w:val="00D847F5"/>
    <w:rsid w:val="00D855C0"/>
    <w:rsid w:val="00D87B6B"/>
    <w:rsid w:val="00D90B80"/>
    <w:rsid w:val="00D90FB6"/>
    <w:rsid w:val="00D9181B"/>
    <w:rsid w:val="00D94B87"/>
    <w:rsid w:val="00D958DF"/>
    <w:rsid w:val="00DA06C9"/>
    <w:rsid w:val="00DA25B7"/>
    <w:rsid w:val="00DA25F7"/>
    <w:rsid w:val="00DA2A02"/>
    <w:rsid w:val="00DA2D1D"/>
    <w:rsid w:val="00DA37A3"/>
    <w:rsid w:val="00DA41C8"/>
    <w:rsid w:val="00DA4D27"/>
    <w:rsid w:val="00DB0D23"/>
    <w:rsid w:val="00DB13DA"/>
    <w:rsid w:val="00DB19BB"/>
    <w:rsid w:val="00DB1D20"/>
    <w:rsid w:val="00DB1DE0"/>
    <w:rsid w:val="00DB3072"/>
    <w:rsid w:val="00DB42F7"/>
    <w:rsid w:val="00DB52DD"/>
    <w:rsid w:val="00DB5992"/>
    <w:rsid w:val="00DB65ED"/>
    <w:rsid w:val="00DC155C"/>
    <w:rsid w:val="00DC25F2"/>
    <w:rsid w:val="00DC3937"/>
    <w:rsid w:val="00DC3DA9"/>
    <w:rsid w:val="00DC3F95"/>
    <w:rsid w:val="00DC43C7"/>
    <w:rsid w:val="00DC54D4"/>
    <w:rsid w:val="00DC727C"/>
    <w:rsid w:val="00DC7C69"/>
    <w:rsid w:val="00DC7CBE"/>
    <w:rsid w:val="00DD0D2A"/>
    <w:rsid w:val="00DD2FB4"/>
    <w:rsid w:val="00DD3081"/>
    <w:rsid w:val="00DD5526"/>
    <w:rsid w:val="00DD5F17"/>
    <w:rsid w:val="00DD76ED"/>
    <w:rsid w:val="00DE0666"/>
    <w:rsid w:val="00DE0E4A"/>
    <w:rsid w:val="00DE374F"/>
    <w:rsid w:val="00DE404A"/>
    <w:rsid w:val="00DE5766"/>
    <w:rsid w:val="00DE6A59"/>
    <w:rsid w:val="00DE6D30"/>
    <w:rsid w:val="00DE7DAA"/>
    <w:rsid w:val="00DF064F"/>
    <w:rsid w:val="00DF0997"/>
    <w:rsid w:val="00DF14BB"/>
    <w:rsid w:val="00DF1A82"/>
    <w:rsid w:val="00DF1B43"/>
    <w:rsid w:val="00DF1BF4"/>
    <w:rsid w:val="00DF1C93"/>
    <w:rsid w:val="00DF5405"/>
    <w:rsid w:val="00DF6132"/>
    <w:rsid w:val="00E00622"/>
    <w:rsid w:val="00E017FA"/>
    <w:rsid w:val="00E032CF"/>
    <w:rsid w:val="00E03B15"/>
    <w:rsid w:val="00E043B2"/>
    <w:rsid w:val="00E04A87"/>
    <w:rsid w:val="00E050F8"/>
    <w:rsid w:val="00E065A5"/>
    <w:rsid w:val="00E06E36"/>
    <w:rsid w:val="00E1060E"/>
    <w:rsid w:val="00E10B6C"/>
    <w:rsid w:val="00E10C57"/>
    <w:rsid w:val="00E11447"/>
    <w:rsid w:val="00E122C4"/>
    <w:rsid w:val="00E12C2B"/>
    <w:rsid w:val="00E1329A"/>
    <w:rsid w:val="00E13990"/>
    <w:rsid w:val="00E13CE4"/>
    <w:rsid w:val="00E14A53"/>
    <w:rsid w:val="00E14C2F"/>
    <w:rsid w:val="00E14D4F"/>
    <w:rsid w:val="00E14FC6"/>
    <w:rsid w:val="00E163E7"/>
    <w:rsid w:val="00E16F58"/>
    <w:rsid w:val="00E16F71"/>
    <w:rsid w:val="00E17A8C"/>
    <w:rsid w:val="00E21788"/>
    <w:rsid w:val="00E21FFD"/>
    <w:rsid w:val="00E225DD"/>
    <w:rsid w:val="00E23B13"/>
    <w:rsid w:val="00E27438"/>
    <w:rsid w:val="00E27539"/>
    <w:rsid w:val="00E27B91"/>
    <w:rsid w:val="00E3525D"/>
    <w:rsid w:val="00E40908"/>
    <w:rsid w:val="00E43220"/>
    <w:rsid w:val="00E43678"/>
    <w:rsid w:val="00E454FC"/>
    <w:rsid w:val="00E46611"/>
    <w:rsid w:val="00E46FDA"/>
    <w:rsid w:val="00E50046"/>
    <w:rsid w:val="00E5032D"/>
    <w:rsid w:val="00E50D89"/>
    <w:rsid w:val="00E54BB0"/>
    <w:rsid w:val="00E55AC8"/>
    <w:rsid w:val="00E5741B"/>
    <w:rsid w:val="00E578E2"/>
    <w:rsid w:val="00E61493"/>
    <w:rsid w:val="00E63071"/>
    <w:rsid w:val="00E63EFA"/>
    <w:rsid w:val="00E64325"/>
    <w:rsid w:val="00E66108"/>
    <w:rsid w:val="00E7042F"/>
    <w:rsid w:val="00E707A3"/>
    <w:rsid w:val="00E70A80"/>
    <w:rsid w:val="00E70EE1"/>
    <w:rsid w:val="00E7102F"/>
    <w:rsid w:val="00E72042"/>
    <w:rsid w:val="00E724F0"/>
    <w:rsid w:val="00E72B42"/>
    <w:rsid w:val="00E7424F"/>
    <w:rsid w:val="00E74490"/>
    <w:rsid w:val="00E75477"/>
    <w:rsid w:val="00E756C3"/>
    <w:rsid w:val="00E76CC7"/>
    <w:rsid w:val="00E76E84"/>
    <w:rsid w:val="00E76E93"/>
    <w:rsid w:val="00E80072"/>
    <w:rsid w:val="00E82406"/>
    <w:rsid w:val="00E8244E"/>
    <w:rsid w:val="00E826FE"/>
    <w:rsid w:val="00E83A5C"/>
    <w:rsid w:val="00E84CF8"/>
    <w:rsid w:val="00E85307"/>
    <w:rsid w:val="00E86F80"/>
    <w:rsid w:val="00E8730D"/>
    <w:rsid w:val="00E87CC0"/>
    <w:rsid w:val="00E87CF1"/>
    <w:rsid w:val="00E9179D"/>
    <w:rsid w:val="00E9327B"/>
    <w:rsid w:val="00E9361D"/>
    <w:rsid w:val="00E9448B"/>
    <w:rsid w:val="00E944C7"/>
    <w:rsid w:val="00E95E55"/>
    <w:rsid w:val="00E96155"/>
    <w:rsid w:val="00E9734D"/>
    <w:rsid w:val="00EA028F"/>
    <w:rsid w:val="00EA02FE"/>
    <w:rsid w:val="00EA08CC"/>
    <w:rsid w:val="00EA0EE6"/>
    <w:rsid w:val="00EA197C"/>
    <w:rsid w:val="00EA1A4B"/>
    <w:rsid w:val="00EA2BFB"/>
    <w:rsid w:val="00EA2FB7"/>
    <w:rsid w:val="00EA381D"/>
    <w:rsid w:val="00EA3CE8"/>
    <w:rsid w:val="00EA3F39"/>
    <w:rsid w:val="00EA4204"/>
    <w:rsid w:val="00EA4245"/>
    <w:rsid w:val="00EA55BF"/>
    <w:rsid w:val="00EA5DC1"/>
    <w:rsid w:val="00EA6972"/>
    <w:rsid w:val="00EA6B5B"/>
    <w:rsid w:val="00EA708E"/>
    <w:rsid w:val="00EB1E68"/>
    <w:rsid w:val="00EB2FC5"/>
    <w:rsid w:val="00EB4DF6"/>
    <w:rsid w:val="00EB561A"/>
    <w:rsid w:val="00EB5F9F"/>
    <w:rsid w:val="00EB7022"/>
    <w:rsid w:val="00EB7E67"/>
    <w:rsid w:val="00EC0CEA"/>
    <w:rsid w:val="00EC132D"/>
    <w:rsid w:val="00EC13C2"/>
    <w:rsid w:val="00EC192F"/>
    <w:rsid w:val="00EC19EC"/>
    <w:rsid w:val="00EC2406"/>
    <w:rsid w:val="00EC256D"/>
    <w:rsid w:val="00EC4681"/>
    <w:rsid w:val="00EC4B82"/>
    <w:rsid w:val="00EC54C8"/>
    <w:rsid w:val="00EC7AE2"/>
    <w:rsid w:val="00ED0561"/>
    <w:rsid w:val="00ED080E"/>
    <w:rsid w:val="00ED09D8"/>
    <w:rsid w:val="00ED1555"/>
    <w:rsid w:val="00ED48AF"/>
    <w:rsid w:val="00ED6F4A"/>
    <w:rsid w:val="00EE0B57"/>
    <w:rsid w:val="00EE22A9"/>
    <w:rsid w:val="00EE377E"/>
    <w:rsid w:val="00EE3896"/>
    <w:rsid w:val="00EE391A"/>
    <w:rsid w:val="00EE3D55"/>
    <w:rsid w:val="00EE6122"/>
    <w:rsid w:val="00EE6149"/>
    <w:rsid w:val="00EE636A"/>
    <w:rsid w:val="00EE69A9"/>
    <w:rsid w:val="00EE6CDB"/>
    <w:rsid w:val="00EE702D"/>
    <w:rsid w:val="00EE72D7"/>
    <w:rsid w:val="00EE7FC6"/>
    <w:rsid w:val="00EEC395"/>
    <w:rsid w:val="00EF00FA"/>
    <w:rsid w:val="00EF1FE3"/>
    <w:rsid w:val="00EF421E"/>
    <w:rsid w:val="00EF42FC"/>
    <w:rsid w:val="00EF59CA"/>
    <w:rsid w:val="00EF5D03"/>
    <w:rsid w:val="00EF6841"/>
    <w:rsid w:val="00EF6EB5"/>
    <w:rsid w:val="00EF7412"/>
    <w:rsid w:val="00F006CF"/>
    <w:rsid w:val="00F00D12"/>
    <w:rsid w:val="00F0123F"/>
    <w:rsid w:val="00F015A2"/>
    <w:rsid w:val="00F0241D"/>
    <w:rsid w:val="00F02459"/>
    <w:rsid w:val="00F0645A"/>
    <w:rsid w:val="00F065C7"/>
    <w:rsid w:val="00F072BD"/>
    <w:rsid w:val="00F11398"/>
    <w:rsid w:val="00F12D6D"/>
    <w:rsid w:val="00F1349C"/>
    <w:rsid w:val="00F135A5"/>
    <w:rsid w:val="00F13BF3"/>
    <w:rsid w:val="00F1531E"/>
    <w:rsid w:val="00F16D72"/>
    <w:rsid w:val="00F204D9"/>
    <w:rsid w:val="00F22068"/>
    <w:rsid w:val="00F22DBD"/>
    <w:rsid w:val="00F245A6"/>
    <w:rsid w:val="00F2460D"/>
    <w:rsid w:val="00F254A0"/>
    <w:rsid w:val="00F25958"/>
    <w:rsid w:val="00F265E7"/>
    <w:rsid w:val="00F26952"/>
    <w:rsid w:val="00F26F9E"/>
    <w:rsid w:val="00F30174"/>
    <w:rsid w:val="00F3092E"/>
    <w:rsid w:val="00F320D0"/>
    <w:rsid w:val="00F3286C"/>
    <w:rsid w:val="00F339D8"/>
    <w:rsid w:val="00F357D7"/>
    <w:rsid w:val="00F3584E"/>
    <w:rsid w:val="00F35D84"/>
    <w:rsid w:val="00F361F1"/>
    <w:rsid w:val="00F36669"/>
    <w:rsid w:val="00F40DBA"/>
    <w:rsid w:val="00F41272"/>
    <w:rsid w:val="00F42798"/>
    <w:rsid w:val="00F428CB"/>
    <w:rsid w:val="00F431CD"/>
    <w:rsid w:val="00F4463B"/>
    <w:rsid w:val="00F459BF"/>
    <w:rsid w:val="00F460EB"/>
    <w:rsid w:val="00F4669D"/>
    <w:rsid w:val="00F46F5E"/>
    <w:rsid w:val="00F47591"/>
    <w:rsid w:val="00F47F9D"/>
    <w:rsid w:val="00F502C3"/>
    <w:rsid w:val="00F511D9"/>
    <w:rsid w:val="00F51250"/>
    <w:rsid w:val="00F51D70"/>
    <w:rsid w:val="00F53838"/>
    <w:rsid w:val="00F53C5B"/>
    <w:rsid w:val="00F551C4"/>
    <w:rsid w:val="00F55282"/>
    <w:rsid w:val="00F55EC7"/>
    <w:rsid w:val="00F60648"/>
    <w:rsid w:val="00F61D23"/>
    <w:rsid w:val="00F63503"/>
    <w:rsid w:val="00F6358E"/>
    <w:rsid w:val="00F63BC1"/>
    <w:rsid w:val="00F63CE5"/>
    <w:rsid w:val="00F65849"/>
    <w:rsid w:val="00F66109"/>
    <w:rsid w:val="00F66787"/>
    <w:rsid w:val="00F67210"/>
    <w:rsid w:val="00F71383"/>
    <w:rsid w:val="00F7172F"/>
    <w:rsid w:val="00F720D0"/>
    <w:rsid w:val="00F72707"/>
    <w:rsid w:val="00F72F1A"/>
    <w:rsid w:val="00F730DC"/>
    <w:rsid w:val="00F7596A"/>
    <w:rsid w:val="00F75F22"/>
    <w:rsid w:val="00F76A6D"/>
    <w:rsid w:val="00F81706"/>
    <w:rsid w:val="00F81716"/>
    <w:rsid w:val="00F82200"/>
    <w:rsid w:val="00F829F5"/>
    <w:rsid w:val="00F831E9"/>
    <w:rsid w:val="00F83C14"/>
    <w:rsid w:val="00F84E98"/>
    <w:rsid w:val="00F8659D"/>
    <w:rsid w:val="00F90056"/>
    <w:rsid w:val="00F910D8"/>
    <w:rsid w:val="00F91F72"/>
    <w:rsid w:val="00F92631"/>
    <w:rsid w:val="00F92CF3"/>
    <w:rsid w:val="00F93D82"/>
    <w:rsid w:val="00F94148"/>
    <w:rsid w:val="00F95498"/>
    <w:rsid w:val="00F97BEA"/>
    <w:rsid w:val="00FA0476"/>
    <w:rsid w:val="00FA1113"/>
    <w:rsid w:val="00FA1F40"/>
    <w:rsid w:val="00FA2743"/>
    <w:rsid w:val="00FA27A9"/>
    <w:rsid w:val="00FA2F15"/>
    <w:rsid w:val="00FA376E"/>
    <w:rsid w:val="00FA4635"/>
    <w:rsid w:val="00FA478A"/>
    <w:rsid w:val="00FA5335"/>
    <w:rsid w:val="00FA58F6"/>
    <w:rsid w:val="00FA5CAE"/>
    <w:rsid w:val="00FA5E7B"/>
    <w:rsid w:val="00FA6326"/>
    <w:rsid w:val="00FA6C9C"/>
    <w:rsid w:val="00FA7118"/>
    <w:rsid w:val="00FB0339"/>
    <w:rsid w:val="00FB04E0"/>
    <w:rsid w:val="00FB0794"/>
    <w:rsid w:val="00FB0C51"/>
    <w:rsid w:val="00FB11F1"/>
    <w:rsid w:val="00FB1BE7"/>
    <w:rsid w:val="00FB20ED"/>
    <w:rsid w:val="00FB4D03"/>
    <w:rsid w:val="00FB525B"/>
    <w:rsid w:val="00FB6258"/>
    <w:rsid w:val="00FB65E0"/>
    <w:rsid w:val="00FB7669"/>
    <w:rsid w:val="00FC0322"/>
    <w:rsid w:val="00FC0460"/>
    <w:rsid w:val="00FC1D26"/>
    <w:rsid w:val="00FC2325"/>
    <w:rsid w:val="00FC2A67"/>
    <w:rsid w:val="00FC3D6B"/>
    <w:rsid w:val="00FC591F"/>
    <w:rsid w:val="00FC5AC0"/>
    <w:rsid w:val="00FC6651"/>
    <w:rsid w:val="00FC6CF1"/>
    <w:rsid w:val="00FC72FB"/>
    <w:rsid w:val="00FC746A"/>
    <w:rsid w:val="00FC78ED"/>
    <w:rsid w:val="00FD1A40"/>
    <w:rsid w:val="00FD1EBA"/>
    <w:rsid w:val="00FD3A3E"/>
    <w:rsid w:val="00FD40BB"/>
    <w:rsid w:val="00FD4629"/>
    <w:rsid w:val="00FD5197"/>
    <w:rsid w:val="00FD5253"/>
    <w:rsid w:val="00FD6A88"/>
    <w:rsid w:val="00FD74A4"/>
    <w:rsid w:val="00FD7A5F"/>
    <w:rsid w:val="00FE04C9"/>
    <w:rsid w:val="00FE19D9"/>
    <w:rsid w:val="00FE26F0"/>
    <w:rsid w:val="00FE271B"/>
    <w:rsid w:val="00FE3266"/>
    <w:rsid w:val="00FE363E"/>
    <w:rsid w:val="00FE4001"/>
    <w:rsid w:val="00FE5270"/>
    <w:rsid w:val="00FE5286"/>
    <w:rsid w:val="00FE5E80"/>
    <w:rsid w:val="00FF0B87"/>
    <w:rsid w:val="00FF2547"/>
    <w:rsid w:val="00FF3F2B"/>
    <w:rsid w:val="00FF4453"/>
    <w:rsid w:val="00FF458C"/>
    <w:rsid w:val="00FF55FC"/>
    <w:rsid w:val="00FF5EC0"/>
    <w:rsid w:val="00FF6787"/>
    <w:rsid w:val="00FF701A"/>
    <w:rsid w:val="00FF7A1A"/>
    <w:rsid w:val="0101388A"/>
    <w:rsid w:val="01222B43"/>
    <w:rsid w:val="0125F431"/>
    <w:rsid w:val="012E6E87"/>
    <w:rsid w:val="0131C09C"/>
    <w:rsid w:val="013D4017"/>
    <w:rsid w:val="01476D8A"/>
    <w:rsid w:val="0159B71F"/>
    <w:rsid w:val="0165C004"/>
    <w:rsid w:val="0169BFDD"/>
    <w:rsid w:val="016E2D71"/>
    <w:rsid w:val="0177D3A3"/>
    <w:rsid w:val="0180904F"/>
    <w:rsid w:val="01A50293"/>
    <w:rsid w:val="01C36E8D"/>
    <w:rsid w:val="01C5AEBB"/>
    <w:rsid w:val="01D0EF52"/>
    <w:rsid w:val="01E76C28"/>
    <w:rsid w:val="01E81474"/>
    <w:rsid w:val="01EF0809"/>
    <w:rsid w:val="01F1D409"/>
    <w:rsid w:val="02005BC1"/>
    <w:rsid w:val="0201BD95"/>
    <w:rsid w:val="020AC669"/>
    <w:rsid w:val="0234DE40"/>
    <w:rsid w:val="0235C214"/>
    <w:rsid w:val="024078ED"/>
    <w:rsid w:val="02597B9A"/>
    <w:rsid w:val="027E33B1"/>
    <w:rsid w:val="02842F18"/>
    <w:rsid w:val="028A2757"/>
    <w:rsid w:val="02942E93"/>
    <w:rsid w:val="029F364B"/>
    <w:rsid w:val="02A88020"/>
    <w:rsid w:val="02B62B45"/>
    <w:rsid w:val="02D6C3A2"/>
    <w:rsid w:val="02E9B98F"/>
    <w:rsid w:val="02EFE628"/>
    <w:rsid w:val="02F57C53"/>
    <w:rsid w:val="0303B6D5"/>
    <w:rsid w:val="030D128E"/>
    <w:rsid w:val="031187F7"/>
    <w:rsid w:val="031D4EEB"/>
    <w:rsid w:val="0324EFFE"/>
    <w:rsid w:val="03284766"/>
    <w:rsid w:val="033BEB63"/>
    <w:rsid w:val="033EA44C"/>
    <w:rsid w:val="033FBB95"/>
    <w:rsid w:val="035C71E4"/>
    <w:rsid w:val="03619170"/>
    <w:rsid w:val="03639C3F"/>
    <w:rsid w:val="03660B91"/>
    <w:rsid w:val="0366F2C1"/>
    <w:rsid w:val="036FAB81"/>
    <w:rsid w:val="03742BE5"/>
    <w:rsid w:val="03792F41"/>
    <w:rsid w:val="03972A56"/>
    <w:rsid w:val="039F1AB6"/>
    <w:rsid w:val="03BD1A3F"/>
    <w:rsid w:val="03D2AE0E"/>
    <w:rsid w:val="03D70193"/>
    <w:rsid w:val="03E56A0A"/>
    <w:rsid w:val="03EB22F3"/>
    <w:rsid w:val="03FB2191"/>
    <w:rsid w:val="04025118"/>
    <w:rsid w:val="041A9136"/>
    <w:rsid w:val="041E74E4"/>
    <w:rsid w:val="042173E9"/>
    <w:rsid w:val="043AC6D5"/>
    <w:rsid w:val="043F744F"/>
    <w:rsid w:val="044257D1"/>
    <w:rsid w:val="04827616"/>
    <w:rsid w:val="048ED4DC"/>
    <w:rsid w:val="04966166"/>
    <w:rsid w:val="04991D96"/>
    <w:rsid w:val="04C2B7CC"/>
    <w:rsid w:val="04C2EFB4"/>
    <w:rsid w:val="04C857BC"/>
    <w:rsid w:val="04CB3EF2"/>
    <w:rsid w:val="04CF4DB8"/>
    <w:rsid w:val="04D9A53C"/>
    <w:rsid w:val="04FBB614"/>
    <w:rsid w:val="050CDA65"/>
    <w:rsid w:val="051086B1"/>
    <w:rsid w:val="05180754"/>
    <w:rsid w:val="051B9E3D"/>
    <w:rsid w:val="0520EFDB"/>
    <w:rsid w:val="052E6AF1"/>
    <w:rsid w:val="053735EF"/>
    <w:rsid w:val="054C6471"/>
    <w:rsid w:val="0553A279"/>
    <w:rsid w:val="05567F5B"/>
    <w:rsid w:val="055748E4"/>
    <w:rsid w:val="0568EC76"/>
    <w:rsid w:val="056B8A33"/>
    <w:rsid w:val="057256C7"/>
    <w:rsid w:val="0578308C"/>
    <w:rsid w:val="0593A2EA"/>
    <w:rsid w:val="05A09D30"/>
    <w:rsid w:val="05A604EE"/>
    <w:rsid w:val="05AF055D"/>
    <w:rsid w:val="05B3ABA8"/>
    <w:rsid w:val="05B8F598"/>
    <w:rsid w:val="05E7112D"/>
    <w:rsid w:val="05E7DB4B"/>
    <w:rsid w:val="05EC854B"/>
    <w:rsid w:val="05F22251"/>
    <w:rsid w:val="062E8AEE"/>
    <w:rsid w:val="063123C2"/>
    <w:rsid w:val="0634A2DB"/>
    <w:rsid w:val="0635F520"/>
    <w:rsid w:val="06425F64"/>
    <w:rsid w:val="06431959"/>
    <w:rsid w:val="065B0DDE"/>
    <w:rsid w:val="066073D8"/>
    <w:rsid w:val="06650FA2"/>
    <w:rsid w:val="067992EE"/>
    <w:rsid w:val="06811699"/>
    <w:rsid w:val="06835793"/>
    <w:rsid w:val="0685E215"/>
    <w:rsid w:val="06935B05"/>
    <w:rsid w:val="069652C2"/>
    <w:rsid w:val="0697F673"/>
    <w:rsid w:val="06A2BDC6"/>
    <w:rsid w:val="06B279AE"/>
    <w:rsid w:val="06B9F930"/>
    <w:rsid w:val="06C5B14C"/>
    <w:rsid w:val="06CB153B"/>
    <w:rsid w:val="06D7057B"/>
    <w:rsid w:val="06D80905"/>
    <w:rsid w:val="06E43E55"/>
    <w:rsid w:val="06E558EC"/>
    <w:rsid w:val="06EF1CC9"/>
    <w:rsid w:val="06F5379F"/>
    <w:rsid w:val="06F783DF"/>
    <w:rsid w:val="0708DFD4"/>
    <w:rsid w:val="070AD59F"/>
    <w:rsid w:val="07114462"/>
    <w:rsid w:val="072B8F89"/>
    <w:rsid w:val="07460AD4"/>
    <w:rsid w:val="074782D5"/>
    <w:rsid w:val="074B8D99"/>
    <w:rsid w:val="076DD679"/>
    <w:rsid w:val="0791E5F3"/>
    <w:rsid w:val="079862B5"/>
    <w:rsid w:val="07A199B6"/>
    <w:rsid w:val="07A734FE"/>
    <w:rsid w:val="07A9D49F"/>
    <w:rsid w:val="07B17B2A"/>
    <w:rsid w:val="07BCE388"/>
    <w:rsid w:val="07C6088E"/>
    <w:rsid w:val="07C9D022"/>
    <w:rsid w:val="07CD5BAA"/>
    <w:rsid w:val="07EECDDB"/>
    <w:rsid w:val="07F8656D"/>
    <w:rsid w:val="080F4EF6"/>
    <w:rsid w:val="081D9A81"/>
    <w:rsid w:val="0823FD7D"/>
    <w:rsid w:val="08265522"/>
    <w:rsid w:val="08304475"/>
    <w:rsid w:val="083CC36B"/>
    <w:rsid w:val="0840BCAA"/>
    <w:rsid w:val="08583A40"/>
    <w:rsid w:val="08585B1C"/>
    <w:rsid w:val="085FF351"/>
    <w:rsid w:val="08601FCD"/>
    <w:rsid w:val="086278E2"/>
    <w:rsid w:val="0866B858"/>
    <w:rsid w:val="086E2791"/>
    <w:rsid w:val="0881437A"/>
    <w:rsid w:val="0882C8B5"/>
    <w:rsid w:val="088A46BE"/>
    <w:rsid w:val="08BA2665"/>
    <w:rsid w:val="08C3CF1B"/>
    <w:rsid w:val="08C56898"/>
    <w:rsid w:val="08CF071D"/>
    <w:rsid w:val="08D36014"/>
    <w:rsid w:val="08DB96A5"/>
    <w:rsid w:val="08DC4180"/>
    <w:rsid w:val="08F25CA1"/>
    <w:rsid w:val="0902D78D"/>
    <w:rsid w:val="091025B2"/>
    <w:rsid w:val="09123723"/>
    <w:rsid w:val="09157C58"/>
    <w:rsid w:val="09271836"/>
    <w:rsid w:val="092A566F"/>
    <w:rsid w:val="0937A7AB"/>
    <w:rsid w:val="09413352"/>
    <w:rsid w:val="09431710"/>
    <w:rsid w:val="094CE069"/>
    <w:rsid w:val="0965C534"/>
    <w:rsid w:val="0967CA29"/>
    <w:rsid w:val="09696740"/>
    <w:rsid w:val="096ED3A3"/>
    <w:rsid w:val="09725889"/>
    <w:rsid w:val="0980308B"/>
    <w:rsid w:val="098EC653"/>
    <w:rsid w:val="0992EE8D"/>
    <w:rsid w:val="0996244C"/>
    <w:rsid w:val="09AC7B95"/>
    <w:rsid w:val="09ACD05A"/>
    <w:rsid w:val="09B285B5"/>
    <w:rsid w:val="09CAF906"/>
    <w:rsid w:val="09CFC73F"/>
    <w:rsid w:val="09CFD285"/>
    <w:rsid w:val="09D4B26E"/>
    <w:rsid w:val="09D8BE07"/>
    <w:rsid w:val="09E08315"/>
    <w:rsid w:val="09E6A405"/>
    <w:rsid w:val="09EC4E39"/>
    <w:rsid w:val="0A07EB5E"/>
    <w:rsid w:val="0A126C0D"/>
    <w:rsid w:val="0A179BF4"/>
    <w:rsid w:val="0A17CCAC"/>
    <w:rsid w:val="0A207BF2"/>
    <w:rsid w:val="0A248BDF"/>
    <w:rsid w:val="0A24CB1A"/>
    <w:rsid w:val="0A282166"/>
    <w:rsid w:val="0A2A8075"/>
    <w:rsid w:val="0A41D4D7"/>
    <w:rsid w:val="0A462E01"/>
    <w:rsid w:val="0A5BCE91"/>
    <w:rsid w:val="0A6AD57D"/>
    <w:rsid w:val="0A774577"/>
    <w:rsid w:val="0A8C4107"/>
    <w:rsid w:val="0A97FE75"/>
    <w:rsid w:val="0A9F770D"/>
    <w:rsid w:val="0AA2C89C"/>
    <w:rsid w:val="0AA418E1"/>
    <w:rsid w:val="0AA5D9DA"/>
    <w:rsid w:val="0AAAB354"/>
    <w:rsid w:val="0AB268C9"/>
    <w:rsid w:val="0AC3006A"/>
    <w:rsid w:val="0AE50EAA"/>
    <w:rsid w:val="0AE89AFF"/>
    <w:rsid w:val="0AEDF399"/>
    <w:rsid w:val="0B00155E"/>
    <w:rsid w:val="0B059B95"/>
    <w:rsid w:val="0B20DB89"/>
    <w:rsid w:val="0B3CFC1A"/>
    <w:rsid w:val="0B5702E2"/>
    <w:rsid w:val="0B5AF61D"/>
    <w:rsid w:val="0B62F5C3"/>
    <w:rsid w:val="0B6C705E"/>
    <w:rsid w:val="0B6DEBCD"/>
    <w:rsid w:val="0B898A9A"/>
    <w:rsid w:val="0B992A8B"/>
    <w:rsid w:val="0B9F9712"/>
    <w:rsid w:val="0BA7E620"/>
    <w:rsid w:val="0BA99F8C"/>
    <w:rsid w:val="0BAD36D2"/>
    <w:rsid w:val="0BAF746F"/>
    <w:rsid w:val="0BB11628"/>
    <w:rsid w:val="0BB51050"/>
    <w:rsid w:val="0BB65CE0"/>
    <w:rsid w:val="0BC574ED"/>
    <w:rsid w:val="0BC952B6"/>
    <w:rsid w:val="0BD304C7"/>
    <w:rsid w:val="0BDA371B"/>
    <w:rsid w:val="0BE0BD39"/>
    <w:rsid w:val="0BEF92EE"/>
    <w:rsid w:val="0BF41A87"/>
    <w:rsid w:val="0BFE12E5"/>
    <w:rsid w:val="0C0902DE"/>
    <w:rsid w:val="0C0C9D26"/>
    <w:rsid w:val="0C159232"/>
    <w:rsid w:val="0C16BFA8"/>
    <w:rsid w:val="0C21AC0A"/>
    <w:rsid w:val="0C22DBD9"/>
    <w:rsid w:val="0C23DFD4"/>
    <w:rsid w:val="0C282302"/>
    <w:rsid w:val="0C3B0770"/>
    <w:rsid w:val="0C3D2272"/>
    <w:rsid w:val="0C52DBCD"/>
    <w:rsid w:val="0C56AFEE"/>
    <w:rsid w:val="0C5A04CF"/>
    <w:rsid w:val="0C5A5FD1"/>
    <w:rsid w:val="0C5D2A2C"/>
    <w:rsid w:val="0C64D22A"/>
    <w:rsid w:val="0C662711"/>
    <w:rsid w:val="0C7AAF59"/>
    <w:rsid w:val="0C7DBA47"/>
    <w:rsid w:val="0C8E9DCF"/>
    <w:rsid w:val="0C8ED136"/>
    <w:rsid w:val="0C900567"/>
    <w:rsid w:val="0C967F1A"/>
    <w:rsid w:val="0C9E9A13"/>
    <w:rsid w:val="0CA1F1A6"/>
    <w:rsid w:val="0CB01660"/>
    <w:rsid w:val="0CC742BF"/>
    <w:rsid w:val="0CCDEB51"/>
    <w:rsid w:val="0CD014AC"/>
    <w:rsid w:val="0CD58E47"/>
    <w:rsid w:val="0CDFAE3B"/>
    <w:rsid w:val="0CEC324F"/>
    <w:rsid w:val="0CF1A5AE"/>
    <w:rsid w:val="0CFDC765"/>
    <w:rsid w:val="0D022D0A"/>
    <w:rsid w:val="0D06D599"/>
    <w:rsid w:val="0D09E546"/>
    <w:rsid w:val="0D1938A4"/>
    <w:rsid w:val="0D1BAA62"/>
    <w:rsid w:val="0D297B5E"/>
    <w:rsid w:val="0D2E4D47"/>
    <w:rsid w:val="0D44661C"/>
    <w:rsid w:val="0D450F58"/>
    <w:rsid w:val="0D483B68"/>
    <w:rsid w:val="0D59C580"/>
    <w:rsid w:val="0D5F8AE5"/>
    <w:rsid w:val="0D6372C9"/>
    <w:rsid w:val="0D6448DD"/>
    <w:rsid w:val="0D866115"/>
    <w:rsid w:val="0D912366"/>
    <w:rsid w:val="0DA3EE98"/>
    <w:rsid w:val="0DA84E58"/>
    <w:rsid w:val="0DCE096B"/>
    <w:rsid w:val="0DE5BDB4"/>
    <w:rsid w:val="0DE6B0CF"/>
    <w:rsid w:val="0DE7694D"/>
    <w:rsid w:val="0DE78428"/>
    <w:rsid w:val="0DF52A03"/>
    <w:rsid w:val="0DFAEEF5"/>
    <w:rsid w:val="0E0C1EFC"/>
    <w:rsid w:val="0E0EE0DF"/>
    <w:rsid w:val="0E146C34"/>
    <w:rsid w:val="0E23221E"/>
    <w:rsid w:val="0E25CF43"/>
    <w:rsid w:val="0E2C9096"/>
    <w:rsid w:val="0E3A797E"/>
    <w:rsid w:val="0E4D825C"/>
    <w:rsid w:val="0E698E36"/>
    <w:rsid w:val="0E840F2C"/>
    <w:rsid w:val="0E87B3DF"/>
    <w:rsid w:val="0E970DE3"/>
    <w:rsid w:val="0E996CF0"/>
    <w:rsid w:val="0E9A13DA"/>
    <w:rsid w:val="0E9C07DF"/>
    <w:rsid w:val="0EBA0D76"/>
    <w:rsid w:val="0ED2E57C"/>
    <w:rsid w:val="0EEAC462"/>
    <w:rsid w:val="0EED01A8"/>
    <w:rsid w:val="0EF01AE4"/>
    <w:rsid w:val="0EF4E415"/>
    <w:rsid w:val="0EFBA303"/>
    <w:rsid w:val="0F0575ED"/>
    <w:rsid w:val="0F0E3910"/>
    <w:rsid w:val="0F13DA8B"/>
    <w:rsid w:val="0F184F0C"/>
    <w:rsid w:val="0F2C881A"/>
    <w:rsid w:val="0F4417C4"/>
    <w:rsid w:val="0F5FA4D8"/>
    <w:rsid w:val="0F6D3BDA"/>
    <w:rsid w:val="0F7423A6"/>
    <w:rsid w:val="0F764596"/>
    <w:rsid w:val="0F94F14C"/>
    <w:rsid w:val="0F9AD3B2"/>
    <w:rsid w:val="0F9B01F9"/>
    <w:rsid w:val="0FA6DE24"/>
    <w:rsid w:val="0FB57BD7"/>
    <w:rsid w:val="0FBC4C7F"/>
    <w:rsid w:val="0FC2D924"/>
    <w:rsid w:val="0FC4DA21"/>
    <w:rsid w:val="0FCB49D4"/>
    <w:rsid w:val="0FD33DDE"/>
    <w:rsid w:val="0FD50F5F"/>
    <w:rsid w:val="0FD87792"/>
    <w:rsid w:val="0FE3066A"/>
    <w:rsid w:val="0FEEEC38"/>
    <w:rsid w:val="10083E59"/>
    <w:rsid w:val="100CA39C"/>
    <w:rsid w:val="100CB147"/>
    <w:rsid w:val="101B9618"/>
    <w:rsid w:val="101F75BE"/>
    <w:rsid w:val="101FDBD0"/>
    <w:rsid w:val="102333D0"/>
    <w:rsid w:val="1025E8F8"/>
    <w:rsid w:val="1026F387"/>
    <w:rsid w:val="102D2AEF"/>
    <w:rsid w:val="1034AA64"/>
    <w:rsid w:val="103597C2"/>
    <w:rsid w:val="10398E23"/>
    <w:rsid w:val="104FA13C"/>
    <w:rsid w:val="10504F97"/>
    <w:rsid w:val="105C8F37"/>
    <w:rsid w:val="10659FFE"/>
    <w:rsid w:val="106A7BE3"/>
    <w:rsid w:val="107C5DF8"/>
    <w:rsid w:val="107C87C9"/>
    <w:rsid w:val="107E9DE0"/>
    <w:rsid w:val="1082241A"/>
    <w:rsid w:val="108605F4"/>
    <w:rsid w:val="109F93E2"/>
    <w:rsid w:val="10A0F0EE"/>
    <w:rsid w:val="10A55353"/>
    <w:rsid w:val="10A5B122"/>
    <w:rsid w:val="10A72A29"/>
    <w:rsid w:val="10AAC327"/>
    <w:rsid w:val="10AF3DE5"/>
    <w:rsid w:val="10B37D5F"/>
    <w:rsid w:val="10CDF527"/>
    <w:rsid w:val="10D3CFFF"/>
    <w:rsid w:val="10EDDEFD"/>
    <w:rsid w:val="10F8023C"/>
    <w:rsid w:val="10FD4F76"/>
    <w:rsid w:val="110F6B23"/>
    <w:rsid w:val="1110AEB9"/>
    <w:rsid w:val="111EC9E8"/>
    <w:rsid w:val="1142526D"/>
    <w:rsid w:val="114AF125"/>
    <w:rsid w:val="11653678"/>
    <w:rsid w:val="11668970"/>
    <w:rsid w:val="11687089"/>
    <w:rsid w:val="116ADB95"/>
    <w:rsid w:val="118BC692"/>
    <w:rsid w:val="11935A26"/>
    <w:rsid w:val="11954AB4"/>
    <w:rsid w:val="119CFA38"/>
    <w:rsid w:val="11A2DDB7"/>
    <w:rsid w:val="11A92FB8"/>
    <w:rsid w:val="11B01139"/>
    <w:rsid w:val="11B6C228"/>
    <w:rsid w:val="11BB60E0"/>
    <w:rsid w:val="11BCD9A9"/>
    <w:rsid w:val="11C69FA5"/>
    <w:rsid w:val="11D2F091"/>
    <w:rsid w:val="11DD3B2B"/>
    <w:rsid w:val="11F62397"/>
    <w:rsid w:val="120566BD"/>
    <w:rsid w:val="1209E168"/>
    <w:rsid w:val="121B4036"/>
    <w:rsid w:val="1220C0E0"/>
    <w:rsid w:val="1222073E"/>
    <w:rsid w:val="1238EF56"/>
    <w:rsid w:val="1246EB6E"/>
    <w:rsid w:val="1252EC30"/>
    <w:rsid w:val="12592F33"/>
    <w:rsid w:val="125AFE8F"/>
    <w:rsid w:val="1264575A"/>
    <w:rsid w:val="12761061"/>
    <w:rsid w:val="127C4265"/>
    <w:rsid w:val="128A4173"/>
    <w:rsid w:val="12957B79"/>
    <w:rsid w:val="129B98DB"/>
    <w:rsid w:val="129E6AD9"/>
    <w:rsid w:val="12A5A1D2"/>
    <w:rsid w:val="12B4580B"/>
    <w:rsid w:val="12BEC188"/>
    <w:rsid w:val="12CC0B9D"/>
    <w:rsid w:val="12CD8694"/>
    <w:rsid w:val="12E9F70A"/>
    <w:rsid w:val="12FEB594"/>
    <w:rsid w:val="13051DCF"/>
    <w:rsid w:val="131AC1D8"/>
    <w:rsid w:val="1326799D"/>
    <w:rsid w:val="1328F175"/>
    <w:rsid w:val="1342E23E"/>
    <w:rsid w:val="1348E38F"/>
    <w:rsid w:val="134A4C55"/>
    <w:rsid w:val="134CFE20"/>
    <w:rsid w:val="135B37A1"/>
    <w:rsid w:val="1363E876"/>
    <w:rsid w:val="136BFBE7"/>
    <w:rsid w:val="136F747E"/>
    <w:rsid w:val="13705A52"/>
    <w:rsid w:val="13750112"/>
    <w:rsid w:val="1384BCFA"/>
    <w:rsid w:val="138BA711"/>
    <w:rsid w:val="138DD09B"/>
    <w:rsid w:val="1399E6A1"/>
    <w:rsid w:val="13A661E6"/>
    <w:rsid w:val="13AEB157"/>
    <w:rsid w:val="13B199AE"/>
    <w:rsid w:val="13BF7531"/>
    <w:rsid w:val="13BFF86F"/>
    <w:rsid w:val="13C16CA6"/>
    <w:rsid w:val="13D00038"/>
    <w:rsid w:val="13D46ABB"/>
    <w:rsid w:val="13E82AE3"/>
    <w:rsid w:val="13ECA48B"/>
    <w:rsid w:val="13EEA12B"/>
    <w:rsid w:val="13F90807"/>
    <w:rsid w:val="13FF2A01"/>
    <w:rsid w:val="14018179"/>
    <w:rsid w:val="140F4689"/>
    <w:rsid w:val="14128E3F"/>
    <w:rsid w:val="14149A04"/>
    <w:rsid w:val="141D57BF"/>
    <w:rsid w:val="1425FA32"/>
    <w:rsid w:val="14275FCF"/>
    <w:rsid w:val="14342945"/>
    <w:rsid w:val="1434E820"/>
    <w:rsid w:val="14360511"/>
    <w:rsid w:val="1448DDA7"/>
    <w:rsid w:val="144CC188"/>
    <w:rsid w:val="144FBEC2"/>
    <w:rsid w:val="14586C58"/>
    <w:rsid w:val="14673608"/>
    <w:rsid w:val="146C1063"/>
    <w:rsid w:val="14867A93"/>
    <w:rsid w:val="148D0EBC"/>
    <w:rsid w:val="14901CBA"/>
    <w:rsid w:val="1492D125"/>
    <w:rsid w:val="149459D2"/>
    <w:rsid w:val="14BF962B"/>
    <w:rsid w:val="14D1407B"/>
    <w:rsid w:val="14DE3BAF"/>
    <w:rsid w:val="14E8F99A"/>
    <w:rsid w:val="14F14D03"/>
    <w:rsid w:val="14F7C2AD"/>
    <w:rsid w:val="15003E6A"/>
    <w:rsid w:val="15005D97"/>
    <w:rsid w:val="1509C009"/>
    <w:rsid w:val="150D2D34"/>
    <w:rsid w:val="150D7B47"/>
    <w:rsid w:val="150E60F4"/>
    <w:rsid w:val="150EFC00"/>
    <w:rsid w:val="15266E69"/>
    <w:rsid w:val="1528A750"/>
    <w:rsid w:val="152EB35E"/>
    <w:rsid w:val="1532148E"/>
    <w:rsid w:val="153A178A"/>
    <w:rsid w:val="15426CB4"/>
    <w:rsid w:val="154D9018"/>
    <w:rsid w:val="155F5041"/>
    <w:rsid w:val="156E8F4D"/>
    <w:rsid w:val="15881CAE"/>
    <w:rsid w:val="159DAAF0"/>
    <w:rsid w:val="159EFFEB"/>
    <w:rsid w:val="15A8D33C"/>
    <w:rsid w:val="15B67D59"/>
    <w:rsid w:val="15B7A340"/>
    <w:rsid w:val="15BE4951"/>
    <w:rsid w:val="15C1EE60"/>
    <w:rsid w:val="15C6E9E5"/>
    <w:rsid w:val="15EB24C3"/>
    <w:rsid w:val="15ED26E4"/>
    <w:rsid w:val="15EE5AF0"/>
    <w:rsid w:val="16002212"/>
    <w:rsid w:val="160FC74F"/>
    <w:rsid w:val="161B8B4D"/>
    <w:rsid w:val="1633EAAD"/>
    <w:rsid w:val="16346228"/>
    <w:rsid w:val="1635D10C"/>
    <w:rsid w:val="1645EBBE"/>
    <w:rsid w:val="1651A42F"/>
    <w:rsid w:val="165EB852"/>
    <w:rsid w:val="1663DD2B"/>
    <w:rsid w:val="16644546"/>
    <w:rsid w:val="16693FA9"/>
    <w:rsid w:val="1684559F"/>
    <w:rsid w:val="168E0AFC"/>
    <w:rsid w:val="169FF932"/>
    <w:rsid w:val="16A88E09"/>
    <w:rsid w:val="16ABE5C4"/>
    <w:rsid w:val="16ADB1AA"/>
    <w:rsid w:val="16C11DC8"/>
    <w:rsid w:val="16C525D0"/>
    <w:rsid w:val="16C5C272"/>
    <w:rsid w:val="16CE3B1E"/>
    <w:rsid w:val="16DACC59"/>
    <w:rsid w:val="16E219DB"/>
    <w:rsid w:val="16E59F87"/>
    <w:rsid w:val="16E939E0"/>
    <w:rsid w:val="16EDF81A"/>
    <w:rsid w:val="16EE2540"/>
    <w:rsid w:val="16EFD4DE"/>
    <w:rsid w:val="16FF5994"/>
    <w:rsid w:val="17038FB2"/>
    <w:rsid w:val="170C0BA9"/>
    <w:rsid w:val="1711CC01"/>
    <w:rsid w:val="17290B33"/>
    <w:rsid w:val="172FC3C8"/>
    <w:rsid w:val="173A9E69"/>
    <w:rsid w:val="174E2A4A"/>
    <w:rsid w:val="1757B87D"/>
    <w:rsid w:val="176F5E42"/>
    <w:rsid w:val="1781DBFD"/>
    <w:rsid w:val="17844276"/>
    <w:rsid w:val="17A1A4D0"/>
    <w:rsid w:val="17C05744"/>
    <w:rsid w:val="17DA3F95"/>
    <w:rsid w:val="17DE9E78"/>
    <w:rsid w:val="17EF9CC2"/>
    <w:rsid w:val="17F291E1"/>
    <w:rsid w:val="1803C9B3"/>
    <w:rsid w:val="181774E2"/>
    <w:rsid w:val="181E3BE5"/>
    <w:rsid w:val="18248CB9"/>
    <w:rsid w:val="18283DC3"/>
    <w:rsid w:val="18378FCC"/>
    <w:rsid w:val="18440358"/>
    <w:rsid w:val="186222D3"/>
    <w:rsid w:val="18750DE5"/>
    <w:rsid w:val="1889E69D"/>
    <w:rsid w:val="18978927"/>
    <w:rsid w:val="1897C310"/>
    <w:rsid w:val="189C556C"/>
    <w:rsid w:val="189D9A2D"/>
    <w:rsid w:val="18A8EE1C"/>
    <w:rsid w:val="18B69545"/>
    <w:rsid w:val="18BFE8A6"/>
    <w:rsid w:val="18C4DEEC"/>
    <w:rsid w:val="18D6708C"/>
    <w:rsid w:val="18EAD691"/>
    <w:rsid w:val="1926938A"/>
    <w:rsid w:val="1935CC5A"/>
    <w:rsid w:val="194B09CE"/>
    <w:rsid w:val="194EAD03"/>
    <w:rsid w:val="19539EE4"/>
    <w:rsid w:val="1965D32F"/>
    <w:rsid w:val="197FD47B"/>
    <w:rsid w:val="198D0E83"/>
    <w:rsid w:val="19B245AF"/>
    <w:rsid w:val="19B34678"/>
    <w:rsid w:val="19B3A614"/>
    <w:rsid w:val="19C67D19"/>
    <w:rsid w:val="19CB94E3"/>
    <w:rsid w:val="19DADD98"/>
    <w:rsid w:val="19EB5FB6"/>
    <w:rsid w:val="19EEB101"/>
    <w:rsid w:val="19F1AFAF"/>
    <w:rsid w:val="1A060C62"/>
    <w:rsid w:val="1A0D156F"/>
    <w:rsid w:val="1A10950E"/>
    <w:rsid w:val="1A19881B"/>
    <w:rsid w:val="1A356AE7"/>
    <w:rsid w:val="1A36F434"/>
    <w:rsid w:val="1A40C08B"/>
    <w:rsid w:val="1A532C51"/>
    <w:rsid w:val="1A5B5999"/>
    <w:rsid w:val="1A63D0BD"/>
    <w:rsid w:val="1A73E0F1"/>
    <w:rsid w:val="1A751479"/>
    <w:rsid w:val="1A7CF36B"/>
    <w:rsid w:val="1A83CF00"/>
    <w:rsid w:val="1A978167"/>
    <w:rsid w:val="1A98E779"/>
    <w:rsid w:val="1A9F6482"/>
    <w:rsid w:val="1A9FD770"/>
    <w:rsid w:val="1AA52A21"/>
    <w:rsid w:val="1AA5A7BA"/>
    <w:rsid w:val="1AABBF4C"/>
    <w:rsid w:val="1AB84862"/>
    <w:rsid w:val="1AC0DEA4"/>
    <w:rsid w:val="1AC5B740"/>
    <w:rsid w:val="1ACAF545"/>
    <w:rsid w:val="1AD25041"/>
    <w:rsid w:val="1AD45B03"/>
    <w:rsid w:val="1ADF8A95"/>
    <w:rsid w:val="1AE2783B"/>
    <w:rsid w:val="1AEE4FEE"/>
    <w:rsid w:val="1AF8E091"/>
    <w:rsid w:val="1B00D6A9"/>
    <w:rsid w:val="1B022A53"/>
    <w:rsid w:val="1B060C34"/>
    <w:rsid w:val="1B389A1C"/>
    <w:rsid w:val="1B46A614"/>
    <w:rsid w:val="1B4BE137"/>
    <w:rsid w:val="1B5488FD"/>
    <w:rsid w:val="1B56DD28"/>
    <w:rsid w:val="1B5A7457"/>
    <w:rsid w:val="1B6A48CB"/>
    <w:rsid w:val="1B6AD9E4"/>
    <w:rsid w:val="1B82C60D"/>
    <w:rsid w:val="1B83149E"/>
    <w:rsid w:val="1BA1E01B"/>
    <w:rsid w:val="1BA5C7E4"/>
    <w:rsid w:val="1BA698D4"/>
    <w:rsid w:val="1BA98E87"/>
    <w:rsid w:val="1BAC5AF9"/>
    <w:rsid w:val="1BB57422"/>
    <w:rsid w:val="1BC0F473"/>
    <w:rsid w:val="1BCBFDB4"/>
    <w:rsid w:val="1BE32842"/>
    <w:rsid w:val="1BF01EA9"/>
    <w:rsid w:val="1BFAD43F"/>
    <w:rsid w:val="1C2578BB"/>
    <w:rsid w:val="1C29FA17"/>
    <w:rsid w:val="1C3F932B"/>
    <w:rsid w:val="1C4320A8"/>
    <w:rsid w:val="1C45ECEA"/>
    <w:rsid w:val="1C57EF38"/>
    <w:rsid w:val="1C58E221"/>
    <w:rsid w:val="1C5927F0"/>
    <w:rsid w:val="1C621136"/>
    <w:rsid w:val="1C805D1B"/>
    <w:rsid w:val="1C83DE67"/>
    <w:rsid w:val="1C9AA96D"/>
    <w:rsid w:val="1CB07D88"/>
    <w:rsid w:val="1CC6D7A6"/>
    <w:rsid w:val="1CCDD0B7"/>
    <w:rsid w:val="1CD18052"/>
    <w:rsid w:val="1CD1AD58"/>
    <w:rsid w:val="1CDBB353"/>
    <w:rsid w:val="1CDBF69F"/>
    <w:rsid w:val="1CFC2750"/>
    <w:rsid w:val="1D13AE44"/>
    <w:rsid w:val="1D1D2BA9"/>
    <w:rsid w:val="1D2FE7CD"/>
    <w:rsid w:val="1D389A4E"/>
    <w:rsid w:val="1D3C0B78"/>
    <w:rsid w:val="1D519436"/>
    <w:rsid w:val="1D553EC3"/>
    <w:rsid w:val="1D5B33A3"/>
    <w:rsid w:val="1D5D9CCA"/>
    <w:rsid w:val="1D613159"/>
    <w:rsid w:val="1D736B1E"/>
    <w:rsid w:val="1D7FF958"/>
    <w:rsid w:val="1D9677C5"/>
    <w:rsid w:val="1DAD4054"/>
    <w:rsid w:val="1DB47D94"/>
    <w:rsid w:val="1DD9B13D"/>
    <w:rsid w:val="1DDF4551"/>
    <w:rsid w:val="1DE611F6"/>
    <w:rsid w:val="1DEECCCE"/>
    <w:rsid w:val="1E0401C1"/>
    <w:rsid w:val="1E153E31"/>
    <w:rsid w:val="1E1D295B"/>
    <w:rsid w:val="1E1DAFE6"/>
    <w:rsid w:val="1E1FC1F7"/>
    <w:rsid w:val="1E2807B2"/>
    <w:rsid w:val="1E2F67BE"/>
    <w:rsid w:val="1E2F92C7"/>
    <w:rsid w:val="1E340282"/>
    <w:rsid w:val="1E350A27"/>
    <w:rsid w:val="1E3AC7F6"/>
    <w:rsid w:val="1E474A21"/>
    <w:rsid w:val="1E51D307"/>
    <w:rsid w:val="1E730AD6"/>
    <w:rsid w:val="1E763A1F"/>
    <w:rsid w:val="1E94AB56"/>
    <w:rsid w:val="1E9DB659"/>
    <w:rsid w:val="1EA30F46"/>
    <w:rsid w:val="1EA7F877"/>
    <w:rsid w:val="1EAD6765"/>
    <w:rsid w:val="1EB7E980"/>
    <w:rsid w:val="1EC7C65F"/>
    <w:rsid w:val="1EC9F37B"/>
    <w:rsid w:val="1EDF479D"/>
    <w:rsid w:val="1EEC52B7"/>
    <w:rsid w:val="1EEDBD7F"/>
    <w:rsid w:val="1EF0C773"/>
    <w:rsid w:val="1F021311"/>
    <w:rsid w:val="1F058F2F"/>
    <w:rsid w:val="1F05CD01"/>
    <w:rsid w:val="1F089349"/>
    <w:rsid w:val="1F0D6953"/>
    <w:rsid w:val="1F10C1A1"/>
    <w:rsid w:val="1F185BA7"/>
    <w:rsid w:val="1F23742B"/>
    <w:rsid w:val="1F2910AF"/>
    <w:rsid w:val="1F3BE022"/>
    <w:rsid w:val="1F3DB5B1"/>
    <w:rsid w:val="1F5AC477"/>
    <w:rsid w:val="1F689FFE"/>
    <w:rsid w:val="1F81D83D"/>
    <w:rsid w:val="1F81E64B"/>
    <w:rsid w:val="1F9A86CE"/>
    <w:rsid w:val="1FABEB04"/>
    <w:rsid w:val="1FB43713"/>
    <w:rsid w:val="1FB9029A"/>
    <w:rsid w:val="1FC2E587"/>
    <w:rsid w:val="1FC86CCA"/>
    <w:rsid w:val="1FCDA42E"/>
    <w:rsid w:val="1FD42C67"/>
    <w:rsid w:val="1FD576CD"/>
    <w:rsid w:val="1FE27FB5"/>
    <w:rsid w:val="1FE7C043"/>
    <w:rsid w:val="1FF84D21"/>
    <w:rsid w:val="200D94F3"/>
    <w:rsid w:val="201ED55B"/>
    <w:rsid w:val="2023BF47"/>
    <w:rsid w:val="2028F524"/>
    <w:rsid w:val="202BE194"/>
    <w:rsid w:val="20403ABA"/>
    <w:rsid w:val="205E984F"/>
    <w:rsid w:val="20799525"/>
    <w:rsid w:val="208ACBB0"/>
    <w:rsid w:val="208F46AE"/>
    <w:rsid w:val="20A996BF"/>
    <w:rsid w:val="20AAAD8C"/>
    <w:rsid w:val="20B38C71"/>
    <w:rsid w:val="20BBD5FC"/>
    <w:rsid w:val="20C5247C"/>
    <w:rsid w:val="20C6E006"/>
    <w:rsid w:val="20D13343"/>
    <w:rsid w:val="20E3C456"/>
    <w:rsid w:val="20F370E9"/>
    <w:rsid w:val="20F935B4"/>
    <w:rsid w:val="20FF2F6E"/>
    <w:rsid w:val="21051F4C"/>
    <w:rsid w:val="21076283"/>
    <w:rsid w:val="212390A0"/>
    <w:rsid w:val="212E0D39"/>
    <w:rsid w:val="2135FE8E"/>
    <w:rsid w:val="2136B8C8"/>
    <w:rsid w:val="214586E8"/>
    <w:rsid w:val="2166BB98"/>
    <w:rsid w:val="2169CAD8"/>
    <w:rsid w:val="2170E5CE"/>
    <w:rsid w:val="218D9D29"/>
    <w:rsid w:val="2190778C"/>
    <w:rsid w:val="219DD599"/>
    <w:rsid w:val="21A66CFA"/>
    <w:rsid w:val="21B4E451"/>
    <w:rsid w:val="21CB98F0"/>
    <w:rsid w:val="21EEC09E"/>
    <w:rsid w:val="22158F3F"/>
    <w:rsid w:val="221737CB"/>
    <w:rsid w:val="2219E275"/>
    <w:rsid w:val="22209271"/>
    <w:rsid w:val="222A1CB6"/>
    <w:rsid w:val="22310317"/>
    <w:rsid w:val="223F6C73"/>
    <w:rsid w:val="223F9297"/>
    <w:rsid w:val="22410A9B"/>
    <w:rsid w:val="224EB906"/>
    <w:rsid w:val="226279B8"/>
    <w:rsid w:val="227F7963"/>
    <w:rsid w:val="22877C1A"/>
    <w:rsid w:val="229A593C"/>
    <w:rsid w:val="22B3DEAC"/>
    <w:rsid w:val="22C08F2F"/>
    <w:rsid w:val="22C91BE8"/>
    <w:rsid w:val="22CE5FB2"/>
    <w:rsid w:val="22D2FC56"/>
    <w:rsid w:val="22D3D665"/>
    <w:rsid w:val="22D726D8"/>
    <w:rsid w:val="22D9001A"/>
    <w:rsid w:val="22E22680"/>
    <w:rsid w:val="22FB2235"/>
    <w:rsid w:val="230AB665"/>
    <w:rsid w:val="230CDC61"/>
    <w:rsid w:val="232DBB6D"/>
    <w:rsid w:val="2330D3F2"/>
    <w:rsid w:val="233DFDF0"/>
    <w:rsid w:val="233F20A6"/>
    <w:rsid w:val="234F3CF8"/>
    <w:rsid w:val="2351EFF5"/>
    <w:rsid w:val="235694C5"/>
    <w:rsid w:val="2380178A"/>
    <w:rsid w:val="2380DAC2"/>
    <w:rsid w:val="2384674D"/>
    <w:rsid w:val="2391E946"/>
    <w:rsid w:val="23951879"/>
    <w:rsid w:val="23A1E8D4"/>
    <w:rsid w:val="23A92792"/>
    <w:rsid w:val="23AAD5D3"/>
    <w:rsid w:val="23D27E76"/>
    <w:rsid w:val="23F74776"/>
    <w:rsid w:val="23FE85E8"/>
    <w:rsid w:val="240CFD6A"/>
    <w:rsid w:val="24300566"/>
    <w:rsid w:val="2432A836"/>
    <w:rsid w:val="2443CDB0"/>
    <w:rsid w:val="24461308"/>
    <w:rsid w:val="245917CD"/>
    <w:rsid w:val="245F2E50"/>
    <w:rsid w:val="247955A4"/>
    <w:rsid w:val="24816B41"/>
    <w:rsid w:val="2481B307"/>
    <w:rsid w:val="248269FC"/>
    <w:rsid w:val="248CF0FE"/>
    <w:rsid w:val="248F428E"/>
    <w:rsid w:val="249100A0"/>
    <w:rsid w:val="24BC3628"/>
    <w:rsid w:val="24D31231"/>
    <w:rsid w:val="2503D01F"/>
    <w:rsid w:val="2504590E"/>
    <w:rsid w:val="251AA6E5"/>
    <w:rsid w:val="251D02A1"/>
    <w:rsid w:val="2531905F"/>
    <w:rsid w:val="2542ADD2"/>
    <w:rsid w:val="254C9E09"/>
    <w:rsid w:val="255AE7EF"/>
    <w:rsid w:val="255F3243"/>
    <w:rsid w:val="258D5B4A"/>
    <w:rsid w:val="2597E671"/>
    <w:rsid w:val="259AF062"/>
    <w:rsid w:val="259B5C0D"/>
    <w:rsid w:val="25AA5F72"/>
    <w:rsid w:val="25AB34B3"/>
    <w:rsid w:val="25C93D81"/>
    <w:rsid w:val="25E76B42"/>
    <w:rsid w:val="25E8FA67"/>
    <w:rsid w:val="25ED9858"/>
    <w:rsid w:val="25F33489"/>
    <w:rsid w:val="25FEDE58"/>
    <w:rsid w:val="26091FBD"/>
    <w:rsid w:val="26221F3B"/>
    <w:rsid w:val="26265B72"/>
    <w:rsid w:val="26279D0F"/>
    <w:rsid w:val="262E277E"/>
    <w:rsid w:val="264AEA9F"/>
    <w:rsid w:val="264B7495"/>
    <w:rsid w:val="26688CD8"/>
    <w:rsid w:val="266A43CA"/>
    <w:rsid w:val="266DC484"/>
    <w:rsid w:val="26769751"/>
    <w:rsid w:val="268266A5"/>
    <w:rsid w:val="268AEE88"/>
    <w:rsid w:val="268CB91D"/>
    <w:rsid w:val="26969DE3"/>
    <w:rsid w:val="2699DF76"/>
    <w:rsid w:val="26BEDE2D"/>
    <w:rsid w:val="26D066C8"/>
    <w:rsid w:val="26ECB4ED"/>
    <w:rsid w:val="26EF31F0"/>
    <w:rsid w:val="26EFC74C"/>
    <w:rsid w:val="26FDB0F8"/>
    <w:rsid w:val="27117046"/>
    <w:rsid w:val="271DC7D1"/>
    <w:rsid w:val="272548E0"/>
    <w:rsid w:val="27299BCD"/>
    <w:rsid w:val="2742FAAE"/>
    <w:rsid w:val="2744B545"/>
    <w:rsid w:val="274FBDDD"/>
    <w:rsid w:val="2761279F"/>
    <w:rsid w:val="2764EF81"/>
    <w:rsid w:val="276D99CF"/>
    <w:rsid w:val="27711646"/>
    <w:rsid w:val="277BDDC4"/>
    <w:rsid w:val="277D9D2A"/>
    <w:rsid w:val="27936A40"/>
    <w:rsid w:val="27982735"/>
    <w:rsid w:val="2798ABFB"/>
    <w:rsid w:val="27B7AD9E"/>
    <w:rsid w:val="27BCC927"/>
    <w:rsid w:val="27CE586A"/>
    <w:rsid w:val="27DAC715"/>
    <w:rsid w:val="27DC7AFE"/>
    <w:rsid w:val="27E00E67"/>
    <w:rsid w:val="27EB8D43"/>
    <w:rsid w:val="27F157CF"/>
    <w:rsid w:val="28052AD4"/>
    <w:rsid w:val="28071E8B"/>
    <w:rsid w:val="281BCDDF"/>
    <w:rsid w:val="2831850A"/>
    <w:rsid w:val="28362D3E"/>
    <w:rsid w:val="2844DC2B"/>
    <w:rsid w:val="28451798"/>
    <w:rsid w:val="28475BA2"/>
    <w:rsid w:val="285A63AA"/>
    <w:rsid w:val="2865618B"/>
    <w:rsid w:val="2877C450"/>
    <w:rsid w:val="28885AAA"/>
    <w:rsid w:val="28895EBD"/>
    <w:rsid w:val="28C24BEF"/>
    <w:rsid w:val="28C619B5"/>
    <w:rsid w:val="28C8E364"/>
    <w:rsid w:val="28DCCFE5"/>
    <w:rsid w:val="28E4401B"/>
    <w:rsid w:val="28E70A42"/>
    <w:rsid w:val="28F22E3C"/>
    <w:rsid w:val="28F4EB75"/>
    <w:rsid w:val="28FF5661"/>
    <w:rsid w:val="29021A2A"/>
    <w:rsid w:val="290BC13F"/>
    <w:rsid w:val="29132F2F"/>
    <w:rsid w:val="2913B667"/>
    <w:rsid w:val="2918885E"/>
    <w:rsid w:val="291A7EE2"/>
    <w:rsid w:val="2926B068"/>
    <w:rsid w:val="2927E56A"/>
    <w:rsid w:val="2935A42D"/>
    <w:rsid w:val="293780C5"/>
    <w:rsid w:val="293FCFB9"/>
    <w:rsid w:val="29449FC7"/>
    <w:rsid w:val="2959D828"/>
    <w:rsid w:val="2959EDBE"/>
    <w:rsid w:val="2967E7D9"/>
    <w:rsid w:val="299D3DB0"/>
    <w:rsid w:val="29AFC205"/>
    <w:rsid w:val="29B8E435"/>
    <w:rsid w:val="29C0F44B"/>
    <w:rsid w:val="29C7A276"/>
    <w:rsid w:val="29CFFECD"/>
    <w:rsid w:val="29D173E6"/>
    <w:rsid w:val="29DCB74B"/>
    <w:rsid w:val="29E831F1"/>
    <w:rsid w:val="29ECFDEE"/>
    <w:rsid w:val="29F9FDF9"/>
    <w:rsid w:val="2A124815"/>
    <w:rsid w:val="2A134272"/>
    <w:rsid w:val="2A19DC3A"/>
    <w:rsid w:val="2A2741E1"/>
    <w:rsid w:val="2A35B4CC"/>
    <w:rsid w:val="2A3AFCC0"/>
    <w:rsid w:val="2A4228EF"/>
    <w:rsid w:val="2A4720E9"/>
    <w:rsid w:val="2A59C748"/>
    <w:rsid w:val="2A5F07C2"/>
    <w:rsid w:val="2A64BD63"/>
    <w:rsid w:val="2A655064"/>
    <w:rsid w:val="2A65F15B"/>
    <w:rsid w:val="2A80B27F"/>
    <w:rsid w:val="2A878D2D"/>
    <w:rsid w:val="2A8C2453"/>
    <w:rsid w:val="2A8D7F4D"/>
    <w:rsid w:val="2AD532A5"/>
    <w:rsid w:val="2AEC6380"/>
    <w:rsid w:val="2B0957DC"/>
    <w:rsid w:val="2B1AA87E"/>
    <w:rsid w:val="2B1E8F25"/>
    <w:rsid w:val="2B207FFF"/>
    <w:rsid w:val="2B2BF185"/>
    <w:rsid w:val="2B3AB924"/>
    <w:rsid w:val="2B526BC1"/>
    <w:rsid w:val="2B532986"/>
    <w:rsid w:val="2B607473"/>
    <w:rsid w:val="2B89CE19"/>
    <w:rsid w:val="2B9A267D"/>
    <w:rsid w:val="2B9D38AF"/>
    <w:rsid w:val="2BA21482"/>
    <w:rsid w:val="2BA252AA"/>
    <w:rsid w:val="2BA67F86"/>
    <w:rsid w:val="2BA9F452"/>
    <w:rsid w:val="2BB2B367"/>
    <w:rsid w:val="2BB53D8F"/>
    <w:rsid w:val="2BCFF8C8"/>
    <w:rsid w:val="2BD0525A"/>
    <w:rsid w:val="2BD23BFE"/>
    <w:rsid w:val="2BDB989C"/>
    <w:rsid w:val="2BDBB63F"/>
    <w:rsid w:val="2BDEB40C"/>
    <w:rsid w:val="2BEC6E73"/>
    <w:rsid w:val="2BEE36F5"/>
    <w:rsid w:val="2C0BBC14"/>
    <w:rsid w:val="2C1E78D5"/>
    <w:rsid w:val="2C2625C9"/>
    <w:rsid w:val="2C2D8FB6"/>
    <w:rsid w:val="2C32CD41"/>
    <w:rsid w:val="2C3F2788"/>
    <w:rsid w:val="2C61B6D6"/>
    <w:rsid w:val="2C72F00F"/>
    <w:rsid w:val="2C7CEC95"/>
    <w:rsid w:val="2C8A48B6"/>
    <w:rsid w:val="2C93E932"/>
    <w:rsid w:val="2C9C73A5"/>
    <w:rsid w:val="2C9F26D5"/>
    <w:rsid w:val="2CA66DAC"/>
    <w:rsid w:val="2CA9D617"/>
    <w:rsid w:val="2CB2B918"/>
    <w:rsid w:val="2CC0A061"/>
    <w:rsid w:val="2CC3B471"/>
    <w:rsid w:val="2CC79B42"/>
    <w:rsid w:val="2CCFBD09"/>
    <w:rsid w:val="2CD1127A"/>
    <w:rsid w:val="2CE5288E"/>
    <w:rsid w:val="2CFF3675"/>
    <w:rsid w:val="2D01AD94"/>
    <w:rsid w:val="2D02738B"/>
    <w:rsid w:val="2D0C499E"/>
    <w:rsid w:val="2D0CD61D"/>
    <w:rsid w:val="2D1FF98B"/>
    <w:rsid w:val="2D224180"/>
    <w:rsid w:val="2D2659EE"/>
    <w:rsid w:val="2D48977F"/>
    <w:rsid w:val="2D4A1589"/>
    <w:rsid w:val="2D4E5D2A"/>
    <w:rsid w:val="2D55F7F8"/>
    <w:rsid w:val="2D588140"/>
    <w:rsid w:val="2D661F8F"/>
    <w:rsid w:val="2D74667D"/>
    <w:rsid w:val="2D7B38C0"/>
    <w:rsid w:val="2D7B92DD"/>
    <w:rsid w:val="2D89A474"/>
    <w:rsid w:val="2DA441BB"/>
    <w:rsid w:val="2DA65429"/>
    <w:rsid w:val="2DA7415F"/>
    <w:rsid w:val="2DB267C0"/>
    <w:rsid w:val="2DBCD4AA"/>
    <w:rsid w:val="2DDBDFA1"/>
    <w:rsid w:val="2DEB7CFD"/>
    <w:rsid w:val="2DF8EE83"/>
    <w:rsid w:val="2E2345EB"/>
    <w:rsid w:val="2E274DF4"/>
    <w:rsid w:val="2E3CA2BB"/>
    <w:rsid w:val="2E452669"/>
    <w:rsid w:val="2E47D097"/>
    <w:rsid w:val="2E538F56"/>
    <w:rsid w:val="2E565147"/>
    <w:rsid w:val="2E67DFD8"/>
    <w:rsid w:val="2E6BD311"/>
    <w:rsid w:val="2E741205"/>
    <w:rsid w:val="2E891D18"/>
    <w:rsid w:val="2E89E31F"/>
    <w:rsid w:val="2E9CE5D4"/>
    <w:rsid w:val="2EA01D60"/>
    <w:rsid w:val="2EA07A21"/>
    <w:rsid w:val="2EC20DB8"/>
    <w:rsid w:val="2EED1D36"/>
    <w:rsid w:val="2EFF996D"/>
    <w:rsid w:val="2F09B435"/>
    <w:rsid w:val="2F0F6F40"/>
    <w:rsid w:val="2F149FA0"/>
    <w:rsid w:val="2F25F427"/>
    <w:rsid w:val="2F3B7E49"/>
    <w:rsid w:val="2F49E822"/>
    <w:rsid w:val="2F506147"/>
    <w:rsid w:val="2F64E7DA"/>
    <w:rsid w:val="2F7575E9"/>
    <w:rsid w:val="2F81DE32"/>
    <w:rsid w:val="2F9EE9DB"/>
    <w:rsid w:val="2FB0C894"/>
    <w:rsid w:val="2FB8CC91"/>
    <w:rsid w:val="2FC219C1"/>
    <w:rsid w:val="2FC84372"/>
    <w:rsid w:val="2FCCDB14"/>
    <w:rsid w:val="2FD111D4"/>
    <w:rsid w:val="2FD2E9F7"/>
    <w:rsid w:val="2FF5B496"/>
    <w:rsid w:val="2FFAF893"/>
    <w:rsid w:val="300056C3"/>
    <w:rsid w:val="30185720"/>
    <w:rsid w:val="306185D9"/>
    <w:rsid w:val="30619758"/>
    <w:rsid w:val="306B4C4B"/>
    <w:rsid w:val="306C29EF"/>
    <w:rsid w:val="306D491D"/>
    <w:rsid w:val="3073704B"/>
    <w:rsid w:val="30757B85"/>
    <w:rsid w:val="30801BE5"/>
    <w:rsid w:val="30C314A1"/>
    <w:rsid w:val="30C95C81"/>
    <w:rsid w:val="30CFF6CB"/>
    <w:rsid w:val="30E5E157"/>
    <w:rsid w:val="30F222EB"/>
    <w:rsid w:val="30F6F3EF"/>
    <w:rsid w:val="30FB6718"/>
    <w:rsid w:val="30FCA1ED"/>
    <w:rsid w:val="3117E93A"/>
    <w:rsid w:val="312BB170"/>
    <w:rsid w:val="3136780B"/>
    <w:rsid w:val="313D2912"/>
    <w:rsid w:val="31443F00"/>
    <w:rsid w:val="3146F54A"/>
    <w:rsid w:val="3152D521"/>
    <w:rsid w:val="3159AB64"/>
    <w:rsid w:val="315D3748"/>
    <w:rsid w:val="31626C0B"/>
    <w:rsid w:val="316DB2DC"/>
    <w:rsid w:val="317A4BA6"/>
    <w:rsid w:val="317B0960"/>
    <w:rsid w:val="31870807"/>
    <w:rsid w:val="3195D12E"/>
    <w:rsid w:val="31A0BC5C"/>
    <w:rsid w:val="31AD602F"/>
    <w:rsid w:val="31BF139F"/>
    <w:rsid w:val="31CF82AF"/>
    <w:rsid w:val="31D0356B"/>
    <w:rsid w:val="31DDB503"/>
    <w:rsid w:val="31F47CA5"/>
    <w:rsid w:val="31F70772"/>
    <w:rsid w:val="31FFE5C3"/>
    <w:rsid w:val="3200D756"/>
    <w:rsid w:val="3203BC72"/>
    <w:rsid w:val="3206255C"/>
    <w:rsid w:val="3227BD9B"/>
    <w:rsid w:val="32297202"/>
    <w:rsid w:val="3234CCDC"/>
    <w:rsid w:val="323C2ECB"/>
    <w:rsid w:val="323CEEBB"/>
    <w:rsid w:val="324892C2"/>
    <w:rsid w:val="324C971D"/>
    <w:rsid w:val="324FEAAA"/>
    <w:rsid w:val="32532527"/>
    <w:rsid w:val="325BC4E7"/>
    <w:rsid w:val="325C809E"/>
    <w:rsid w:val="326543B8"/>
    <w:rsid w:val="326D8285"/>
    <w:rsid w:val="32730248"/>
    <w:rsid w:val="3276ECF8"/>
    <w:rsid w:val="327B9A84"/>
    <w:rsid w:val="3288B44E"/>
    <w:rsid w:val="328C8D45"/>
    <w:rsid w:val="328DE368"/>
    <w:rsid w:val="329CF681"/>
    <w:rsid w:val="32ADFE8B"/>
    <w:rsid w:val="32B165DE"/>
    <w:rsid w:val="32BD9DE7"/>
    <w:rsid w:val="32C2BFF2"/>
    <w:rsid w:val="32CB5729"/>
    <w:rsid w:val="32CB780B"/>
    <w:rsid w:val="32E2FDF7"/>
    <w:rsid w:val="32E34F4B"/>
    <w:rsid w:val="32EBFFAD"/>
    <w:rsid w:val="32ED031B"/>
    <w:rsid w:val="32FD414F"/>
    <w:rsid w:val="331D2EE2"/>
    <w:rsid w:val="332AD80B"/>
    <w:rsid w:val="333134FB"/>
    <w:rsid w:val="333B1A1E"/>
    <w:rsid w:val="333C9C6E"/>
    <w:rsid w:val="3342C35E"/>
    <w:rsid w:val="334D2961"/>
    <w:rsid w:val="33625BB6"/>
    <w:rsid w:val="3371F41F"/>
    <w:rsid w:val="337D0428"/>
    <w:rsid w:val="33A06209"/>
    <w:rsid w:val="33AAFA1C"/>
    <w:rsid w:val="33ADEF02"/>
    <w:rsid w:val="33B33F79"/>
    <w:rsid w:val="33BE0743"/>
    <w:rsid w:val="33BE9187"/>
    <w:rsid w:val="33D85666"/>
    <w:rsid w:val="33EB955C"/>
    <w:rsid w:val="33F014DC"/>
    <w:rsid w:val="33F026CE"/>
    <w:rsid w:val="33F1AB5C"/>
    <w:rsid w:val="33F7788A"/>
    <w:rsid w:val="34068216"/>
    <w:rsid w:val="3414F79B"/>
    <w:rsid w:val="342675B3"/>
    <w:rsid w:val="34270DE5"/>
    <w:rsid w:val="342C01F1"/>
    <w:rsid w:val="34348F94"/>
    <w:rsid w:val="3442FBED"/>
    <w:rsid w:val="344885FA"/>
    <w:rsid w:val="3449E02A"/>
    <w:rsid w:val="344ED0CC"/>
    <w:rsid w:val="345AD695"/>
    <w:rsid w:val="3463730B"/>
    <w:rsid w:val="346832C1"/>
    <w:rsid w:val="346B0BCA"/>
    <w:rsid w:val="34711226"/>
    <w:rsid w:val="34760B40"/>
    <w:rsid w:val="34762934"/>
    <w:rsid w:val="347B3105"/>
    <w:rsid w:val="3485F40D"/>
    <w:rsid w:val="3495710F"/>
    <w:rsid w:val="349D2174"/>
    <w:rsid w:val="349DAE99"/>
    <w:rsid w:val="34A7CF52"/>
    <w:rsid w:val="34AA80BB"/>
    <w:rsid w:val="34B66C43"/>
    <w:rsid w:val="34B8A244"/>
    <w:rsid w:val="34B9A363"/>
    <w:rsid w:val="34C01626"/>
    <w:rsid w:val="34D6E9A6"/>
    <w:rsid w:val="34DC75F5"/>
    <w:rsid w:val="34DEC14E"/>
    <w:rsid w:val="34E5AEA2"/>
    <w:rsid w:val="34F1E66E"/>
    <w:rsid w:val="3504812B"/>
    <w:rsid w:val="351272B6"/>
    <w:rsid w:val="351AD916"/>
    <w:rsid w:val="351E271C"/>
    <w:rsid w:val="352ABD39"/>
    <w:rsid w:val="352FBB9A"/>
    <w:rsid w:val="354C9FEA"/>
    <w:rsid w:val="354E54FE"/>
    <w:rsid w:val="3561B951"/>
    <w:rsid w:val="35669000"/>
    <w:rsid w:val="35689A62"/>
    <w:rsid w:val="356C27BD"/>
    <w:rsid w:val="356C43D4"/>
    <w:rsid w:val="356F02B4"/>
    <w:rsid w:val="357A2F95"/>
    <w:rsid w:val="359CD5B7"/>
    <w:rsid w:val="35A75196"/>
    <w:rsid w:val="35A7C494"/>
    <w:rsid w:val="35AC12B7"/>
    <w:rsid w:val="35BFEEAC"/>
    <w:rsid w:val="35D42B39"/>
    <w:rsid w:val="35D79416"/>
    <w:rsid w:val="35E7639A"/>
    <w:rsid w:val="35E8EAA5"/>
    <w:rsid w:val="35F2F33A"/>
    <w:rsid w:val="35F4BC2F"/>
    <w:rsid w:val="35F4C0A5"/>
    <w:rsid w:val="35F99EC0"/>
    <w:rsid w:val="3602D33F"/>
    <w:rsid w:val="3615D001"/>
    <w:rsid w:val="36273892"/>
    <w:rsid w:val="3643AF26"/>
    <w:rsid w:val="36622E61"/>
    <w:rsid w:val="366DD813"/>
    <w:rsid w:val="367254CB"/>
    <w:rsid w:val="36741BC1"/>
    <w:rsid w:val="367DE5CC"/>
    <w:rsid w:val="36805C61"/>
    <w:rsid w:val="368C148A"/>
    <w:rsid w:val="36A09D2F"/>
    <w:rsid w:val="36AC0245"/>
    <w:rsid w:val="36B3CE34"/>
    <w:rsid w:val="36BA015B"/>
    <w:rsid w:val="36C2F586"/>
    <w:rsid w:val="36C74FEC"/>
    <w:rsid w:val="36D0C6A4"/>
    <w:rsid w:val="36D1B270"/>
    <w:rsid w:val="36ECA4BD"/>
    <w:rsid w:val="36F51427"/>
    <w:rsid w:val="37008510"/>
    <w:rsid w:val="3701D9B6"/>
    <w:rsid w:val="37081FFC"/>
    <w:rsid w:val="370C6D11"/>
    <w:rsid w:val="370E5B57"/>
    <w:rsid w:val="3713A9F6"/>
    <w:rsid w:val="371D8442"/>
    <w:rsid w:val="37246ABE"/>
    <w:rsid w:val="37376C3E"/>
    <w:rsid w:val="373B803C"/>
    <w:rsid w:val="37480F8B"/>
    <w:rsid w:val="374D5C14"/>
    <w:rsid w:val="37579A10"/>
    <w:rsid w:val="376E19A6"/>
    <w:rsid w:val="378BE74B"/>
    <w:rsid w:val="378D2127"/>
    <w:rsid w:val="378D2623"/>
    <w:rsid w:val="379841FF"/>
    <w:rsid w:val="379B5CA2"/>
    <w:rsid w:val="379B87E2"/>
    <w:rsid w:val="37A76D15"/>
    <w:rsid w:val="37BBB037"/>
    <w:rsid w:val="37C72F9A"/>
    <w:rsid w:val="37E8828A"/>
    <w:rsid w:val="37F9E269"/>
    <w:rsid w:val="3800838E"/>
    <w:rsid w:val="3805F21B"/>
    <w:rsid w:val="380DB4AB"/>
    <w:rsid w:val="3814825D"/>
    <w:rsid w:val="3830D086"/>
    <w:rsid w:val="38389FD6"/>
    <w:rsid w:val="383C6972"/>
    <w:rsid w:val="383DAC6F"/>
    <w:rsid w:val="3844A605"/>
    <w:rsid w:val="3847781A"/>
    <w:rsid w:val="384824E5"/>
    <w:rsid w:val="384C3594"/>
    <w:rsid w:val="3855FC0A"/>
    <w:rsid w:val="387A3935"/>
    <w:rsid w:val="38A07141"/>
    <w:rsid w:val="38B0CA8A"/>
    <w:rsid w:val="38B1A4E9"/>
    <w:rsid w:val="38BEC6FF"/>
    <w:rsid w:val="38D3E1DC"/>
    <w:rsid w:val="38F48429"/>
    <w:rsid w:val="38F8C0CF"/>
    <w:rsid w:val="38FA59E4"/>
    <w:rsid w:val="391C2419"/>
    <w:rsid w:val="39239339"/>
    <w:rsid w:val="39398FDC"/>
    <w:rsid w:val="3943A872"/>
    <w:rsid w:val="39443482"/>
    <w:rsid w:val="395C2914"/>
    <w:rsid w:val="395EBB61"/>
    <w:rsid w:val="396013CE"/>
    <w:rsid w:val="398E592A"/>
    <w:rsid w:val="39912748"/>
    <w:rsid w:val="3997B3C5"/>
    <w:rsid w:val="399A4986"/>
    <w:rsid w:val="39A00BF5"/>
    <w:rsid w:val="39B2F565"/>
    <w:rsid w:val="39B51B37"/>
    <w:rsid w:val="39C70F7A"/>
    <w:rsid w:val="39C9FCF7"/>
    <w:rsid w:val="39CD4DC9"/>
    <w:rsid w:val="39E14654"/>
    <w:rsid w:val="39E294C4"/>
    <w:rsid w:val="39E6BD3B"/>
    <w:rsid w:val="39EFB845"/>
    <w:rsid w:val="39F1FD09"/>
    <w:rsid w:val="3A050A4B"/>
    <w:rsid w:val="3A0683E2"/>
    <w:rsid w:val="3A082F47"/>
    <w:rsid w:val="3A159B70"/>
    <w:rsid w:val="3A231B27"/>
    <w:rsid w:val="3A2E57B5"/>
    <w:rsid w:val="3A3523A0"/>
    <w:rsid w:val="3A44558C"/>
    <w:rsid w:val="3A649C27"/>
    <w:rsid w:val="3A70C89E"/>
    <w:rsid w:val="3A76F07D"/>
    <w:rsid w:val="3A84AA68"/>
    <w:rsid w:val="3A858CE6"/>
    <w:rsid w:val="3A9AEAC4"/>
    <w:rsid w:val="3A9DCD55"/>
    <w:rsid w:val="3AA0D132"/>
    <w:rsid w:val="3AA2885E"/>
    <w:rsid w:val="3ABAEB1F"/>
    <w:rsid w:val="3ABBED73"/>
    <w:rsid w:val="3ACE577B"/>
    <w:rsid w:val="3AD03706"/>
    <w:rsid w:val="3AD7754E"/>
    <w:rsid w:val="3AF01EAB"/>
    <w:rsid w:val="3B01AEEE"/>
    <w:rsid w:val="3B048392"/>
    <w:rsid w:val="3B0A5241"/>
    <w:rsid w:val="3B0E7452"/>
    <w:rsid w:val="3B0F5675"/>
    <w:rsid w:val="3B17B1EB"/>
    <w:rsid w:val="3B18CD73"/>
    <w:rsid w:val="3B18E58D"/>
    <w:rsid w:val="3B1B1740"/>
    <w:rsid w:val="3B243EAC"/>
    <w:rsid w:val="3B2AFE8A"/>
    <w:rsid w:val="3B3A8A8A"/>
    <w:rsid w:val="3B46A099"/>
    <w:rsid w:val="3B498CB1"/>
    <w:rsid w:val="3B59E0D0"/>
    <w:rsid w:val="3B5ACD9A"/>
    <w:rsid w:val="3B5CF415"/>
    <w:rsid w:val="3B6DA059"/>
    <w:rsid w:val="3B72DD8A"/>
    <w:rsid w:val="3B76EB1C"/>
    <w:rsid w:val="3B7D318B"/>
    <w:rsid w:val="3B8C0866"/>
    <w:rsid w:val="3B8FAD43"/>
    <w:rsid w:val="3B9CF33D"/>
    <w:rsid w:val="3BAFE737"/>
    <w:rsid w:val="3BCB4394"/>
    <w:rsid w:val="3BD53CAB"/>
    <w:rsid w:val="3BE874B4"/>
    <w:rsid w:val="3BF02373"/>
    <w:rsid w:val="3BF39679"/>
    <w:rsid w:val="3C0CAE3A"/>
    <w:rsid w:val="3C2961D4"/>
    <w:rsid w:val="3C2D680E"/>
    <w:rsid w:val="3C33D237"/>
    <w:rsid w:val="3C3C0850"/>
    <w:rsid w:val="3C493AFA"/>
    <w:rsid w:val="3C541B2B"/>
    <w:rsid w:val="3C73BE81"/>
    <w:rsid w:val="3C81DF6D"/>
    <w:rsid w:val="3C93517D"/>
    <w:rsid w:val="3C9BB5B3"/>
    <w:rsid w:val="3CA45291"/>
    <w:rsid w:val="3CBE3B19"/>
    <w:rsid w:val="3CDBDF95"/>
    <w:rsid w:val="3CE452C2"/>
    <w:rsid w:val="3CFB5566"/>
    <w:rsid w:val="3CFC7C88"/>
    <w:rsid w:val="3CFF5EE1"/>
    <w:rsid w:val="3D014ABB"/>
    <w:rsid w:val="3D07AC1B"/>
    <w:rsid w:val="3D098E8F"/>
    <w:rsid w:val="3D09D44E"/>
    <w:rsid w:val="3D225620"/>
    <w:rsid w:val="3D27D105"/>
    <w:rsid w:val="3D31D964"/>
    <w:rsid w:val="3D524330"/>
    <w:rsid w:val="3D5D5228"/>
    <w:rsid w:val="3D5D7C31"/>
    <w:rsid w:val="3D602DCF"/>
    <w:rsid w:val="3D66A8A3"/>
    <w:rsid w:val="3D6EEC65"/>
    <w:rsid w:val="3D7DE4A7"/>
    <w:rsid w:val="3D8263D2"/>
    <w:rsid w:val="3D944E7F"/>
    <w:rsid w:val="3D9865CA"/>
    <w:rsid w:val="3D9CF4DC"/>
    <w:rsid w:val="3DA1BBF0"/>
    <w:rsid w:val="3DB2F3D2"/>
    <w:rsid w:val="3DBBC136"/>
    <w:rsid w:val="3DBE55EF"/>
    <w:rsid w:val="3DC0355A"/>
    <w:rsid w:val="3DF33DB7"/>
    <w:rsid w:val="3E078AA0"/>
    <w:rsid w:val="3E250DC2"/>
    <w:rsid w:val="3E340B17"/>
    <w:rsid w:val="3E566058"/>
    <w:rsid w:val="3E5D7444"/>
    <w:rsid w:val="3E60ADCE"/>
    <w:rsid w:val="3E84FE8C"/>
    <w:rsid w:val="3E8B71D5"/>
    <w:rsid w:val="3E8FE938"/>
    <w:rsid w:val="3E966B06"/>
    <w:rsid w:val="3EA11F01"/>
    <w:rsid w:val="3EBA3B91"/>
    <w:rsid w:val="3EBEFAA2"/>
    <w:rsid w:val="3EE460B4"/>
    <w:rsid w:val="3EE49CD6"/>
    <w:rsid w:val="3EE6D63A"/>
    <w:rsid w:val="3EFA73A8"/>
    <w:rsid w:val="3EFD6ACA"/>
    <w:rsid w:val="3EFDA733"/>
    <w:rsid w:val="3F00066F"/>
    <w:rsid w:val="3F07EDBD"/>
    <w:rsid w:val="3F1248C1"/>
    <w:rsid w:val="3F1BCFC8"/>
    <w:rsid w:val="3F1EE0CB"/>
    <w:rsid w:val="3F20E486"/>
    <w:rsid w:val="3F2384EC"/>
    <w:rsid w:val="3F27FA77"/>
    <w:rsid w:val="3F3794DF"/>
    <w:rsid w:val="3F3B3D06"/>
    <w:rsid w:val="3F7530A9"/>
    <w:rsid w:val="3F78084E"/>
    <w:rsid w:val="3F7DF2FC"/>
    <w:rsid w:val="3F7E365B"/>
    <w:rsid w:val="3F7ECFF9"/>
    <w:rsid w:val="3F7F45AE"/>
    <w:rsid w:val="3F7FC3E1"/>
    <w:rsid w:val="3F8484AD"/>
    <w:rsid w:val="3F89214C"/>
    <w:rsid w:val="3F93BD41"/>
    <w:rsid w:val="3F97B92E"/>
    <w:rsid w:val="3F9AB92C"/>
    <w:rsid w:val="3F9DB2BC"/>
    <w:rsid w:val="3FCD2D4B"/>
    <w:rsid w:val="3FCD979A"/>
    <w:rsid w:val="3FCF3DF2"/>
    <w:rsid w:val="3FD95E3B"/>
    <w:rsid w:val="3FE4CFA5"/>
    <w:rsid w:val="3FF73178"/>
    <w:rsid w:val="3FF92A94"/>
    <w:rsid w:val="3FF9B8D8"/>
    <w:rsid w:val="3FFE0DE5"/>
    <w:rsid w:val="4000FE16"/>
    <w:rsid w:val="4010DF96"/>
    <w:rsid w:val="40137342"/>
    <w:rsid w:val="401CA0A5"/>
    <w:rsid w:val="40315E71"/>
    <w:rsid w:val="40368310"/>
    <w:rsid w:val="403EA449"/>
    <w:rsid w:val="404189AE"/>
    <w:rsid w:val="404C3C92"/>
    <w:rsid w:val="404F2405"/>
    <w:rsid w:val="40589A23"/>
    <w:rsid w:val="407A41A2"/>
    <w:rsid w:val="407ED43E"/>
    <w:rsid w:val="407F7067"/>
    <w:rsid w:val="408C5D36"/>
    <w:rsid w:val="408F572D"/>
    <w:rsid w:val="40B20185"/>
    <w:rsid w:val="40CBA352"/>
    <w:rsid w:val="40CEB4D4"/>
    <w:rsid w:val="40CF5A07"/>
    <w:rsid w:val="40D341CE"/>
    <w:rsid w:val="40E20337"/>
    <w:rsid w:val="40EB8447"/>
    <w:rsid w:val="40FB9782"/>
    <w:rsid w:val="41123B2D"/>
    <w:rsid w:val="41235A25"/>
    <w:rsid w:val="412DE00E"/>
    <w:rsid w:val="41300A2B"/>
    <w:rsid w:val="413429A9"/>
    <w:rsid w:val="41346938"/>
    <w:rsid w:val="4134AC14"/>
    <w:rsid w:val="413FA572"/>
    <w:rsid w:val="4155F40F"/>
    <w:rsid w:val="4158D594"/>
    <w:rsid w:val="415BAF91"/>
    <w:rsid w:val="41602A13"/>
    <w:rsid w:val="416C1A77"/>
    <w:rsid w:val="41849A29"/>
    <w:rsid w:val="418515FB"/>
    <w:rsid w:val="418CF403"/>
    <w:rsid w:val="41918C2F"/>
    <w:rsid w:val="41A463EF"/>
    <w:rsid w:val="41A7578A"/>
    <w:rsid w:val="41AA2C80"/>
    <w:rsid w:val="41AB7748"/>
    <w:rsid w:val="41B436A6"/>
    <w:rsid w:val="41CF5809"/>
    <w:rsid w:val="41DA9035"/>
    <w:rsid w:val="41DCCAA9"/>
    <w:rsid w:val="41DFE079"/>
    <w:rsid w:val="41E11838"/>
    <w:rsid w:val="41F1B90F"/>
    <w:rsid w:val="4201649A"/>
    <w:rsid w:val="4204E86F"/>
    <w:rsid w:val="420C6FD0"/>
    <w:rsid w:val="4215DAE7"/>
    <w:rsid w:val="421D5F8E"/>
    <w:rsid w:val="4228C098"/>
    <w:rsid w:val="4232788F"/>
    <w:rsid w:val="42338404"/>
    <w:rsid w:val="42461BA3"/>
    <w:rsid w:val="425766FA"/>
    <w:rsid w:val="426107FF"/>
    <w:rsid w:val="42699C2B"/>
    <w:rsid w:val="427EB471"/>
    <w:rsid w:val="428C67CA"/>
    <w:rsid w:val="429284EB"/>
    <w:rsid w:val="42AE536A"/>
    <w:rsid w:val="42C25EBA"/>
    <w:rsid w:val="42C4F382"/>
    <w:rsid w:val="42C519A2"/>
    <w:rsid w:val="42C66F50"/>
    <w:rsid w:val="42D27F26"/>
    <w:rsid w:val="42D3DD57"/>
    <w:rsid w:val="42D42AB3"/>
    <w:rsid w:val="42F67966"/>
    <w:rsid w:val="42FD9FD0"/>
    <w:rsid w:val="43106BCF"/>
    <w:rsid w:val="4324795E"/>
    <w:rsid w:val="43276E74"/>
    <w:rsid w:val="4328F515"/>
    <w:rsid w:val="4329D05E"/>
    <w:rsid w:val="432E9954"/>
    <w:rsid w:val="43440076"/>
    <w:rsid w:val="43515B60"/>
    <w:rsid w:val="435A77E2"/>
    <w:rsid w:val="436DBFAD"/>
    <w:rsid w:val="43716FFD"/>
    <w:rsid w:val="4389E303"/>
    <w:rsid w:val="4391DCE5"/>
    <w:rsid w:val="43A078CB"/>
    <w:rsid w:val="43A786FC"/>
    <w:rsid w:val="43AAA4A2"/>
    <w:rsid w:val="43ADF647"/>
    <w:rsid w:val="43B0315A"/>
    <w:rsid w:val="43B59AEB"/>
    <w:rsid w:val="43B6BA80"/>
    <w:rsid w:val="43BB335E"/>
    <w:rsid w:val="43C00FD7"/>
    <w:rsid w:val="43C5036C"/>
    <w:rsid w:val="43CF0474"/>
    <w:rsid w:val="43D1E4CC"/>
    <w:rsid w:val="43E4B0C5"/>
    <w:rsid w:val="43E4B540"/>
    <w:rsid w:val="44099662"/>
    <w:rsid w:val="44298A98"/>
    <w:rsid w:val="442ABF39"/>
    <w:rsid w:val="4431383B"/>
    <w:rsid w:val="4437180F"/>
    <w:rsid w:val="4439A09E"/>
    <w:rsid w:val="44414E7E"/>
    <w:rsid w:val="4451DD17"/>
    <w:rsid w:val="445ECF6E"/>
    <w:rsid w:val="4467B06B"/>
    <w:rsid w:val="449E5ADC"/>
    <w:rsid w:val="44A40F0F"/>
    <w:rsid w:val="44AAB189"/>
    <w:rsid w:val="44BC115B"/>
    <w:rsid w:val="44C0955D"/>
    <w:rsid w:val="44CD42D8"/>
    <w:rsid w:val="44E6D28E"/>
    <w:rsid w:val="4514C271"/>
    <w:rsid w:val="451AD7E6"/>
    <w:rsid w:val="451E57B0"/>
    <w:rsid w:val="45241B58"/>
    <w:rsid w:val="4524DFE9"/>
    <w:rsid w:val="452B12F9"/>
    <w:rsid w:val="452BFE04"/>
    <w:rsid w:val="4530718F"/>
    <w:rsid w:val="454A4073"/>
    <w:rsid w:val="454B9A2D"/>
    <w:rsid w:val="454FA9D4"/>
    <w:rsid w:val="4561F06D"/>
    <w:rsid w:val="4567E2D9"/>
    <w:rsid w:val="457B969B"/>
    <w:rsid w:val="458584FD"/>
    <w:rsid w:val="45A80DFF"/>
    <w:rsid w:val="45B2896D"/>
    <w:rsid w:val="45B44AE2"/>
    <w:rsid w:val="45C4C93E"/>
    <w:rsid w:val="45CAFEE9"/>
    <w:rsid w:val="45CF928E"/>
    <w:rsid w:val="45D3AE75"/>
    <w:rsid w:val="45DEFD6D"/>
    <w:rsid w:val="4608766C"/>
    <w:rsid w:val="460A2404"/>
    <w:rsid w:val="461614CD"/>
    <w:rsid w:val="462506CA"/>
    <w:rsid w:val="462787CA"/>
    <w:rsid w:val="462C0118"/>
    <w:rsid w:val="4634DBDD"/>
    <w:rsid w:val="463ACD89"/>
    <w:rsid w:val="4659F973"/>
    <w:rsid w:val="46631C3B"/>
    <w:rsid w:val="4664AE3D"/>
    <w:rsid w:val="466CCFC5"/>
    <w:rsid w:val="4670B561"/>
    <w:rsid w:val="467A839D"/>
    <w:rsid w:val="4681A6A5"/>
    <w:rsid w:val="4686F1D8"/>
    <w:rsid w:val="4688D099"/>
    <w:rsid w:val="46898CF9"/>
    <w:rsid w:val="468E8D47"/>
    <w:rsid w:val="46937C09"/>
    <w:rsid w:val="46A69C9F"/>
    <w:rsid w:val="46AA29BA"/>
    <w:rsid w:val="46AB72DF"/>
    <w:rsid w:val="46ADD341"/>
    <w:rsid w:val="46BBC839"/>
    <w:rsid w:val="46BC6E83"/>
    <w:rsid w:val="46BC9C7C"/>
    <w:rsid w:val="46BD8FA1"/>
    <w:rsid w:val="46C8D137"/>
    <w:rsid w:val="46CB8C84"/>
    <w:rsid w:val="46D892BC"/>
    <w:rsid w:val="46DED481"/>
    <w:rsid w:val="46EE8B8A"/>
    <w:rsid w:val="4701011C"/>
    <w:rsid w:val="470B0AF5"/>
    <w:rsid w:val="471439AB"/>
    <w:rsid w:val="4719EF86"/>
    <w:rsid w:val="471D3365"/>
    <w:rsid w:val="4733C5A5"/>
    <w:rsid w:val="474C212E"/>
    <w:rsid w:val="474FECA1"/>
    <w:rsid w:val="4751151A"/>
    <w:rsid w:val="475343DD"/>
    <w:rsid w:val="47607DE0"/>
    <w:rsid w:val="4765D09E"/>
    <w:rsid w:val="476E4091"/>
    <w:rsid w:val="47704DB9"/>
    <w:rsid w:val="47911093"/>
    <w:rsid w:val="47A07643"/>
    <w:rsid w:val="47BC3B81"/>
    <w:rsid w:val="47D0A251"/>
    <w:rsid w:val="47D887D0"/>
    <w:rsid w:val="47DBE60B"/>
    <w:rsid w:val="47DC2239"/>
    <w:rsid w:val="4807CBFA"/>
    <w:rsid w:val="4811CEE4"/>
    <w:rsid w:val="4822CC05"/>
    <w:rsid w:val="482B9D66"/>
    <w:rsid w:val="482C2640"/>
    <w:rsid w:val="483DBF06"/>
    <w:rsid w:val="4885AC76"/>
    <w:rsid w:val="48974F62"/>
    <w:rsid w:val="489968F0"/>
    <w:rsid w:val="4899CDB1"/>
    <w:rsid w:val="48A1B465"/>
    <w:rsid w:val="48AB9223"/>
    <w:rsid w:val="48B3F789"/>
    <w:rsid w:val="48C2A6A3"/>
    <w:rsid w:val="48C5D59C"/>
    <w:rsid w:val="48CB4164"/>
    <w:rsid w:val="48DBC409"/>
    <w:rsid w:val="490652B6"/>
    <w:rsid w:val="490827FE"/>
    <w:rsid w:val="490A8FC0"/>
    <w:rsid w:val="4912169F"/>
    <w:rsid w:val="4912EA38"/>
    <w:rsid w:val="4913143D"/>
    <w:rsid w:val="4923E459"/>
    <w:rsid w:val="49369E0A"/>
    <w:rsid w:val="493A30C8"/>
    <w:rsid w:val="495D3335"/>
    <w:rsid w:val="49658D5A"/>
    <w:rsid w:val="4978179F"/>
    <w:rsid w:val="498D5819"/>
    <w:rsid w:val="499DDB27"/>
    <w:rsid w:val="49A1CD2A"/>
    <w:rsid w:val="49A4046D"/>
    <w:rsid w:val="49A4E885"/>
    <w:rsid w:val="49A65BD1"/>
    <w:rsid w:val="49B48721"/>
    <w:rsid w:val="49DB9EED"/>
    <w:rsid w:val="49E99D0C"/>
    <w:rsid w:val="49EB8210"/>
    <w:rsid w:val="49F3070B"/>
    <w:rsid w:val="49FE7206"/>
    <w:rsid w:val="4A1E4BDB"/>
    <w:rsid w:val="4A30746B"/>
    <w:rsid w:val="4A3181B5"/>
    <w:rsid w:val="4A33FA9E"/>
    <w:rsid w:val="4A37A38C"/>
    <w:rsid w:val="4A487D60"/>
    <w:rsid w:val="4A5628B7"/>
    <w:rsid w:val="4A60A96F"/>
    <w:rsid w:val="4A7927FF"/>
    <w:rsid w:val="4A7F1EEC"/>
    <w:rsid w:val="4A82259F"/>
    <w:rsid w:val="4A852217"/>
    <w:rsid w:val="4A8A2B96"/>
    <w:rsid w:val="4A9018AD"/>
    <w:rsid w:val="4A92CEC2"/>
    <w:rsid w:val="4A950D1F"/>
    <w:rsid w:val="4AAAC426"/>
    <w:rsid w:val="4AB2733D"/>
    <w:rsid w:val="4AB945C5"/>
    <w:rsid w:val="4ABD531A"/>
    <w:rsid w:val="4ABE36A1"/>
    <w:rsid w:val="4AC2E7D0"/>
    <w:rsid w:val="4AE3237F"/>
    <w:rsid w:val="4AE3ECCA"/>
    <w:rsid w:val="4AF57159"/>
    <w:rsid w:val="4B0199CE"/>
    <w:rsid w:val="4B1ACCC2"/>
    <w:rsid w:val="4B1CBA90"/>
    <w:rsid w:val="4B207864"/>
    <w:rsid w:val="4B28478C"/>
    <w:rsid w:val="4B465C5C"/>
    <w:rsid w:val="4B61EB7E"/>
    <w:rsid w:val="4B816468"/>
    <w:rsid w:val="4B92F3ED"/>
    <w:rsid w:val="4B9BE9E2"/>
    <w:rsid w:val="4BAEDD93"/>
    <w:rsid w:val="4BB38A8F"/>
    <w:rsid w:val="4BB896E6"/>
    <w:rsid w:val="4BBDF132"/>
    <w:rsid w:val="4BC64069"/>
    <w:rsid w:val="4BD97564"/>
    <w:rsid w:val="4BDF88CE"/>
    <w:rsid w:val="4BDFB31F"/>
    <w:rsid w:val="4BE4706C"/>
    <w:rsid w:val="4BEEB09B"/>
    <w:rsid w:val="4BF6E568"/>
    <w:rsid w:val="4BF7CF7B"/>
    <w:rsid w:val="4C007F24"/>
    <w:rsid w:val="4C1345FE"/>
    <w:rsid w:val="4C2D3C19"/>
    <w:rsid w:val="4C325FB3"/>
    <w:rsid w:val="4C412899"/>
    <w:rsid w:val="4C51F411"/>
    <w:rsid w:val="4C5C32D3"/>
    <w:rsid w:val="4C5E9F3B"/>
    <w:rsid w:val="4C660E37"/>
    <w:rsid w:val="4C752AA9"/>
    <w:rsid w:val="4C7E264B"/>
    <w:rsid w:val="4C897DEE"/>
    <w:rsid w:val="4C922790"/>
    <w:rsid w:val="4CA4718E"/>
    <w:rsid w:val="4CADADF5"/>
    <w:rsid w:val="4CD5654B"/>
    <w:rsid w:val="4CF12C41"/>
    <w:rsid w:val="4CF69948"/>
    <w:rsid w:val="4CFC174C"/>
    <w:rsid w:val="4D18176A"/>
    <w:rsid w:val="4D260DA7"/>
    <w:rsid w:val="4D43B28A"/>
    <w:rsid w:val="4D65376D"/>
    <w:rsid w:val="4D68C50C"/>
    <w:rsid w:val="4D6F1710"/>
    <w:rsid w:val="4D727533"/>
    <w:rsid w:val="4D8300CE"/>
    <w:rsid w:val="4D8BA8FE"/>
    <w:rsid w:val="4D962199"/>
    <w:rsid w:val="4D9F7969"/>
    <w:rsid w:val="4DA3FB29"/>
    <w:rsid w:val="4DAEE440"/>
    <w:rsid w:val="4DB37407"/>
    <w:rsid w:val="4DB73630"/>
    <w:rsid w:val="4DCC369C"/>
    <w:rsid w:val="4DCD9BFF"/>
    <w:rsid w:val="4DCFD5F9"/>
    <w:rsid w:val="4DE4C545"/>
    <w:rsid w:val="4DFE287B"/>
    <w:rsid w:val="4E023FED"/>
    <w:rsid w:val="4E02B8BF"/>
    <w:rsid w:val="4E04BE25"/>
    <w:rsid w:val="4E137F80"/>
    <w:rsid w:val="4E1F0DDD"/>
    <w:rsid w:val="4E2101CF"/>
    <w:rsid w:val="4E2957EA"/>
    <w:rsid w:val="4E2C52C9"/>
    <w:rsid w:val="4E433CC7"/>
    <w:rsid w:val="4E46DC48"/>
    <w:rsid w:val="4E48563D"/>
    <w:rsid w:val="4E556740"/>
    <w:rsid w:val="4E598D2D"/>
    <w:rsid w:val="4E63308D"/>
    <w:rsid w:val="4E6E6C2A"/>
    <w:rsid w:val="4E72BE36"/>
    <w:rsid w:val="4E790C74"/>
    <w:rsid w:val="4E8CD926"/>
    <w:rsid w:val="4E8EE6DB"/>
    <w:rsid w:val="4E8F9820"/>
    <w:rsid w:val="4E932B23"/>
    <w:rsid w:val="4E9EF3DD"/>
    <w:rsid w:val="4EA4325A"/>
    <w:rsid w:val="4EA703C2"/>
    <w:rsid w:val="4EB2A812"/>
    <w:rsid w:val="4EB4B45E"/>
    <w:rsid w:val="4EBA5265"/>
    <w:rsid w:val="4ED99D35"/>
    <w:rsid w:val="4EE24C1C"/>
    <w:rsid w:val="4EE7ED71"/>
    <w:rsid w:val="4EEB1546"/>
    <w:rsid w:val="4EF4C505"/>
    <w:rsid w:val="4F048873"/>
    <w:rsid w:val="4F144319"/>
    <w:rsid w:val="4F1597C8"/>
    <w:rsid w:val="4F1F3976"/>
    <w:rsid w:val="4F22A362"/>
    <w:rsid w:val="4F62F39C"/>
    <w:rsid w:val="4F6B5156"/>
    <w:rsid w:val="4F702A59"/>
    <w:rsid w:val="4F7378C2"/>
    <w:rsid w:val="4F8BBC2A"/>
    <w:rsid w:val="4F8E4B87"/>
    <w:rsid w:val="4F93B700"/>
    <w:rsid w:val="4F9C93B6"/>
    <w:rsid w:val="4FB657AB"/>
    <w:rsid w:val="4FC0FE3F"/>
    <w:rsid w:val="4FEC4380"/>
    <w:rsid w:val="4FEDA6D0"/>
    <w:rsid w:val="501961C1"/>
    <w:rsid w:val="5020D8D3"/>
    <w:rsid w:val="5023F733"/>
    <w:rsid w:val="503436BD"/>
    <w:rsid w:val="504C8836"/>
    <w:rsid w:val="504CA965"/>
    <w:rsid w:val="50526458"/>
    <w:rsid w:val="505C5A1F"/>
    <w:rsid w:val="5065CD84"/>
    <w:rsid w:val="506FE226"/>
    <w:rsid w:val="50854ADC"/>
    <w:rsid w:val="5093FA23"/>
    <w:rsid w:val="509BEBC7"/>
    <w:rsid w:val="50A74B8D"/>
    <w:rsid w:val="50AF942E"/>
    <w:rsid w:val="50AFFBFA"/>
    <w:rsid w:val="50B7B3E1"/>
    <w:rsid w:val="50C39443"/>
    <w:rsid w:val="50C51F9E"/>
    <w:rsid w:val="50C56635"/>
    <w:rsid w:val="50E31B40"/>
    <w:rsid w:val="50E488EA"/>
    <w:rsid w:val="50E75F43"/>
    <w:rsid w:val="50F8D9AE"/>
    <w:rsid w:val="51024566"/>
    <w:rsid w:val="51078D49"/>
    <w:rsid w:val="510939AC"/>
    <w:rsid w:val="51223BDA"/>
    <w:rsid w:val="512C8BD6"/>
    <w:rsid w:val="512D8574"/>
    <w:rsid w:val="5138416B"/>
    <w:rsid w:val="5155DB8F"/>
    <w:rsid w:val="5159FA86"/>
    <w:rsid w:val="51683FFF"/>
    <w:rsid w:val="516ED587"/>
    <w:rsid w:val="5189CDA2"/>
    <w:rsid w:val="51980E1C"/>
    <w:rsid w:val="51983D31"/>
    <w:rsid w:val="519DDEEE"/>
    <w:rsid w:val="519F2C13"/>
    <w:rsid w:val="51A36807"/>
    <w:rsid w:val="51AF2BED"/>
    <w:rsid w:val="51C8B288"/>
    <w:rsid w:val="51CF3290"/>
    <w:rsid w:val="51D83CF9"/>
    <w:rsid w:val="51E03F4F"/>
    <w:rsid w:val="51E1C147"/>
    <w:rsid w:val="51E997EE"/>
    <w:rsid w:val="51EEFE20"/>
    <w:rsid w:val="51F247D6"/>
    <w:rsid w:val="52013E74"/>
    <w:rsid w:val="52032797"/>
    <w:rsid w:val="520B2FF4"/>
    <w:rsid w:val="5213D07A"/>
    <w:rsid w:val="5227FE01"/>
    <w:rsid w:val="522A9CAC"/>
    <w:rsid w:val="522CE35E"/>
    <w:rsid w:val="524AA647"/>
    <w:rsid w:val="52565117"/>
    <w:rsid w:val="525E7A9B"/>
    <w:rsid w:val="527317E6"/>
    <w:rsid w:val="52744D2B"/>
    <w:rsid w:val="52787C58"/>
    <w:rsid w:val="527CF73E"/>
    <w:rsid w:val="52899C3C"/>
    <w:rsid w:val="528AA864"/>
    <w:rsid w:val="5295661A"/>
    <w:rsid w:val="529CF469"/>
    <w:rsid w:val="52B1CE9C"/>
    <w:rsid w:val="52B4DDDE"/>
    <w:rsid w:val="52BDAF55"/>
    <w:rsid w:val="52BF01DE"/>
    <w:rsid w:val="52C076FD"/>
    <w:rsid w:val="52C32B9F"/>
    <w:rsid w:val="52D640F6"/>
    <w:rsid w:val="52D6EF5B"/>
    <w:rsid w:val="52E3BAA5"/>
    <w:rsid w:val="52E7DA97"/>
    <w:rsid w:val="52F3C3C5"/>
    <w:rsid w:val="52FCC58C"/>
    <w:rsid w:val="5302CBAC"/>
    <w:rsid w:val="532BA9B4"/>
    <w:rsid w:val="53386095"/>
    <w:rsid w:val="5338E8C6"/>
    <w:rsid w:val="533AF110"/>
    <w:rsid w:val="534045D2"/>
    <w:rsid w:val="534C0502"/>
    <w:rsid w:val="53574048"/>
    <w:rsid w:val="5358116A"/>
    <w:rsid w:val="5381BAC6"/>
    <w:rsid w:val="538ED86C"/>
    <w:rsid w:val="53955483"/>
    <w:rsid w:val="5395E066"/>
    <w:rsid w:val="539EC0D4"/>
    <w:rsid w:val="53A561CE"/>
    <w:rsid w:val="53A95E99"/>
    <w:rsid w:val="53ACCC96"/>
    <w:rsid w:val="53B7D8B8"/>
    <w:rsid w:val="53DF9278"/>
    <w:rsid w:val="53F3BFE2"/>
    <w:rsid w:val="53FCEE9C"/>
    <w:rsid w:val="53FD3748"/>
    <w:rsid w:val="53FE4AF2"/>
    <w:rsid w:val="54055024"/>
    <w:rsid w:val="5408C683"/>
    <w:rsid w:val="540B4C8E"/>
    <w:rsid w:val="540FD5F5"/>
    <w:rsid w:val="54154C7E"/>
    <w:rsid w:val="543349D0"/>
    <w:rsid w:val="543E7CE9"/>
    <w:rsid w:val="544C6460"/>
    <w:rsid w:val="5467D015"/>
    <w:rsid w:val="5469FAE5"/>
    <w:rsid w:val="547BA8A6"/>
    <w:rsid w:val="547FB768"/>
    <w:rsid w:val="54821F0E"/>
    <w:rsid w:val="5487EAEC"/>
    <w:rsid w:val="549D8D70"/>
    <w:rsid w:val="54A53DC3"/>
    <w:rsid w:val="54A98C97"/>
    <w:rsid w:val="54BC1011"/>
    <w:rsid w:val="54BCBA9E"/>
    <w:rsid w:val="54CFA6A4"/>
    <w:rsid w:val="54D912E6"/>
    <w:rsid w:val="54D9AC69"/>
    <w:rsid w:val="54F798BA"/>
    <w:rsid w:val="54FF89B5"/>
    <w:rsid w:val="550CB1FA"/>
    <w:rsid w:val="5510B60A"/>
    <w:rsid w:val="553C8FE2"/>
    <w:rsid w:val="55426D00"/>
    <w:rsid w:val="5545B6DE"/>
    <w:rsid w:val="555C801D"/>
    <w:rsid w:val="55615823"/>
    <w:rsid w:val="5571863A"/>
    <w:rsid w:val="559D49A0"/>
    <w:rsid w:val="55A05692"/>
    <w:rsid w:val="55AC1D39"/>
    <w:rsid w:val="55AF7148"/>
    <w:rsid w:val="55C0AF1A"/>
    <w:rsid w:val="55C43A05"/>
    <w:rsid w:val="55D77C1E"/>
    <w:rsid w:val="55DFD29D"/>
    <w:rsid w:val="55E5661C"/>
    <w:rsid w:val="55E8ED53"/>
    <w:rsid w:val="55F1F86E"/>
    <w:rsid w:val="55FEEEDD"/>
    <w:rsid w:val="56018E48"/>
    <w:rsid w:val="5605115D"/>
    <w:rsid w:val="5624C4D0"/>
    <w:rsid w:val="5628127D"/>
    <w:rsid w:val="562C8387"/>
    <w:rsid w:val="563775C9"/>
    <w:rsid w:val="5637EAED"/>
    <w:rsid w:val="5638F431"/>
    <w:rsid w:val="563CEA1E"/>
    <w:rsid w:val="56543354"/>
    <w:rsid w:val="5657496A"/>
    <w:rsid w:val="565E527B"/>
    <w:rsid w:val="565F81E3"/>
    <w:rsid w:val="566E4480"/>
    <w:rsid w:val="568622B4"/>
    <w:rsid w:val="568C3C36"/>
    <w:rsid w:val="568F1E00"/>
    <w:rsid w:val="569F71C4"/>
    <w:rsid w:val="56A5432E"/>
    <w:rsid w:val="56A656D7"/>
    <w:rsid w:val="56B37482"/>
    <w:rsid w:val="56B59D54"/>
    <w:rsid w:val="56B5A10D"/>
    <w:rsid w:val="56C3CAAA"/>
    <w:rsid w:val="56CE5B21"/>
    <w:rsid w:val="56D0F3E0"/>
    <w:rsid w:val="56D5B623"/>
    <w:rsid w:val="56DE1FB0"/>
    <w:rsid w:val="56E95932"/>
    <w:rsid w:val="56F0C3B6"/>
    <w:rsid w:val="5700EDBB"/>
    <w:rsid w:val="5705E4D7"/>
    <w:rsid w:val="57091691"/>
    <w:rsid w:val="5709AC43"/>
    <w:rsid w:val="570DA8FD"/>
    <w:rsid w:val="570F2E3E"/>
    <w:rsid w:val="571AF269"/>
    <w:rsid w:val="5723AD79"/>
    <w:rsid w:val="572E9DB2"/>
    <w:rsid w:val="572EC441"/>
    <w:rsid w:val="573A40A7"/>
    <w:rsid w:val="573C58D4"/>
    <w:rsid w:val="57476559"/>
    <w:rsid w:val="576F2A92"/>
    <w:rsid w:val="5771A331"/>
    <w:rsid w:val="5777341D"/>
    <w:rsid w:val="5783598F"/>
    <w:rsid w:val="57871115"/>
    <w:rsid w:val="57891F35"/>
    <w:rsid w:val="5792566B"/>
    <w:rsid w:val="57960B2B"/>
    <w:rsid w:val="57A7D623"/>
    <w:rsid w:val="57BAEBF0"/>
    <w:rsid w:val="57BC3B22"/>
    <w:rsid w:val="57C8AAEC"/>
    <w:rsid w:val="57CCD4DD"/>
    <w:rsid w:val="57CF7011"/>
    <w:rsid w:val="57EECC0F"/>
    <w:rsid w:val="57F76450"/>
    <w:rsid w:val="5826EDEE"/>
    <w:rsid w:val="582D31FF"/>
    <w:rsid w:val="5844D72B"/>
    <w:rsid w:val="584671AB"/>
    <w:rsid w:val="585886CC"/>
    <w:rsid w:val="585BE6FB"/>
    <w:rsid w:val="5869EBB4"/>
    <w:rsid w:val="587CD5AD"/>
    <w:rsid w:val="589152AD"/>
    <w:rsid w:val="589FC225"/>
    <w:rsid w:val="58A41E8C"/>
    <w:rsid w:val="58C670BE"/>
    <w:rsid w:val="58CD4E6E"/>
    <w:rsid w:val="58E2C86D"/>
    <w:rsid w:val="58F2680C"/>
    <w:rsid w:val="5903DB22"/>
    <w:rsid w:val="59046739"/>
    <w:rsid w:val="59048092"/>
    <w:rsid w:val="59100CC4"/>
    <w:rsid w:val="591D739A"/>
    <w:rsid w:val="591E46F4"/>
    <w:rsid w:val="5922CFB8"/>
    <w:rsid w:val="5928A91A"/>
    <w:rsid w:val="592E0B16"/>
    <w:rsid w:val="5938ACCF"/>
    <w:rsid w:val="5952153B"/>
    <w:rsid w:val="59680019"/>
    <w:rsid w:val="596813E1"/>
    <w:rsid w:val="59725E8C"/>
    <w:rsid w:val="5983A08D"/>
    <w:rsid w:val="59840E00"/>
    <w:rsid w:val="5995ECA7"/>
    <w:rsid w:val="5996E8C8"/>
    <w:rsid w:val="59B64735"/>
    <w:rsid w:val="59B731B9"/>
    <w:rsid w:val="59B98E85"/>
    <w:rsid w:val="59BEA4D7"/>
    <w:rsid w:val="59C010CF"/>
    <w:rsid w:val="59C5A9C8"/>
    <w:rsid w:val="59DE552B"/>
    <w:rsid w:val="59EBB74C"/>
    <w:rsid w:val="5A02DDA8"/>
    <w:rsid w:val="5A3784E8"/>
    <w:rsid w:val="5A3E214C"/>
    <w:rsid w:val="5A4850D3"/>
    <w:rsid w:val="5A5CCF44"/>
    <w:rsid w:val="5A6EBA26"/>
    <w:rsid w:val="5A7DD156"/>
    <w:rsid w:val="5A7FDF9F"/>
    <w:rsid w:val="5A8188C0"/>
    <w:rsid w:val="5A84C593"/>
    <w:rsid w:val="5A91CEEB"/>
    <w:rsid w:val="5A9D9751"/>
    <w:rsid w:val="5AA210BE"/>
    <w:rsid w:val="5AC46990"/>
    <w:rsid w:val="5AE2894A"/>
    <w:rsid w:val="5AE2E8CC"/>
    <w:rsid w:val="5AED3B75"/>
    <w:rsid w:val="5AF367D0"/>
    <w:rsid w:val="5AF50C79"/>
    <w:rsid w:val="5AFD5A39"/>
    <w:rsid w:val="5B215654"/>
    <w:rsid w:val="5B2195E0"/>
    <w:rsid w:val="5B29347A"/>
    <w:rsid w:val="5B2C721F"/>
    <w:rsid w:val="5B2F27C3"/>
    <w:rsid w:val="5B39D7B1"/>
    <w:rsid w:val="5B3E4C55"/>
    <w:rsid w:val="5B456D01"/>
    <w:rsid w:val="5B5D873E"/>
    <w:rsid w:val="5B5F19F0"/>
    <w:rsid w:val="5B75EE19"/>
    <w:rsid w:val="5B778C6A"/>
    <w:rsid w:val="5B79B770"/>
    <w:rsid w:val="5B7FD358"/>
    <w:rsid w:val="5B864E3E"/>
    <w:rsid w:val="5BAFFFC3"/>
    <w:rsid w:val="5BB3A780"/>
    <w:rsid w:val="5BB607EB"/>
    <w:rsid w:val="5BB771FE"/>
    <w:rsid w:val="5BD85431"/>
    <w:rsid w:val="5BE83002"/>
    <w:rsid w:val="5BED3193"/>
    <w:rsid w:val="5C1E69B9"/>
    <w:rsid w:val="5C261AB1"/>
    <w:rsid w:val="5C317605"/>
    <w:rsid w:val="5C382543"/>
    <w:rsid w:val="5C3E514A"/>
    <w:rsid w:val="5C44C715"/>
    <w:rsid w:val="5C625843"/>
    <w:rsid w:val="5C670E8F"/>
    <w:rsid w:val="5C743490"/>
    <w:rsid w:val="5C77097D"/>
    <w:rsid w:val="5C8A2025"/>
    <w:rsid w:val="5C93A472"/>
    <w:rsid w:val="5C9C33D5"/>
    <w:rsid w:val="5CBA7EBE"/>
    <w:rsid w:val="5CBC8E61"/>
    <w:rsid w:val="5CCA2887"/>
    <w:rsid w:val="5CD7DF3C"/>
    <w:rsid w:val="5CE43F16"/>
    <w:rsid w:val="5CE4E6CD"/>
    <w:rsid w:val="5CF205E6"/>
    <w:rsid w:val="5CF874B9"/>
    <w:rsid w:val="5D18B3EC"/>
    <w:rsid w:val="5D2C7BD4"/>
    <w:rsid w:val="5D2EAE15"/>
    <w:rsid w:val="5D3F0E08"/>
    <w:rsid w:val="5D46F9F5"/>
    <w:rsid w:val="5D473561"/>
    <w:rsid w:val="5D4D6F54"/>
    <w:rsid w:val="5D54A1A7"/>
    <w:rsid w:val="5D75A5B1"/>
    <w:rsid w:val="5D798AF4"/>
    <w:rsid w:val="5D8E2484"/>
    <w:rsid w:val="5D991544"/>
    <w:rsid w:val="5DB350A3"/>
    <w:rsid w:val="5DBE7BFA"/>
    <w:rsid w:val="5DBFC960"/>
    <w:rsid w:val="5DC938D1"/>
    <w:rsid w:val="5DCD4389"/>
    <w:rsid w:val="5DCFB371"/>
    <w:rsid w:val="5DDB881C"/>
    <w:rsid w:val="5E091040"/>
    <w:rsid w:val="5E09D900"/>
    <w:rsid w:val="5E0A66EE"/>
    <w:rsid w:val="5E0BF78F"/>
    <w:rsid w:val="5E29B258"/>
    <w:rsid w:val="5E2C9CBA"/>
    <w:rsid w:val="5E38AFD8"/>
    <w:rsid w:val="5E39E6EF"/>
    <w:rsid w:val="5E543560"/>
    <w:rsid w:val="5E58C613"/>
    <w:rsid w:val="5E707746"/>
    <w:rsid w:val="5E7C4F5D"/>
    <w:rsid w:val="5E7C702A"/>
    <w:rsid w:val="5E883D7C"/>
    <w:rsid w:val="5E897FA3"/>
    <w:rsid w:val="5E8EC2F1"/>
    <w:rsid w:val="5E8F4138"/>
    <w:rsid w:val="5E92139A"/>
    <w:rsid w:val="5EB43FC5"/>
    <w:rsid w:val="5EBDD196"/>
    <w:rsid w:val="5ECD5E1F"/>
    <w:rsid w:val="5EE1DB59"/>
    <w:rsid w:val="5EE31515"/>
    <w:rsid w:val="5EEA2D27"/>
    <w:rsid w:val="5F05439E"/>
    <w:rsid w:val="5F0B226F"/>
    <w:rsid w:val="5F1AB2C9"/>
    <w:rsid w:val="5F411B5C"/>
    <w:rsid w:val="5F475F71"/>
    <w:rsid w:val="5F5231F8"/>
    <w:rsid w:val="5F586A75"/>
    <w:rsid w:val="5F5C0C6A"/>
    <w:rsid w:val="5F62AB4F"/>
    <w:rsid w:val="5F70BF61"/>
    <w:rsid w:val="5F76528F"/>
    <w:rsid w:val="5F7C0C01"/>
    <w:rsid w:val="5F81124D"/>
    <w:rsid w:val="5F8C6B82"/>
    <w:rsid w:val="5F9AF56A"/>
    <w:rsid w:val="5F9C7D87"/>
    <w:rsid w:val="5FA44E5B"/>
    <w:rsid w:val="5FA4BC64"/>
    <w:rsid w:val="5FA7742A"/>
    <w:rsid w:val="5FBC780E"/>
    <w:rsid w:val="5FDA3739"/>
    <w:rsid w:val="5FDB09AA"/>
    <w:rsid w:val="5FE04AC9"/>
    <w:rsid w:val="5FEDAA34"/>
    <w:rsid w:val="5FFEDD9A"/>
    <w:rsid w:val="6004E2ED"/>
    <w:rsid w:val="600A9FBA"/>
    <w:rsid w:val="600C3424"/>
    <w:rsid w:val="6024B4CF"/>
    <w:rsid w:val="6034FF59"/>
    <w:rsid w:val="603801D8"/>
    <w:rsid w:val="603A58DB"/>
    <w:rsid w:val="603D8DDC"/>
    <w:rsid w:val="604DBAE6"/>
    <w:rsid w:val="605D3440"/>
    <w:rsid w:val="606C83C9"/>
    <w:rsid w:val="607703C0"/>
    <w:rsid w:val="6080BD8C"/>
    <w:rsid w:val="6090BC76"/>
    <w:rsid w:val="609662AE"/>
    <w:rsid w:val="6099567B"/>
    <w:rsid w:val="60A04BA0"/>
    <w:rsid w:val="60A4B875"/>
    <w:rsid w:val="60A7D1DC"/>
    <w:rsid w:val="60AC0271"/>
    <w:rsid w:val="60B6445D"/>
    <w:rsid w:val="60BA2FE8"/>
    <w:rsid w:val="60BDE3FF"/>
    <w:rsid w:val="60C153D0"/>
    <w:rsid w:val="60C4B8C1"/>
    <w:rsid w:val="60CC7A54"/>
    <w:rsid w:val="60D08543"/>
    <w:rsid w:val="60F129AD"/>
    <w:rsid w:val="60F58D1A"/>
    <w:rsid w:val="60F6A9DD"/>
    <w:rsid w:val="60FB84F5"/>
    <w:rsid w:val="60FD5126"/>
    <w:rsid w:val="6100F059"/>
    <w:rsid w:val="6102451E"/>
    <w:rsid w:val="61046FF8"/>
    <w:rsid w:val="6104D30B"/>
    <w:rsid w:val="6104EF6B"/>
    <w:rsid w:val="611327DC"/>
    <w:rsid w:val="61174288"/>
    <w:rsid w:val="611E06FD"/>
    <w:rsid w:val="6121316F"/>
    <w:rsid w:val="6122E0D5"/>
    <w:rsid w:val="61230243"/>
    <w:rsid w:val="612B41AC"/>
    <w:rsid w:val="613E910A"/>
    <w:rsid w:val="6140B912"/>
    <w:rsid w:val="615BA60C"/>
    <w:rsid w:val="616554F5"/>
    <w:rsid w:val="616F3453"/>
    <w:rsid w:val="617DAC98"/>
    <w:rsid w:val="617E3ACC"/>
    <w:rsid w:val="61968D45"/>
    <w:rsid w:val="619B5267"/>
    <w:rsid w:val="61A38196"/>
    <w:rsid w:val="61A3E6CC"/>
    <w:rsid w:val="61AAABC3"/>
    <w:rsid w:val="61B374C2"/>
    <w:rsid w:val="61BA70E1"/>
    <w:rsid w:val="61BEF5E6"/>
    <w:rsid w:val="61C63CA8"/>
    <w:rsid w:val="61C9CC7D"/>
    <w:rsid w:val="61CE3F4E"/>
    <w:rsid w:val="61D6C1CB"/>
    <w:rsid w:val="61D98FF0"/>
    <w:rsid w:val="61DBD231"/>
    <w:rsid w:val="61DC812E"/>
    <w:rsid w:val="61E18400"/>
    <w:rsid w:val="61E83D78"/>
    <w:rsid w:val="61EA4A3F"/>
    <w:rsid w:val="61ED2A55"/>
    <w:rsid w:val="61EE76DA"/>
    <w:rsid w:val="61F20492"/>
    <w:rsid w:val="61F61231"/>
    <w:rsid w:val="61F6C69F"/>
    <w:rsid w:val="61F8B4E8"/>
    <w:rsid w:val="61F91E86"/>
    <w:rsid w:val="6200E692"/>
    <w:rsid w:val="620248E8"/>
    <w:rsid w:val="621A42A3"/>
    <w:rsid w:val="621B9F90"/>
    <w:rsid w:val="6233282B"/>
    <w:rsid w:val="6244D198"/>
    <w:rsid w:val="62563009"/>
    <w:rsid w:val="627E0C81"/>
    <w:rsid w:val="6280327A"/>
    <w:rsid w:val="6288C7C1"/>
    <w:rsid w:val="628D89DF"/>
    <w:rsid w:val="628FF06D"/>
    <w:rsid w:val="629AFDDE"/>
    <w:rsid w:val="62A3703A"/>
    <w:rsid w:val="62A5EFF8"/>
    <w:rsid w:val="62E13ED7"/>
    <w:rsid w:val="630B19EA"/>
    <w:rsid w:val="632E911C"/>
    <w:rsid w:val="63337D8A"/>
    <w:rsid w:val="6337FA5C"/>
    <w:rsid w:val="633EDA50"/>
    <w:rsid w:val="6341B8EC"/>
    <w:rsid w:val="6346FD26"/>
    <w:rsid w:val="63530C06"/>
    <w:rsid w:val="6356936D"/>
    <w:rsid w:val="635D23A7"/>
    <w:rsid w:val="636512E3"/>
    <w:rsid w:val="636D715E"/>
    <w:rsid w:val="63743663"/>
    <w:rsid w:val="638807EF"/>
    <w:rsid w:val="638C4110"/>
    <w:rsid w:val="6391C353"/>
    <w:rsid w:val="63A17857"/>
    <w:rsid w:val="63A37687"/>
    <w:rsid w:val="63B634CF"/>
    <w:rsid w:val="63B6CBB3"/>
    <w:rsid w:val="63B744B4"/>
    <w:rsid w:val="63B92A37"/>
    <w:rsid w:val="63C0AF15"/>
    <w:rsid w:val="63C6736E"/>
    <w:rsid w:val="63CAB17F"/>
    <w:rsid w:val="63D151DA"/>
    <w:rsid w:val="63DBC75A"/>
    <w:rsid w:val="63E24146"/>
    <w:rsid w:val="63E62567"/>
    <w:rsid w:val="63EF6658"/>
    <w:rsid w:val="640E363F"/>
    <w:rsid w:val="6412CBF4"/>
    <w:rsid w:val="64152CB6"/>
    <w:rsid w:val="6416453C"/>
    <w:rsid w:val="642DD0FC"/>
    <w:rsid w:val="6430C9CD"/>
    <w:rsid w:val="6440307F"/>
    <w:rsid w:val="64508CFF"/>
    <w:rsid w:val="6451D4B9"/>
    <w:rsid w:val="64583DBE"/>
    <w:rsid w:val="6461B7A0"/>
    <w:rsid w:val="649C8EB8"/>
    <w:rsid w:val="649FCFDD"/>
    <w:rsid w:val="64A6373D"/>
    <w:rsid w:val="64B8F274"/>
    <w:rsid w:val="64CB53C3"/>
    <w:rsid w:val="64D26E40"/>
    <w:rsid w:val="64D6BC3C"/>
    <w:rsid w:val="64DD7856"/>
    <w:rsid w:val="64E70E7C"/>
    <w:rsid w:val="64EF76D4"/>
    <w:rsid w:val="653D0688"/>
    <w:rsid w:val="653F1CA4"/>
    <w:rsid w:val="654F0D03"/>
    <w:rsid w:val="65595F67"/>
    <w:rsid w:val="655ACC8B"/>
    <w:rsid w:val="656253AB"/>
    <w:rsid w:val="65648C8D"/>
    <w:rsid w:val="65766718"/>
    <w:rsid w:val="657ACF95"/>
    <w:rsid w:val="657B04BF"/>
    <w:rsid w:val="65865F15"/>
    <w:rsid w:val="65878F86"/>
    <w:rsid w:val="658F058C"/>
    <w:rsid w:val="658F253E"/>
    <w:rsid w:val="65A43425"/>
    <w:rsid w:val="65A71121"/>
    <w:rsid w:val="65B2943F"/>
    <w:rsid w:val="65C73831"/>
    <w:rsid w:val="65C8DD37"/>
    <w:rsid w:val="65F8F6F5"/>
    <w:rsid w:val="65FB4510"/>
    <w:rsid w:val="6606F611"/>
    <w:rsid w:val="66093AEA"/>
    <w:rsid w:val="6610E6BD"/>
    <w:rsid w:val="663429C5"/>
    <w:rsid w:val="663D5D30"/>
    <w:rsid w:val="663FEFFF"/>
    <w:rsid w:val="664ECA98"/>
    <w:rsid w:val="66601D9A"/>
    <w:rsid w:val="666E6C28"/>
    <w:rsid w:val="667F061A"/>
    <w:rsid w:val="6690C78F"/>
    <w:rsid w:val="66924574"/>
    <w:rsid w:val="66AE5CA9"/>
    <w:rsid w:val="66B2904A"/>
    <w:rsid w:val="66B53081"/>
    <w:rsid w:val="66D95026"/>
    <w:rsid w:val="66E15807"/>
    <w:rsid w:val="66FF184D"/>
    <w:rsid w:val="6701AF32"/>
    <w:rsid w:val="6703A0F1"/>
    <w:rsid w:val="67051E03"/>
    <w:rsid w:val="6752B512"/>
    <w:rsid w:val="67676862"/>
    <w:rsid w:val="67687BC5"/>
    <w:rsid w:val="6797E894"/>
    <w:rsid w:val="67A0DB4D"/>
    <w:rsid w:val="67A1F137"/>
    <w:rsid w:val="67A25D05"/>
    <w:rsid w:val="67ABA322"/>
    <w:rsid w:val="67AC5025"/>
    <w:rsid w:val="67BF1AA3"/>
    <w:rsid w:val="67DF69AD"/>
    <w:rsid w:val="67E208E7"/>
    <w:rsid w:val="67EAFE3B"/>
    <w:rsid w:val="67EF8A99"/>
    <w:rsid w:val="67F0E2BB"/>
    <w:rsid w:val="67F7C007"/>
    <w:rsid w:val="680A9475"/>
    <w:rsid w:val="681360C5"/>
    <w:rsid w:val="681F5E60"/>
    <w:rsid w:val="681FE43C"/>
    <w:rsid w:val="68448BA3"/>
    <w:rsid w:val="684FE84F"/>
    <w:rsid w:val="685B0940"/>
    <w:rsid w:val="685FBA3D"/>
    <w:rsid w:val="68668CF9"/>
    <w:rsid w:val="686FFC7F"/>
    <w:rsid w:val="687D6E62"/>
    <w:rsid w:val="688307E3"/>
    <w:rsid w:val="688C25ED"/>
    <w:rsid w:val="688C8969"/>
    <w:rsid w:val="6894DC9A"/>
    <w:rsid w:val="68ACDFB4"/>
    <w:rsid w:val="68AF3D88"/>
    <w:rsid w:val="68B7F321"/>
    <w:rsid w:val="68C81BBC"/>
    <w:rsid w:val="68E34B64"/>
    <w:rsid w:val="68F30843"/>
    <w:rsid w:val="69025EF6"/>
    <w:rsid w:val="69119094"/>
    <w:rsid w:val="6913BBF7"/>
    <w:rsid w:val="6916A0BF"/>
    <w:rsid w:val="69214C36"/>
    <w:rsid w:val="6925001C"/>
    <w:rsid w:val="692BE126"/>
    <w:rsid w:val="692D46CC"/>
    <w:rsid w:val="693C6475"/>
    <w:rsid w:val="6947459F"/>
    <w:rsid w:val="694925EE"/>
    <w:rsid w:val="694979CE"/>
    <w:rsid w:val="694B81B4"/>
    <w:rsid w:val="696F5BDF"/>
    <w:rsid w:val="6995FBF6"/>
    <w:rsid w:val="69B8A29C"/>
    <w:rsid w:val="69BDC1C2"/>
    <w:rsid w:val="69CA3044"/>
    <w:rsid w:val="69D2119C"/>
    <w:rsid w:val="69E4E23E"/>
    <w:rsid w:val="69E65701"/>
    <w:rsid w:val="69EA425A"/>
    <w:rsid w:val="69F4FA7F"/>
    <w:rsid w:val="6A08D411"/>
    <w:rsid w:val="6A20125D"/>
    <w:rsid w:val="6A30455A"/>
    <w:rsid w:val="6A351A35"/>
    <w:rsid w:val="6A363F9D"/>
    <w:rsid w:val="6A40AE49"/>
    <w:rsid w:val="6A609D74"/>
    <w:rsid w:val="6A684902"/>
    <w:rsid w:val="6A7378E1"/>
    <w:rsid w:val="6A754677"/>
    <w:rsid w:val="6A7807E1"/>
    <w:rsid w:val="6A850524"/>
    <w:rsid w:val="6A8E7572"/>
    <w:rsid w:val="6A91F766"/>
    <w:rsid w:val="6A9D536E"/>
    <w:rsid w:val="6AAF0E3B"/>
    <w:rsid w:val="6AB02709"/>
    <w:rsid w:val="6AB40EE9"/>
    <w:rsid w:val="6AB56751"/>
    <w:rsid w:val="6ABB67AE"/>
    <w:rsid w:val="6AC3F1BF"/>
    <w:rsid w:val="6ACA9F48"/>
    <w:rsid w:val="6AD3276B"/>
    <w:rsid w:val="6AD9BD0C"/>
    <w:rsid w:val="6ADAD1F3"/>
    <w:rsid w:val="6ADC4688"/>
    <w:rsid w:val="6AE8EAB4"/>
    <w:rsid w:val="6B05CFCF"/>
    <w:rsid w:val="6B08D630"/>
    <w:rsid w:val="6B203048"/>
    <w:rsid w:val="6B46F467"/>
    <w:rsid w:val="6B51BECC"/>
    <w:rsid w:val="6B59AEB5"/>
    <w:rsid w:val="6B5D72AE"/>
    <w:rsid w:val="6B6112AE"/>
    <w:rsid w:val="6B6D55C0"/>
    <w:rsid w:val="6B7646CD"/>
    <w:rsid w:val="6B7D10C2"/>
    <w:rsid w:val="6B7D6FD5"/>
    <w:rsid w:val="6B80729B"/>
    <w:rsid w:val="6B84E79D"/>
    <w:rsid w:val="6B85DB79"/>
    <w:rsid w:val="6B8B3BBF"/>
    <w:rsid w:val="6BA22454"/>
    <w:rsid w:val="6BAB4167"/>
    <w:rsid w:val="6BAD1B53"/>
    <w:rsid w:val="6BCCE45C"/>
    <w:rsid w:val="6BCD43BE"/>
    <w:rsid w:val="6BDB0A09"/>
    <w:rsid w:val="6BF76C93"/>
    <w:rsid w:val="6BF86FA6"/>
    <w:rsid w:val="6C039113"/>
    <w:rsid w:val="6C0451B3"/>
    <w:rsid w:val="6C2C03DA"/>
    <w:rsid w:val="6C362972"/>
    <w:rsid w:val="6C5DD68C"/>
    <w:rsid w:val="6C626A56"/>
    <w:rsid w:val="6C6A1E13"/>
    <w:rsid w:val="6C6E5BF4"/>
    <w:rsid w:val="6C93500D"/>
    <w:rsid w:val="6C9BDA8B"/>
    <w:rsid w:val="6CA4404D"/>
    <w:rsid w:val="6CA67133"/>
    <w:rsid w:val="6CB98213"/>
    <w:rsid w:val="6CBDE3B2"/>
    <w:rsid w:val="6CCDF9F4"/>
    <w:rsid w:val="6CCFA3A7"/>
    <w:rsid w:val="6CD5DBCD"/>
    <w:rsid w:val="6CDA7999"/>
    <w:rsid w:val="6CE8E4FC"/>
    <w:rsid w:val="6CEF74EB"/>
    <w:rsid w:val="6CF54D98"/>
    <w:rsid w:val="6D032227"/>
    <w:rsid w:val="6D08E3F7"/>
    <w:rsid w:val="6D0C9DF8"/>
    <w:rsid w:val="6D0D479A"/>
    <w:rsid w:val="6D14E100"/>
    <w:rsid w:val="6D1E4713"/>
    <w:rsid w:val="6D28DDA4"/>
    <w:rsid w:val="6D301377"/>
    <w:rsid w:val="6D33FDF1"/>
    <w:rsid w:val="6D36AC41"/>
    <w:rsid w:val="6D372CEE"/>
    <w:rsid w:val="6D39E142"/>
    <w:rsid w:val="6D557787"/>
    <w:rsid w:val="6D5B46ED"/>
    <w:rsid w:val="6D6FDE1A"/>
    <w:rsid w:val="6D7B0BE6"/>
    <w:rsid w:val="6D8462B2"/>
    <w:rsid w:val="6D850F9F"/>
    <w:rsid w:val="6D9C7F2B"/>
    <w:rsid w:val="6D9F4351"/>
    <w:rsid w:val="6DAFA9BC"/>
    <w:rsid w:val="6DB0400A"/>
    <w:rsid w:val="6DBA0DE2"/>
    <w:rsid w:val="6DC9C44A"/>
    <w:rsid w:val="6DDDB0ED"/>
    <w:rsid w:val="6DE44617"/>
    <w:rsid w:val="6DE50259"/>
    <w:rsid w:val="6DF1104E"/>
    <w:rsid w:val="6E04E134"/>
    <w:rsid w:val="6E0833A7"/>
    <w:rsid w:val="6E20C39E"/>
    <w:rsid w:val="6E23059C"/>
    <w:rsid w:val="6E254A71"/>
    <w:rsid w:val="6E318BE3"/>
    <w:rsid w:val="6E5BA346"/>
    <w:rsid w:val="6E65C016"/>
    <w:rsid w:val="6E6E96CA"/>
    <w:rsid w:val="6E7B2A49"/>
    <w:rsid w:val="6E809FE1"/>
    <w:rsid w:val="6E811CFA"/>
    <w:rsid w:val="6E8AECCB"/>
    <w:rsid w:val="6E8C5823"/>
    <w:rsid w:val="6E9ACD43"/>
    <w:rsid w:val="6EB74D8F"/>
    <w:rsid w:val="6EBB4102"/>
    <w:rsid w:val="6EBE04F6"/>
    <w:rsid w:val="6ECAE8AF"/>
    <w:rsid w:val="6ED36177"/>
    <w:rsid w:val="6ED44927"/>
    <w:rsid w:val="6F119109"/>
    <w:rsid w:val="6F1B0BF9"/>
    <w:rsid w:val="6F1E52B0"/>
    <w:rsid w:val="6F20B596"/>
    <w:rsid w:val="6F2C5FB6"/>
    <w:rsid w:val="6F39FA9D"/>
    <w:rsid w:val="6F471A16"/>
    <w:rsid w:val="6F4CB1E3"/>
    <w:rsid w:val="6F4D0311"/>
    <w:rsid w:val="6F5F433C"/>
    <w:rsid w:val="6F62F2BD"/>
    <w:rsid w:val="6F756A1B"/>
    <w:rsid w:val="6F7A4B4B"/>
    <w:rsid w:val="6F7AB5CD"/>
    <w:rsid w:val="6F7DDF1E"/>
    <w:rsid w:val="6F937EFF"/>
    <w:rsid w:val="6F941C0C"/>
    <w:rsid w:val="6F9F7E04"/>
    <w:rsid w:val="6FA09FF0"/>
    <w:rsid w:val="6FA3BDCE"/>
    <w:rsid w:val="6FB6BFB2"/>
    <w:rsid w:val="6FB9FA97"/>
    <w:rsid w:val="6FBD497E"/>
    <w:rsid w:val="6FBE1A22"/>
    <w:rsid w:val="6FCB81DB"/>
    <w:rsid w:val="6FD28A5F"/>
    <w:rsid w:val="6FE55F8B"/>
    <w:rsid w:val="6FF62227"/>
    <w:rsid w:val="6FF71955"/>
    <w:rsid w:val="700530B1"/>
    <w:rsid w:val="7008AC8C"/>
    <w:rsid w:val="702CAD9F"/>
    <w:rsid w:val="7040362F"/>
    <w:rsid w:val="704C9754"/>
    <w:rsid w:val="704DA424"/>
    <w:rsid w:val="70515313"/>
    <w:rsid w:val="706C86DC"/>
    <w:rsid w:val="706FC497"/>
    <w:rsid w:val="70854124"/>
    <w:rsid w:val="70918C98"/>
    <w:rsid w:val="70AA92E8"/>
    <w:rsid w:val="70AD9CC3"/>
    <w:rsid w:val="70B75CA4"/>
    <w:rsid w:val="70B8EE87"/>
    <w:rsid w:val="70C96A6C"/>
    <w:rsid w:val="70D9E731"/>
    <w:rsid w:val="70E3AA91"/>
    <w:rsid w:val="70E59054"/>
    <w:rsid w:val="70E8B6B4"/>
    <w:rsid w:val="70E8CD50"/>
    <w:rsid w:val="70EC7DD5"/>
    <w:rsid w:val="70F27772"/>
    <w:rsid w:val="70F44543"/>
    <w:rsid w:val="71104D53"/>
    <w:rsid w:val="7110ACA5"/>
    <w:rsid w:val="711FE5AE"/>
    <w:rsid w:val="71333F56"/>
    <w:rsid w:val="71369A34"/>
    <w:rsid w:val="7145F251"/>
    <w:rsid w:val="7150836A"/>
    <w:rsid w:val="71614610"/>
    <w:rsid w:val="716296EF"/>
    <w:rsid w:val="716EACD7"/>
    <w:rsid w:val="717958D7"/>
    <w:rsid w:val="71801796"/>
    <w:rsid w:val="71864DA5"/>
    <w:rsid w:val="71865DAC"/>
    <w:rsid w:val="7192D66C"/>
    <w:rsid w:val="71ACD340"/>
    <w:rsid w:val="71B2EB9A"/>
    <w:rsid w:val="71BA0C3A"/>
    <w:rsid w:val="71C11ACF"/>
    <w:rsid w:val="71CCE2E1"/>
    <w:rsid w:val="71D4E6CA"/>
    <w:rsid w:val="71D80240"/>
    <w:rsid w:val="71DBF2F0"/>
    <w:rsid w:val="71E6D7F3"/>
    <w:rsid w:val="71F7B0DD"/>
    <w:rsid w:val="71F9DF05"/>
    <w:rsid w:val="7201264F"/>
    <w:rsid w:val="7204673B"/>
    <w:rsid w:val="7204DD90"/>
    <w:rsid w:val="720A416D"/>
    <w:rsid w:val="721228B5"/>
    <w:rsid w:val="72207EBB"/>
    <w:rsid w:val="722AA73F"/>
    <w:rsid w:val="72304F6F"/>
    <w:rsid w:val="7230CE18"/>
    <w:rsid w:val="7243D52C"/>
    <w:rsid w:val="724CEDF9"/>
    <w:rsid w:val="72624630"/>
    <w:rsid w:val="726B4BDA"/>
    <w:rsid w:val="726E3E8F"/>
    <w:rsid w:val="726E64D3"/>
    <w:rsid w:val="7272CF32"/>
    <w:rsid w:val="727C246F"/>
    <w:rsid w:val="728226EF"/>
    <w:rsid w:val="728C0493"/>
    <w:rsid w:val="728EF1CA"/>
    <w:rsid w:val="72902CE9"/>
    <w:rsid w:val="7296C4D8"/>
    <w:rsid w:val="729A8A07"/>
    <w:rsid w:val="72A69A20"/>
    <w:rsid w:val="72A8BBB5"/>
    <w:rsid w:val="72BB322E"/>
    <w:rsid w:val="72C14123"/>
    <w:rsid w:val="72C9E068"/>
    <w:rsid w:val="72CA5B5F"/>
    <w:rsid w:val="72D18804"/>
    <w:rsid w:val="72E6767C"/>
    <w:rsid w:val="72F13F5C"/>
    <w:rsid w:val="72F47D59"/>
    <w:rsid w:val="7302FE58"/>
    <w:rsid w:val="7319F730"/>
    <w:rsid w:val="73214CD8"/>
    <w:rsid w:val="7330499D"/>
    <w:rsid w:val="7337F35A"/>
    <w:rsid w:val="733C2C2E"/>
    <w:rsid w:val="733D2A34"/>
    <w:rsid w:val="73404832"/>
    <w:rsid w:val="73549EB7"/>
    <w:rsid w:val="73696167"/>
    <w:rsid w:val="736CA186"/>
    <w:rsid w:val="738971DF"/>
    <w:rsid w:val="738D1947"/>
    <w:rsid w:val="73908220"/>
    <w:rsid w:val="73B79495"/>
    <w:rsid w:val="73BB3058"/>
    <w:rsid w:val="73BE2050"/>
    <w:rsid w:val="73BE6FFF"/>
    <w:rsid w:val="73C13C43"/>
    <w:rsid w:val="73C5BF57"/>
    <w:rsid w:val="73CE1824"/>
    <w:rsid w:val="73CFCF9D"/>
    <w:rsid w:val="73D56B04"/>
    <w:rsid w:val="73DDBA4D"/>
    <w:rsid w:val="73F8679C"/>
    <w:rsid w:val="740D857E"/>
    <w:rsid w:val="740EAEE7"/>
    <w:rsid w:val="741318D7"/>
    <w:rsid w:val="741449E1"/>
    <w:rsid w:val="7418BDBB"/>
    <w:rsid w:val="741BB0E6"/>
    <w:rsid w:val="74299058"/>
    <w:rsid w:val="742B7A19"/>
    <w:rsid w:val="7434DF8C"/>
    <w:rsid w:val="7438349B"/>
    <w:rsid w:val="74525C9F"/>
    <w:rsid w:val="745C3881"/>
    <w:rsid w:val="7478C0B1"/>
    <w:rsid w:val="747AFF19"/>
    <w:rsid w:val="74926DA6"/>
    <w:rsid w:val="749CED5A"/>
    <w:rsid w:val="749CEE1C"/>
    <w:rsid w:val="74A4181E"/>
    <w:rsid w:val="74A9D75F"/>
    <w:rsid w:val="74B28778"/>
    <w:rsid w:val="74C06954"/>
    <w:rsid w:val="74CCB7D0"/>
    <w:rsid w:val="74D9B0AC"/>
    <w:rsid w:val="74E081D0"/>
    <w:rsid w:val="74E57D1E"/>
    <w:rsid w:val="750B6066"/>
    <w:rsid w:val="75198355"/>
    <w:rsid w:val="7519BBFF"/>
    <w:rsid w:val="7523B059"/>
    <w:rsid w:val="75244B30"/>
    <w:rsid w:val="75403FEB"/>
    <w:rsid w:val="75500D01"/>
    <w:rsid w:val="7554371E"/>
    <w:rsid w:val="75593572"/>
    <w:rsid w:val="7567F4F1"/>
    <w:rsid w:val="7577CC3F"/>
    <w:rsid w:val="7581E402"/>
    <w:rsid w:val="75828373"/>
    <w:rsid w:val="759C7080"/>
    <w:rsid w:val="75A45356"/>
    <w:rsid w:val="75A47B5C"/>
    <w:rsid w:val="75AAA8DC"/>
    <w:rsid w:val="75B33F9D"/>
    <w:rsid w:val="75BC863E"/>
    <w:rsid w:val="75CB72B1"/>
    <w:rsid w:val="75E0B44B"/>
    <w:rsid w:val="75EDD02E"/>
    <w:rsid w:val="75F719C0"/>
    <w:rsid w:val="75F9106E"/>
    <w:rsid w:val="75FAA0AB"/>
    <w:rsid w:val="75FC886C"/>
    <w:rsid w:val="75FFEF4B"/>
    <w:rsid w:val="7600CAEC"/>
    <w:rsid w:val="7603E153"/>
    <w:rsid w:val="760E704F"/>
    <w:rsid w:val="76181E52"/>
    <w:rsid w:val="76258F02"/>
    <w:rsid w:val="763FF580"/>
    <w:rsid w:val="764458F6"/>
    <w:rsid w:val="764BA502"/>
    <w:rsid w:val="764DEF47"/>
    <w:rsid w:val="764FC4DA"/>
    <w:rsid w:val="7659AC98"/>
    <w:rsid w:val="7665CBA8"/>
    <w:rsid w:val="767305C0"/>
    <w:rsid w:val="7676EC6A"/>
    <w:rsid w:val="767F6A4E"/>
    <w:rsid w:val="76802D4B"/>
    <w:rsid w:val="76895714"/>
    <w:rsid w:val="7690DD0E"/>
    <w:rsid w:val="76B8754B"/>
    <w:rsid w:val="76DF892E"/>
    <w:rsid w:val="76E5E0DB"/>
    <w:rsid w:val="76E67D4F"/>
    <w:rsid w:val="76E9E562"/>
    <w:rsid w:val="76EDBDB0"/>
    <w:rsid w:val="7700BB06"/>
    <w:rsid w:val="7709CCF1"/>
    <w:rsid w:val="770DFDFA"/>
    <w:rsid w:val="77166844"/>
    <w:rsid w:val="77386E3B"/>
    <w:rsid w:val="7743E700"/>
    <w:rsid w:val="77544609"/>
    <w:rsid w:val="776B634B"/>
    <w:rsid w:val="77705E7E"/>
    <w:rsid w:val="777A1972"/>
    <w:rsid w:val="777B8C2D"/>
    <w:rsid w:val="777D847B"/>
    <w:rsid w:val="7781C214"/>
    <w:rsid w:val="77929756"/>
    <w:rsid w:val="779D31B2"/>
    <w:rsid w:val="77A2B2C4"/>
    <w:rsid w:val="77B10490"/>
    <w:rsid w:val="77B1D33A"/>
    <w:rsid w:val="77B25E43"/>
    <w:rsid w:val="77B5FFF9"/>
    <w:rsid w:val="77C9287D"/>
    <w:rsid w:val="77D5BEEF"/>
    <w:rsid w:val="77FFE588"/>
    <w:rsid w:val="78061742"/>
    <w:rsid w:val="781525D6"/>
    <w:rsid w:val="783548D6"/>
    <w:rsid w:val="78489E9B"/>
    <w:rsid w:val="78490D2F"/>
    <w:rsid w:val="784D1155"/>
    <w:rsid w:val="784F57FA"/>
    <w:rsid w:val="785D98A6"/>
    <w:rsid w:val="7863F9D2"/>
    <w:rsid w:val="786B1C9B"/>
    <w:rsid w:val="786C819A"/>
    <w:rsid w:val="78847B92"/>
    <w:rsid w:val="78964EB3"/>
    <w:rsid w:val="789C5148"/>
    <w:rsid w:val="78B320EC"/>
    <w:rsid w:val="78C89057"/>
    <w:rsid w:val="78D4B3FB"/>
    <w:rsid w:val="78EB6813"/>
    <w:rsid w:val="78F6A259"/>
    <w:rsid w:val="78FA02A8"/>
    <w:rsid w:val="78FDA071"/>
    <w:rsid w:val="7900BB0B"/>
    <w:rsid w:val="79036A0E"/>
    <w:rsid w:val="7914D6FE"/>
    <w:rsid w:val="7919C591"/>
    <w:rsid w:val="791C95A5"/>
    <w:rsid w:val="79203CA1"/>
    <w:rsid w:val="792EAB8E"/>
    <w:rsid w:val="79316A5C"/>
    <w:rsid w:val="79365A4D"/>
    <w:rsid w:val="7944CE4D"/>
    <w:rsid w:val="7945CEB0"/>
    <w:rsid w:val="79461170"/>
    <w:rsid w:val="79475291"/>
    <w:rsid w:val="794B68FC"/>
    <w:rsid w:val="7959D35D"/>
    <w:rsid w:val="79668DB2"/>
    <w:rsid w:val="79675DA3"/>
    <w:rsid w:val="79746B08"/>
    <w:rsid w:val="7974D45E"/>
    <w:rsid w:val="7977B9B6"/>
    <w:rsid w:val="798435F8"/>
    <w:rsid w:val="79A48B55"/>
    <w:rsid w:val="79A55955"/>
    <w:rsid w:val="79ABF022"/>
    <w:rsid w:val="79AFB1E2"/>
    <w:rsid w:val="79D43CE9"/>
    <w:rsid w:val="79D469E1"/>
    <w:rsid w:val="79D4AFEE"/>
    <w:rsid w:val="79D9FC08"/>
    <w:rsid w:val="79E41CE8"/>
    <w:rsid w:val="79FC4984"/>
    <w:rsid w:val="7A04C7D2"/>
    <w:rsid w:val="7A105511"/>
    <w:rsid w:val="7A17E4E4"/>
    <w:rsid w:val="7A1F64CC"/>
    <w:rsid w:val="7A331651"/>
    <w:rsid w:val="7A66F17A"/>
    <w:rsid w:val="7A7CF7F3"/>
    <w:rsid w:val="7A8A65BB"/>
    <w:rsid w:val="7A8C44FA"/>
    <w:rsid w:val="7A987A0F"/>
    <w:rsid w:val="7A9C0FC6"/>
    <w:rsid w:val="7AA35ED8"/>
    <w:rsid w:val="7AB727A3"/>
    <w:rsid w:val="7ABACE9B"/>
    <w:rsid w:val="7ABD16E2"/>
    <w:rsid w:val="7AC01321"/>
    <w:rsid w:val="7AC28FC6"/>
    <w:rsid w:val="7AD9EF97"/>
    <w:rsid w:val="7AE0E0B2"/>
    <w:rsid w:val="7AFC145F"/>
    <w:rsid w:val="7AFD7166"/>
    <w:rsid w:val="7AFFE67A"/>
    <w:rsid w:val="7B05EFD3"/>
    <w:rsid w:val="7B0681A7"/>
    <w:rsid w:val="7B1729B5"/>
    <w:rsid w:val="7B204243"/>
    <w:rsid w:val="7B320674"/>
    <w:rsid w:val="7B389F15"/>
    <w:rsid w:val="7B5327C0"/>
    <w:rsid w:val="7B53C669"/>
    <w:rsid w:val="7B592675"/>
    <w:rsid w:val="7B5C302F"/>
    <w:rsid w:val="7B886FE9"/>
    <w:rsid w:val="7B93B554"/>
    <w:rsid w:val="7BA2F6C4"/>
    <w:rsid w:val="7BA76BC4"/>
    <w:rsid w:val="7BCA5466"/>
    <w:rsid w:val="7BDCDB0B"/>
    <w:rsid w:val="7BFE97B0"/>
    <w:rsid w:val="7C0D4864"/>
    <w:rsid w:val="7C143BB7"/>
    <w:rsid w:val="7C1ED80A"/>
    <w:rsid w:val="7C27FA2A"/>
    <w:rsid w:val="7C2F25E3"/>
    <w:rsid w:val="7C342946"/>
    <w:rsid w:val="7C3B1032"/>
    <w:rsid w:val="7C6AAB63"/>
    <w:rsid w:val="7C6F12EB"/>
    <w:rsid w:val="7C77A053"/>
    <w:rsid w:val="7C77DEC3"/>
    <w:rsid w:val="7C807D9E"/>
    <w:rsid w:val="7CA304C2"/>
    <w:rsid w:val="7CA9DBD6"/>
    <w:rsid w:val="7CAC2599"/>
    <w:rsid w:val="7CB39941"/>
    <w:rsid w:val="7CBD11FE"/>
    <w:rsid w:val="7CC40E22"/>
    <w:rsid w:val="7CD02DEB"/>
    <w:rsid w:val="7CDF6383"/>
    <w:rsid w:val="7CECBC92"/>
    <w:rsid w:val="7CF3E92E"/>
    <w:rsid w:val="7CF8106D"/>
    <w:rsid w:val="7CFC8C6C"/>
    <w:rsid w:val="7CFDE313"/>
    <w:rsid w:val="7D01AAB3"/>
    <w:rsid w:val="7D1F4731"/>
    <w:rsid w:val="7D54DBF2"/>
    <w:rsid w:val="7D5A305E"/>
    <w:rsid w:val="7D69889E"/>
    <w:rsid w:val="7D7CB653"/>
    <w:rsid w:val="7D7E0A62"/>
    <w:rsid w:val="7D7E9EB4"/>
    <w:rsid w:val="7D941622"/>
    <w:rsid w:val="7D94BBA6"/>
    <w:rsid w:val="7D9927B3"/>
    <w:rsid w:val="7D99D206"/>
    <w:rsid w:val="7DAC3492"/>
    <w:rsid w:val="7DBD435A"/>
    <w:rsid w:val="7DC73664"/>
    <w:rsid w:val="7DEAAEF7"/>
    <w:rsid w:val="7DFB1EA6"/>
    <w:rsid w:val="7E086422"/>
    <w:rsid w:val="7E098B9B"/>
    <w:rsid w:val="7E0ECD90"/>
    <w:rsid w:val="7E113F76"/>
    <w:rsid w:val="7E118346"/>
    <w:rsid w:val="7E1605DB"/>
    <w:rsid w:val="7E19941F"/>
    <w:rsid w:val="7E2E69E1"/>
    <w:rsid w:val="7E33C35C"/>
    <w:rsid w:val="7E3B7D9F"/>
    <w:rsid w:val="7E406C4E"/>
    <w:rsid w:val="7E471C86"/>
    <w:rsid w:val="7E4CCD4E"/>
    <w:rsid w:val="7E4EAB48"/>
    <w:rsid w:val="7E52456B"/>
    <w:rsid w:val="7E78DB43"/>
    <w:rsid w:val="7E7E151B"/>
    <w:rsid w:val="7E8153E8"/>
    <w:rsid w:val="7E816D8C"/>
    <w:rsid w:val="7E83EC68"/>
    <w:rsid w:val="7E87114B"/>
    <w:rsid w:val="7E8AB7E5"/>
    <w:rsid w:val="7E8E978B"/>
    <w:rsid w:val="7E91FAC5"/>
    <w:rsid w:val="7EAD7F37"/>
    <w:rsid w:val="7ED24354"/>
    <w:rsid w:val="7EE24905"/>
    <w:rsid w:val="7EE9E1AC"/>
    <w:rsid w:val="7EF7A0EC"/>
    <w:rsid w:val="7F0F05B3"/>
    <w:rsid w:val="7F53C1EC"/>
    <w:rsid w:val="7F57C1BE"/>
    <w:rsid w:val="7F5957A4"/>
    <w:rsid w:val="7F765F91"/>
    <w:rsid w:val="7F831EB9"/>
    <w:rsid w:val="7F854A06"/>
    <w:rsid w:val="7F86F778"/>
    <w:rsid w:val="7F98A06A"/>
    <w:rsid w:val="7FB730E5"/>
    <w:rsid w:val="7FC1381A"/>
    <w:rsid w:val="7FDBD1E3"/>
    <w:rsid w:val="7FE2BC7B"/>
    <w:rsid w:val="7FF6FDB8"/>
    <w:rsid w:val="7FFE94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0E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customStyle="1" w:styleId="Mention1">
    <w:name w:val="Mention1"/>
    <w:basedOn w:val="DefaultParagraphFont"/>
    <w:uiPriority w:val="99"/>
    <w:unhideWhenUsed/>
    <w:rPr>
      <w:color w:val="2B579A"/>
      <w:shd w:val="clear" w:color="auto" w:fill="E6E6E6"/>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26454"/>
    <w:rPr>
      <w:b/>
      <w:bCs/>
    </w:rPr>
  </w:style>
  <w:style w:type="character" w:customStyle="1" w:styleId="CommentSubjectChar">
    <w:name w:val="Comment Subject Char"/>
    <w:basedOn w:val="CommentTextChar"/>
    <w:link w:val="CommentSubject"/>
    <w:uiPriority w:val="99"/>
    <w:semiHidden/>
    <w:rsid w:val="00D26454"/>
    <w:rPr>
      <w:b/>
      <w:bCs/>
      <w:sz w:val="20"/>
      <w:szCs w:val="20"/>
    </w:rPr>
  </w:style>
  <w:style w:type="character" w:styleId="LineNumber">
    <w:name w:val="line number"/>
    <w:basedOn w:val="DefaultParagraphFont"/>
    <w:uiPriority w:val="99"/>
    <w:semiHidden/>
    <w:unhideWhenUsed/>
    <w:rsid w:val="00EE3D55"/>
  </w:style>
  <w:style w:type="paragraph" w:customStyle="1" w:styleId="EndNoteBibliographyTitle">
    <w:name w:val="EndNote Bibliography Title"/>
    <w:basedOn w:val="Normal"/>
    <w:link w:val="EndNoteBibliographyTitleChar"/>
    <w:rsid w:val="00373DA2"/>
    <w:pPr>
      <w:jc w:val="center"/>
    </w:pPr>
  </w:style>
  <w:style w:type="character" w:customStyle="1" w:styleId="EndNoteBibliographyTitleChar">
    <w:name w:val="EndNote Bibliography Title Char"/>
    <w:basedOn w:val="DefaultParagraphFont"/>
    <w:link w:val="EndNoteBibliographyTitle"/>
    <w:rsid w:val="00373DA2"/>
  </w:style>
  <w:style w:type="paragraph" w:customStyle="1" w:styleId="EndNoteBibliography">
    <w:name w:val="EndNote Bibliography"/>
    <w:basedOn w:val="Normal"/>
    <w:link w:val="EndNoteBibliographyChar"/>
    <w:rsid w:val="00373DA2"/>
  </w:style>
  <w:style w:type="character" w:customStyle="1" w:styleId="EndNoteBibliographyChar">
    <w:name w:val="EndNote Bibliography Char"/>
    <w:basedOn w:val="DefaultParagraphFont"/>
    <w:link w:val="EndNoteBibliography"/>
    <w:rsid w:val="00373DA2"/>
  </w:style>
  <w:style w:type="paragraph" w:styleId="NormalWeb">
    <w:name w:val="Normal (Web)"/>
    <w:basedOn w:val="Normal"/>
    <w:uiPriority w:val="99"/>
    <w:semiHidden/>
    <w:unhideWhenUsed/>
    <w:rsid w:val="00C6577C"/>
    <w:pPr>
      <w:widowControl/>
      <w:spacing w:before="100" w:beforeAutospacing="1" w:after="100" w:afterAutospacing="1"/>
      <w:jc w:val="left"/>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87219"/>
  </w:style>
  <w:style w:type="paragraph" w:styleId="BalloonText">
    <w:name w:val="Balloon Text"/>
    <w:basedOn w:val="Normal"/>
    <w:link w:val="BalloonTextChar"/>
    <w:uiPriority w:val="99"/>
    <w:semiHidden/>
    <w:unhideWhenUsed/>
    <w:rsid w:val="006151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15D"/>
    <w:rPr>
      <w:rFonts w:ascii="Segoe UI" w:hAnsi="Segoe UI" w:cs="Segoe UI"/>
      <w:sz w:val="18"/>
      <w:szCs w:val="18"/>
    </w:rPr>
  </w:style>
  <w:style w:type="character" w:styleId="Strong">
    <w:name w:val="Strong"/>
    <w:basedOn w:val="DefaultParagraphFont"/>
    <w:uiPriority w:val="22"/>
    <w:qFormat/>
    <w:rsid w:val="00C81A3B"/>
    <w:rPr>
      <w:b/>
      <w:bCs/>
    </w:rPr>
  </w:style>
  <w:style w:type="character" w:styleId="Emphasis">
    <w:name w:val="Emphasis"/>
    <w:basedOn w:val="DefaultParagraphFont"/>
    <w:uiPriority w:val="20"/>
    <w:qFormat/>
    <w:rsid w:val="00C81A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1399614">
      <w:bodyDiv w:val="1"/>
      <w:marLeft w:val="0"/>
      <w:marRight w:val="0"/>
      <w:marTop w:val="0"/>
      <w:marBottom w:val="0"/>
      <w:divBdr>
        <w:top w:val="none" w:sz="0" w:space="0" w:color="auto"/>
        <w:left w:val="none" w:sz="0" w:space="0" w:color="auto"/>
        <w:bottom w:val="none" w:sz="0" w:space="0" w:color="auto"/>
        <w:right w:val="none" w:sz="0" w:space="0" w:color="auto"/>
      </w:divBdr>
    </w:div>
    <w:div w:id="1293555413">
      <w:bodyDiv w:val="1"/>
      <w:marLeft w:val="0"/>
      <w:marRight w:val="0"/>
      <w:marTop w:val="0"/>
      <w:marBottom w:val="0"/>
      <w:divBdr>
        <w:top w:val="none" w:sz="0" w:space="0" w:color="auto"/>
        <w:left w:val="none" w:sz="0" w:space="0" w:color="auto"/>
        <w:bottom w:val="none" w:sz="0" w:space="0" w:color="auto"/>
        <w:right w:val="none" w:sz="0" w:space="0" w:color="auto"/>
      </w:divBdr>
    </w:div>
    <w:div w:id="14221417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degu051@uottawa.ca"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Notes xmlns="5726685e-3632-4088-a38e-3fd65423668e" xsi:nil="true"/>
    <lcf76f155ced4ddcb4097134ff3c332f xmlns="5726685e-3632-4088-a38e-3fd65423668e">
      <Terms xmlns="http://schemas.microsoft.com/office/infopath/2007/PartnerControls"/>
    </lcf76f155ced4ddcb4097134ff3c332f>
    <TaxCatchAll xmlns="bcf6946c-5123-4263-8710-8921f8a972ff" xsi:nil="true"/>
    <SharedWithUsers xmlns="bcf6946c-5123-4263-8710-8921f8a972ff">
      <UserInfo>
        <DisplayName/>
        <AccountId xsi:nil="true"/>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D020AD858335140ACAA36A8D5DF2071" ma:contentTypeVersion="16" ma:contentTypeDescription="Create a new document." ma:contentTypeScope="" ma:versionID="07cd7ef4ebefcbba37182d48e7abe68d">
  <xsd:schema xmlns:xsd="http://www.w3.org/2001/XMLSchema" xmlns:xs="http://www.w3.org/2001/XMLSchema" xmlns:p="http://schemas.microsoft.com/office/2006/metadata/properties" xmlns:ns2="5726685e-3632-4088-a38e-3fd65423668e" xmlns:ns3="bcf6946c-5123-4263-8710-8921f8a972ff" targetNamespace="http://schemas.microsoft.com/office/2006/metadata/properties" ma:root="true" ma:fieldsID="b8a8897a8798389a061b7790d182df40" ns2:_="" ns3:_="">
    <xsd:import namespace="5726685e-3632-4088-a38e-3fd65423668e"/>
    <xsd:import namespace="bcf6946c-5123-4263-8710-8921f8a972f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Locatio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3:SharedWithUsers" minOccurs="0"/>
                <xsd:element ref="ns3:SharedWithDetails" minOccurs="0"/>
                <xsd:element ref="ns2:MediaServiceObjectDetectorVersions" minOccurs="0"/>
                <xsd:element ref="ns2:MediaServiceSearchPropertie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26685e-3632-4088-a38e-3fd6542366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f218295f-687b-4006-a255-510d9d5ee80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Notes" ma:index="23"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cf6946c-5123-4263-8710-8921f8a972ff"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7cfc1742-78e4-471c-babf-c3e9c930302a}" ma:internalName="TaxCatchAll" ma:showField="CatchAllData" ma:web="bcf6946c-5123-4263-8710-8921f8a972f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58B1BC-B086-4069-93B0-D79C2B9A2B8D}">
  <ds:schemaRefs>
    <ds:schemaRef ds:uri="http://schemas.openxmlformats.org/officeDocument/2006/bibliography"/>
  </ds:schemaRefs>
</ds:datastoreItem>
</file>

<file path=customXml/itemProps2.xml><?xml version="1.0" encoding="utf-8"?>
<ds:datastoreItem xmlns:ds="http://schemas.openxmlformats.org/officeDocument/2006/customXml" ds:itemID="{42109680-84D1-47BC-A339-869B360EBD9F}">
  <ds:schemaRefs>
    <ds:schemaRef ds:uri="http://schemas.microsoft.com/office/2006/metadata/properties"/>
    <ds:schemaRef ds:uri="http://schemas.microsoft.com/office/infopath/2007/PartnerControls"/>
    <ds:schemaRef ds:uri="5726685e-3632-4088-a38e-3fd65423668e"/>
    <ds:schemaRef ds:uri="bcf6946c-5123-4263-8710-8921f8a972ff"/>
  </ds:schemaRefs>
</ds:datastoreItem>
</file>

<file path=customXml/itemProps3.xml><?xml version="1.0" encoding="utf-8"?>
<ds:datastoreItem xmlns:ds="http://schemas.openxmlformats.org/officeDocument/2006/customXml" ds:itemID="{099C9A1B-AEB0-4F2D-BDAD-8F34879C98BC}">
  <ds:schemaRefs>
    <ds:schemaRef ds:uri="http://schemas.microsoft.com/sharepoint/v3/contenttype/forms"/>
  </ds:schemaRefs>
</ds:datastoreItem>
</file>

<file path=customXml/itemProps4.xml><?xml version="1.0" encoding="utf-8"?>
<ds:datastoreItem xmlns:ds="http://schemas.openxmlformats.org/officeDocument/2006/customXml" ds:itemID="{74D72194-B7AA-4829-8894-988AAE5239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26685e-3632-4088-a38e-3fd65423668e"/>
    <ds:schemaRef ds:uri="bcf6946c-5123-4263-8710-8921f8a972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152</Words>
  <Characters>5786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4-09-07T11:20:00Z</cp:lastPrinted>
  <dcterms:created xsi:type="dcterms:W3CDTF">2025-05-23T20:07:00Z</dcterms:created>
  <dcterms:modified xsi:type="dcterms:W3CDTF">2025-05-2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1D020AD858335140ACAA36A8D5DF2071</vt:lpwstr>
  </property>
  <property fmtid="{D5CDD505-2E9C-101B-9397-08002B2CF9AE}" pid="4" name="MediaServiceImageTags">
    <vt:lpwstr/>
  </property>
  <property fmtid="{D5CDD505-2E9C-101B-9397-08002B2CF9AE}" pid="5" name="_SourceUrl">
    <vt:lpwstr/>
  </property>
  <property fmtid="{D5CDD505-2E9C-101B-9397-08002B2CF9AE}" pid="6" name="_SharedFileIndex">
    <vt:lpwstr/>
  </property>
  <property fmtid="{D5CDD505-2E9C-101B-9397-08002B2CF9AE}" pid="7" name="ComplianceAssetId">
    <vt:lpwstr/>
  </property>
  <property fmtid="{D5CDD505-2E9C-101B-9397-08002B2CF9AE}" pid="8" name="_ExtendedDescription">
    <vt:lpwstr/>
  </property>
  <property fmtid="{D5CDD505-2E9C-101B-9397-08002B2CF9AE}" pid="9" name="_activity">
    <vt:lpwstr>{"FileActivityType":"6","FileActivityTimeStamp":"2024-10-29T17:23:16.787Z","FileActivityUsersOnPage":[{"DisplayName":"Doreen Engelberts","Id":"dengelberts@ohri.ca"}],"FileActivityNavigationId":null}</vt:lpwstr>
  </property>
  <property fmtid="{D5CDD505-2E9C-101B-9397-08002B2CF9AE}" pid="10" name="TriggerFlowInfo">
    <vt:lpwstr/>
  </property>
</Properties>
</file>